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BF609B" w:rsidRDefault="00BF609B" w:rsidP="00BF609B">
      <w:pPr>
        <w:rPr>
          <w:rFonts w:asciiTheme="majorHAnsi" w:hAnsiTheme="majorHAnsi" w:cstheme="majorHAnsi"/>
          <w:b/>
          <w:sz w:val="28"/>
          <w:szCs w:val="28"/>
        </w:rPr>
      </w:pPr>
      <w:r w:rsidRPr="00622D35">
        <w:rPr>
          <w:rFonts w:asciiTheme="majorHAnsi" w:hAnsiTheme="majorHAnsi" w:cstheme="majorHAnsi"/>
          <w:b/>
          <w:sz w:val="28"/>
          <w:szCs w:val="28"/>
        </w:rPr>
        <w:lastRenderedPageBreak/>
        <w:t>Abstract</w:t>
      </w:r>
    </w:p>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p w:rsidR="00622D35" w:rsidRDefault="00622D35" w:rsidP="00D31B09"/>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bookmarkStart w:id="0" w:name="_GoBack"/>
      <w:bookmarkEnd w:id="0"/>
    </w:p>
    <w:p w:rsidR="009B20D5" w:rsidRDefault="009B20D5" w:rsidP="00D31B09">
      <w:pPr>
        <w:pStyle w:val="Title"/>
      </w:pPr>
    </w:p>
    <w:p w:rsidR="009E1264" w:rsidRDefault="009E1264" w:rsidP="00D31B09">
      <w:pPr>
        <w:pStyle w:val="ListParagraph"/>
      </w:pPr>
    </w:p>
    <w:p w:rsidR="00745A3E"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161694" w:history="1">
        <w:r w:rsidRPr="00C11336">
          <w:rPr>
            <w:rStyle w:val="Hyperlink"/>
            <w:noProof/>
          </w:rPr>
          <w:t>1</w:t>
        </w:r>
        <w:r>
          <w:rPr>
            <w:rFonts w:eastAsiaTheme="minorEastAsia" w:cstheme="minorBidi"/>
            <w:b w:val="0"/>
            <w:bCs w:val="0"/>
            <w:noProof/>
            <w:sz w:val="22"/>
            <w:szCs w:val="22"/>
          </w:rPr>
          <w:tab/>
        </w:r>
        <w:r w:rsidRPr="00C11336">
          <w:rPr>
            <w:rStyle w:val="Hyperlink"/>
            <w:noProof/>
          </w:rPr>
          <w:t>Introduction</w:t>
        </w:r>
        <w:r>
          <w:rPr>
            <w:noProof/>
            <w:webHidden/>
          </w:rPr>
          <w:tab/>
        </w:r>
        <w:r>
          <w:rPr>
            <w:noProof/>
            <w:webHidden/>
          </w:rPr>
          <w:fldChar w:fldCharType="begin"/>
        </w:r>
        <w:r>
          <w:rPr>
            <w:noProof/>
            <w:webHidden/>
          </w:rPr>
          <w:instrText xml:space="preserve"> PAGEREF _Toc523161694 \h </w:instrText>
        </w:r>
        <w:r>
          <w:rPr>
            <w:noProof/>
            <w:webHidden/>
          </w:rPr>
        </w:r>
        <w:r>
          <w:rPr>
            <w:noProof/>
            <w:webHidden/>
          </w:rPr>
          <w:fldChar w:fldCharType="separate"/>
        </w:r>
        <w:r>
          <w:rPr>
            <w:noProof/>
            <w:webHidden/>
          </w:rPr>
          <w:t>12</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695" w:history="1">
        <w:r w:rsidRPr="00C11336">
          <w:rPr>
            <w:rStyle w:val="Hyperlink"/>
            <w:noProof/>
          </w:rPr>
          <w:t>1.1</w:t>
        </w:r>
        <w:r>
          <w:rPr>
            <w:rFonts w:eastAsiaTheme="minorEastAsia" w:cstheme="minorBidi"/>
            <w:iCs w:val="0"/>
            <w:noProof/>
            <w:sz w:val="22"/>
            <w:szCs w:val="22"/>
          </w:rPr>
          <w:tab/>
        </w:r>
        <w:r w:rsidRPr="00C11336">
          <w:rPr>
            <w:rStyle w:val="Hyperlink"/>
            <w:noProof/>
          </w:rPr>
          <w:t>Motivation</w:t>
        </w:r>
        <w:r>
          <w:rPr>
            <w:noProof/>
            <w:webHidden/>
          </w:rPr>
          <w:tab/>
        </w:r>
        <w:r>
          <w:rPr>
            <w:noProof/>
            <w:webHidden/>
          </w:rPr>
          <w:fldChar w:fldCharType="begin"/>
        </w:r>
        <w:r>
          <w:rPr>
            <w:noProof/>
            <w:webHidden/>
          </w:rPr>
          <w:instrText xml:space="preserve"> PAGEREF _Toc523161695 \h </w:instrText>
        </w:r>
        <w:r>
          <w:rPr>
            <w:noProof/>
            <w:webHidden/>
          </w:rPr>
        </w:r>
        <w:r>
          <w:rPr>
            <w:noProof/>
            <w:webHidden/>
          </w:rPr>
          <w:fldChar w:fldCharType="separate"/>
        </w:r>
        <w:r>
          <w:rPr>
            <w:noProof/>
            <w:webHidden/>
          </w:rPr>
          <w:t>12</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696" w:history="1">
        <w:r w:rsidRPr="00C11336">
          <w:rPr>
            <w:rStyle w:val="Hyperlink"/>
            <w:noProof/>
          </w:rPr>
          <w:t>1.2</w:t>
        </w:r>
        <w:r>
          <w:rPr>
            <w:rFonts w:eastAsiaTheme="minorEastAsia" w:cstheme="minorBidi"/>
            <w:iCs w:val="0"/>
            <w:noProof/>
            <w:sz w:val="22"/>
            <w:szCs w:val="22"/>
          </w:rPr>
          <w:tab/>
        </w:r>
        <w:r w:rsidRPr="00C11336">
          <w:rPr>
            <w:rStyle w:val="Hyperlink"/>
            <w:noProof/>
          </w:rPr>
          <w:t>Objectives</w:t>
        </w:r>
        <w:r>
          <w:rPr>
            <w:noProof/>
            <w:webHidden/>
          </w:rPr>
          <w:tab/>
        </w:r>
        <w:r>
          <w:rPr>
            <w:noProof/>
            <w:webHidden/>
          </w:rPr>
          <w:fldChar w:fldCharType="begin"/>
        </w:r>
        <w:r>
          <w:rPr>
            <w:noProof/>
            <w:webHidden/>
          </w:rPr>
          <w:instrText xml:space="preserve"> PAGEREF _Toc523161696 \h </w:instrText>
        </w:r>
        <w:r>
          <w:rPr>
            <w:noProof/>
            <w:webHidden/>
          </w:rPr>
        </w:r>
        <w:r>
          <w:rPr>
            <w:noProof/>
            <w:webHidden/>
          </w:rPr>
          <w:fldChar w:fldCharType="separate"/>
        </w:r>
        <w:r>
          <w:rPr>
            <w:noProof/>
            <w:webHidden/>
          </w:rPr>
          <w:t>12</w:t>
        </w:r>
        <w:r>
          <w:rPr>
            <w:noProof/>
            <w:webHidden/>
          </w:rPr>
          <w:fldChar w:fldCharType="end"/>
        </w:r>
      </w:hyperlink>
    </w:p>
    <w:p w:rsidR="00745A3E" w:rsidRDefault="00745A3E">
      <w:pPr>
        <w:pStyle w:val="TOC1"/>
        <w:tabs>
          <w:tab w:val="left" w:pos="440"/>
        </w:tabs>
        <w:rPr>
          <w:rFonts w:eastAsiaTheme="minorEastAsia" w:cstheme="minorBidi"/>
          <w:b w:val="0"/>
          <w:bCs w:val="0"/>
          <w:noProof/>
          <w:sz w:val="22"/>
          <w:szCs w:val="22"/>
        </w:rPr>
      </w:pPr>
      <w:hyperlink w:anchor="_Toc523161697" w:history="1">
        <w:r w:rsidRPr="00C11336">
          <w:rPr>
            <w:rStyle w:val="Hyperlink"/>
            <w:noProof/>
          </w:rPr>
          <w:t>2</w:t>
        </w:r>
        <w:r>
          <w:rPr>
            <w:rFonts w:eastAsiaTheme="minorEastAsia" w:cstheme="minorBidi"/>
            <w:b w:val="0"/>
            <w:bCs w:val="0"/>
            <w:noProof/>
            <w:sz w:val="22"/>
            <w:szCs w:val="22"/>
          </w:rPr>
          <w:tab/>
        </w:r>
        <w:r w:rsidRPr="00C11336">
          <w:rPr>
            <w:rStyle w:val="Hyperlink"/>
            <w:noProof/>
          </w:rPr>
          <w:t>Literature Survey</w:t>
        </w:r>
        <w:r>
          <w:rPr>
            <w:noProof/>
            <w:webHidden/>
          </w:rPr>
          <w:tab/>
        </w:r>
        <w:r>
          <w:rPr>
            <w:noProof/>
            <w:webHidden/>
          </w:rPr>
          <w:fldChar w:fldCharType="begin"/>
        </w:r>
        <w:r>
          <w:rPr>
            <w:noProof/>
            <w:webHidden/>
          </w:rPr>
          <w:instrText xml:space="preserve"> PAGEREF _Toc523161697 \h </w:instrText>
        </w:r>
        <w:r>
          <w:rPr>
            <w:noProof/>
            <w:webHidden/>
          </w:rPr>
        </w:r>
        <w:r>
          <w:rPr>
            <w:noProof/>
            <w:webHidden/>
          </w:rPr>
          <w:fldChar w:fldCharType="separate"/>
        </w:r>
        <w:r>
          <w:rPr>
            <w:noProof/>
            <w:webHidden/>
          </w:rPr>
          <w:t>13</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698" w:history="1">
        <w:r w:rsidRPr="00C11336">
          <w:rPr>
            <w:rStyle w:val="Hyperlink"/>
            <w:noProof/>
          </w:rPr>
          <w:t>2.1</w:t>
        </w:r>
        <w:r>
          <w:rPr>
            <w:rFonts w:eastAsiaTheme="minorEastAsia" w:cstheme="minorBidi"/>
            <w:iCs w:val="0"/>
            <w:noProof/>
            <w:sz w:val="22"/>
            <w:szCs w:val="22"/>
          </w:rPr>
          <w:tab/>
        </w:r>
        <w:r w:rsidRPr="00C11336">
          <w:rPr>
            <w:rStyle w:val="Hyperlink"/>
            <w:noProof/>
          </w:rPr>
          <w:t>Magnetic Resonance Imaging (MRI)</w:t>
        </w:r>
        <w:r>
          <w:rPr>
            <w:noProof/>
            <w:webHidden/>
          </w:rPr>
          <w:tab/>
        </w:r>
        <w:r>
          <w:rPr>
            <w:noProof/>
            <w:webHidden/>
          </w:rPr>
          <w:fldChar w:fldCharType="begin"/>
        </w:r>
        <w:r>
          <w:rPr>
            <w:noProof/>
            <w:webHidden/>
          </w:rPr>
          <w:instrText xml:space="preserve"> PAGEREF _Toc523161698 \h </w:instrText>
        </w:r>
        <w:r>
          <w:rPr>
            <w:noProof/>
            <w:webHidden/>
          </w:rPr>
        </w:r>
        <w:r>
          <w:rPr>
            <w:noProof/>
            <w:webHidden/>
          </w:rPr>
          <w:fldChar w:fldCharType="separate"/>
        </w:r>
        <w:r>
          <w:rPr>
            <w:noProof/>
            <w:webHidden/>
          </w:rPr>
          <w:t>13</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699" w:history="1">
        <w:r w:rsidRPr="00C11336">
          <w:rPr>
            <w:rStyle w:val="Hyperlink"/>
            <w:noProof/>
          </w:rPr>
          <w:t>2.1.1</w:t>
        </w:r>
        <w:r>
          <w:rPr>
            <w:rFonts w:eastAsiaTheme="minorEastAsia" w:cstheme="minorBidi"/>
            <w:noProof/>
            <w:sz w:val="22"/>
            <w:szCs w:val="22"/>
          </w:rPr>
          <w:tab/>
        </w:r>
        <w:r w:rsidRPr="00C11336">
          <w:rPr>
            <w:rStyle w:val="Hyperlink"/>
            <w:noProof/>
          </w:rPr>
          <w:t>Artifacts in MR imaging</w:t>
        </w:r>
        <w:r>
          <w:rPr>
            <w:noProof/>
            <w:webHidden/>
          </w:rPr>
          <w:tab/>
        </w:r>
        <w:r>
          <w:rPr>
            <w:noProof/>
            <w:webHidden/>
          </w:rPr>
          <w:fldChar w:fldCharType="begin"/>
        </w:r>
        <w:r>
          <w:rPr>
            <w:noProof/>
            <w:webHidden/>
          </w:rPr>
          <w:instrText xml:space="preserve"> PAGEREF _Toc523161699 \h </w:instrText>
        </w:r>
        <w:r>
          <w:rPr>
            <w:noProof/>
            <w:webHidden/>
          </w:rPr>
        </w:r>
        <w:r>
          <w:rPr>
            <w:noProof/>
            <w:webHidden/>
          </w:rPr>
          <w:fldChar w:fldCharType="separate"/>
        </w:r>
        <w:r>
          <w:rPr>
            <w:noProof/>
            <w:webHidden/>
          </w:rPr>
          <w:t>13</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00" w:history="1">
        <w:r w:rsidRPr="00C11336">
          <w:rPr>
            <w:rStyle w:val="Hyperlink"/>
            <w:noProof/>
          </w:rPr>
          <w:t>2.1.1.1</w:t>
        </w:r>
        <w:r>
          <w:rPr>
            <w:rFonts w:eastAsiaTheme="minorEastAsia" w:cstheme="minorBidi"/>
            <w:noProof/>
            <w:sz w:val="22"/>
            <w:szCs w:val="22"/>
          </w:rPr>
          <w:tab/>
        </w:r>
        <w:r w:rsidRPr="00C11336">
          <w:rPr>
            <w:rStyle w:val="Hyperlink"/>
            <w:noProof/>
          </w:rPr>
          <w:t>Chemical shift artifacts</w:t>
        </w:r>
        <w:r>
          <w:rPr>
            <w:noProof/>
            <w:webHidden/>
          </w:rPr>
          <w:tab/>
        </w:r>
        <w:r>
          <w:rPr>
            <w:noProof/>
            <w:webHidden/>
          </w:rPr>
          <w:fldChar w:fldCharType="begin"/>
        </w:r>
        <w:r>
          <w:rPr>
            <w:noProof/>
            <w:webHidden/>
          </w:rPr>
          <w:instrText xml:space="preserve"> PAGEREF _Toc523161700 \h </w:instrText>
        </w:r>
        <w:r>
          <w:rPr>
            <w:noProof/>
            <w:webHidden/>
          </w:rPr>
        </w:r>
        <w:r>
          <w:rPr>
            <w:noProof/>
            <w:webHidden/>
          </w:rPr>
          <w:fldChar w:fldCharType="separate"/>
        </w:r>
        <w:r>
          <w:rPr>
            <w:noProof/>
            <w:webHidden/>
          </w:rPr>
          <w:t>14</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01" w:history="1">
        <w:r w:rsidRPr="00C11336">
          <w:rPr>
            <w:rStyle w:val="Hyperlink"/>
            <w:noProof/>
          </w:rPr>
          <w:t>2.1.1.2</w:t>
        </w:r>
        <w:r>
          <w:rPr>
            <w:rFonts w:eastAsiaTheme="minorEastAsia" w:cstheme="minorBidi"/>
            <w:noProof/>
            <w:sz w:val="22"/>
            <w:szCs w:val="22"/>
          </w:rPr>
          <w:tab/>
        </w:r>
        <w:r w:rsidRPr="00C11336">
          <w:rPr>
            <w:rStyle w:val="Hyperlink"/>
            <w:noProof/>
          </w:rPr>
          <w:t>Phase cancellation artifact</w:t>
        </w:r>
        <w:r>
          <w:rPr>
            <w:noProof/>
            <w:webHidden/>
          </w:rPr>
          <w:tab/>
        </w:r>
        <w:r>
          <w:rPr>
            <w:noProof/>
            <w:webHidden/>
          </w:rPr>
          <w:fldChar w:fldCharType="begin"/>
        </w:r>
        <w:r>
          <w:rPr>
            <w:noProof/>
            <w:webHidden/>
          </w:rPr>
          <w:instrText xml:space="preserve"> PAGEREF _Toc523161701 \h </w:instrText>
        </w:r>
        <w:r>
          <w:rPr>
            <w:noProof/>
            <w:webHidden/>
          </w:rPr>
        </w:r>
        <w:r>
          <w:rPr>
            <w:noProof/>
            <w:webHidden/>
          </w:rPr>
          <w:fldChar w:fldCharType="separate"/>
        </w:r>
        <w:r>
          <w:rPr>
            <w:noProof/>
            <w:webHidden/>
          </w:rPr>
          <w:t>17</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02" w:history="1">
        <w:r w:rsidRPr="00C11336">
          <w:rPr>
            <w:rStyle w:val="Hyperlink"/>
            <w:noProof/>
          </w:rPr>
          <w:t>2.1.1.3</w:t>
        </w:r>
        <w:r>
          <w:rPr>
            <w:rFonts w:eastAsiaTheme="minorEastAsia" w:cstheme="minorBidi"/>
            <w:noProof/>
            <w:sz w:val="22"/>
            <w:szCs w:val="22"/>
          </w:rPr>
          <w:tab/>
        </w:r>
        <w:r w:rsidRPr="00C11336">
          <w:rPr>
            <w:rStyle w:val="Hyperlink"/>
            <w:noProof/>
          </w:rPr>
          <w:t>External artifacts</w:t>
        </w:r>
        <w:r>
          <w:rPr>
            <w:noProof/>
            <w:webHidden/>
          </w:rPr>
          <w:tab/>
        </w:r>
        <w:r>
          <w:rPr>
            <w:noProof/>
            <w:webHidden/>
          </w:rPr>
          <w:fldChar w:fldCharType="begin"/>
        </w:r>
        <w:r>
          <w:rPr>
            <w:noProof/>
            <w:webHidden/>
          </w:rPr>
          <w:instrText xml:space="preserve"> PAGEREF _Toc523161702 \h </w:instrText>
        </w:r>
        <w:r>
          <w:rPr>
            <w:noProof/>
            <w:webHidden/>
          </w:rPr>
        </w:r>
        <w:r>
          <w:rPr>
            <w:noProof/>
            <w:webHidden/>
          </w:rPr>
          <w:fldChar w:fldCharType="separate"/>
        </w:r>
        <w:r>
          <w:rPr>
            <w:noProof/>
            <w:webHidden/>
          </w:rPr>
          <w:t>17</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03" w:history="1">
        <w:r w:rsidRPr="00C11336">
          <w:rPr>
            <w:rStyle w:val="Hyperlink"/>
            <w:noProof/>
          </w:rPr>
          <w:t>2.2</w:t>
        </w:r>
        <w:r>
          <w:rPr>
            <w:rFonts w:eastAsiaTheme="minorEastAsia" w:cstheme="minorBidi"/>
            <w:iCs w:val="0"/>
            <w:noProof/>
            <w:sz w:val="22"/>
            <w:szCs w:val="22"/>
          </w:rPr>
          <w:tab/>
        </w:r>
        <w:r w:rsidRPr="00C11336">
          <w:rPr>
            <w:rStyle w:val="Hyperlink"/>
            <w:noProof/>
          </w:rPr>
          <w:t>Instrument tracking methods in interventional MRI</w:t>
        </w:r>
        <w:r>
          <w:rPr>
            <w:noProof/>
            <w:webHidden/>
          </w:rPr>
          <w:tab/>
        </w:r>
        <w:r>
          <w:rPr>
            <w:noProof/>
            <w:webHidden/>
          </w:rPr>
          <w:fldChar w:fldCharType="begin"/>
        </w:r>
        <w:r>
          <w:rPr>
            <w:noProof/>
            <w:webHidden/>
          </w:rPr>
          <w:instrText xml:space="preserve"> PAGEREF _Toc523161703 \h </w:instrText>
        </w:r>
        <w:r>
          <w:rPr>
            <w:noProof/>
            <w:webHidden/>
          </w:rPr>
        </w:r>
        <w:r>
          <w:rPr>
            <w:noProof/>
            <w:webHidden/>
          </w:rPr>
          <w:fldChar w:fldCharType="separate"/>
        </w:r>
        <w:r>
          <w:rPr>
            <w:noProof/>
            <w:webHidden/>
          </w:rPr>
          <w:t>20</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04" w:history="1">
        <w:r w:rsidRPr="00C11336">
          <w:rPr>
            <w:rStyle w:val="Hyperlink"/>
            <w:noProof/>
          </w:rPr>
          <w:t>2.2.1</w:t>
        </w:r>
        <w:r>
          <w:rPr>
            <w:rFonts w:eastAsiaTheme="minorEastAsia" w:cstheme="minorBidi"/>
            <w:noProof/>
            <w:sz w:val="22"/>
            <w:szCs w:val="22"/>
          </w:rPr>
          <w:tab/>
        </w:r>
        <w:r w:rsidRPr="00C11336">
          <w:rPr>
            <w:rStyle w:val="Hyperlink"/>
            <w:noProof/>
          </w:rPr>
          <w:t>Investigated tracking methods</w:t>
        </w:r>
        <w:r>
          <w:rPr>
            <w:noProof/>
            <w:webHidden/>
          </w:rPr>
          <w:tab/>
        </w:r>
        <w:r>
          <w:rPr>
            <w:noProof/>
            <w:webHidden/>
          </w:rPr>
          <w:fldChar w:fldCharType="begin"/>
        </w:r>
        <w:r>
          <w:rPr>
            <w:noProof/>
            <w:webHidden/>
          </w:rPr>
          <w:instrText xml:space="preserve"> PAGEREF _Toc523161704 \h </w:instrText>
        </w:r>
        <w:r>
          <w:rPr>
            <w:noProof/>
            <w:webHidden/>
          </w:rPr>
        </w:r>
        <w:r>
          <w:rPr>
            <w:noProof/>
            <w:webHidden/>
          </w:rPr>
          <w:fldChar w:fldCharType="separate"/>
        </w:r>
        <w:r>
          <w:rPr>
            <w:noProof/>
            <w:webHidden/>
          </w:rPr>
          <w:t>21</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05" w:history="1">
        <w:r w:rsidRPr="00C11336">
          <w:rPr>
            <w:rStyle w:val="Hyperlink"/>
            <w:noProof/>
          </w:rPr>
          <w:t>2.2.2</w:t>
        </w:r>
        <w:r>
          <w:rPr>
            <w:rFonts w:eastAsiaTheme="minorEastAsia" w:cstheme="minorBidi"/>
            <w:noProof/>
            <w:sz w:val="22"/>
            <w:szCs w:val="22"/>
          </w:rPr>
          <w:tab/>
        </w:r>
        <w:r w:rsidRPr="00C11336">
          <w:rPr>
            <w:rStyle w:val="Hyperlink"/>
            <w:noProof/>
          </w:rPr>
          <w:t>Passive MRI marker tracking</w:t>
        </w:r>
        <w:r>
          <w:rPr>
            <w:noProof/>
            <w:webHidden/>
          </w:rPr>
          <w:tab/>
        </w:r>
        <w:r>
          <w:rPr>
            <w:noProof/>
            <w:webHidden/>
          </w:rPr>
          <w:fldChar w:fldCharType="begin"/>
        </w:r>
        <w:r>
          <w:rPr>
            <w:noProof/>
            <w:webHidden/>
          </w:rPr>
          <w:instrText xml:space="preserve"> PAGEREF _Toc523161705 \h </w:instrText>
        </w:r>
        <w:r>
          <w:rPr>
            <w:noProof/>
            <w:webHidden/>
          </w:rPr>
        </w:r>
        <w:r>
          <w:rPr>
            <w:noProof/>
            <w:webHidden/>
          </w:rPr>
          <w:fldChar w:fldCharType="separate"/>
        </w:r>
        <w:r>
          <w:rPr>
            <w:noProof/>
            <w:webHidden/>
          </w:rPr>
          <w:t>24</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06" w:history="1">
        <w:r w:rsidRPr="00C11336">
          <w:rPr>
            <w:rStyle w:val="Hyperlink"/>
            <w:noProof/>
          </w:rPr>
          <w:t>2.3</w:t>
        </w:r>
        <w:r>
          <w:rPr>
            <w:rFonts w:eastAsiaTheme="minorEastAsia" w:cstheme="minorBidi"/>
            <w:iCs w:val="0"/>
            <w:noProof/>
            <w:sz w:val="22"/>
            <w:szCs w:val="22"/>
          </w:rPr>
          <w:tab/>
        </w:r>
        <w:r w:rsidRPr="00C11336">
          <w:rPr>
            <w:rStyle w:val="Hyperlink"/>
            <w:noProof/>
          </w:rPr>
          <w:t>Principal of Z-frame marker</w:t>
        </w:r>
        <w:r>
          <w:rPr>
            <w:noProof/>
            <w:webHidden/>
          </w:rPr>
          <w:tab/>
        </w:r>
        <w:r>
          <w:rPr>
            <w:noProof/>
            <w:webHidden/>
          </w:rPr>
          <w:fldChar w:fldCharType="begin"/>
        </w:r>
        <w:r>
          <w:rPr>
            <w:noProof/>
            <w:webHidden/>
          </w:rPr>
          <w:instrText xml:space="preserve"> PAGEREF _Toc523161706 \h </w:instrText>
        </w:r>
        <w:r>
          <w:rPr>
            <w:noProof/>
            <w:webHidden/>
          </w:rPr>
        </w:r>
        <w:r>
          <w:rPr>
            <w:noProof/>
            <w:webHidden/>
          </w:rPr>
          <w:fldChar w:fldCharType="separate"/>
        </w:r>
        <w:r>
          <w:rPr>
            <w:noProof/>
            <w:webHidden/>
          </w:rPr>
          <w:t>26</w:t>
        </w:r>
        <w:r>
          <w:rPr>
            <w:noProof/>
            <w:webHidden/>
          </w:rPr>
          <w:fldChar w:fldCharType="end"/>
        </w:r>
      </w:hyperlink>
    </w:p>
    <w:p w:rsidR="00745A3E" w:rsidRDefault="00745A3E">
      <w:pPr>
        <w:pStyle w:val="TOC1"/>
        <w:tabs>
          <w:tab w:val="left" w:pos="440"/>
        </w:tabs>
        <w:rPr>
          <w:rFonts w:eastAsiaTheme="minorEastAsia" w:cstheme="minorBidi"/>
          <w:b w:val="0"/>
          <w:bCs w:val="0"/>
          <w:noProof/>
          <w:sz w:val="22"/>
          <w:szCs w:val="22"/>
        </w:rPr>
      </w:pPr>
      <w:hyperlink w:anchor="_Toc523161707" w:history="1">
        <w:r w:rsidRPr="00C11336">
          <w:rPr>
            <w:rStyle w:val="Hyperlink"/>
            <w:noProof/>
          </w:rPr>
          <w:t>3</w:t>
        </w:r>
        <w:r>
          <w:rPr>
            <w:rFonts w:eastAsiaTheme="minorEastAsia" w:cstheme="minorBidi"/>
            <w:b w:val="0"/>
            <w:bCs w:val="0"/>
            <w:noProof/>
            <w:sz w:val="22"/>
            <w:szCs w:val="22"/>
          </w:rPr>
          <w:tab/>
        </w:r>
        <w:r w:rsidRPr="00C11336">
          <w:rPr>
            <w:rStyle w:val="Hyperlink"/>
            <w:noProof/>
          </w:rPr>
          <w:t>Methodology</w:t>
        </w:r>
        <w:r>
          <w:rPr>
            <w:noProof/>
            <w:webHidden/>
          </w:rPr>
          <w:tab/>
        </w:r>
        <w:r>
          <w:rPr>
            <w:noProof/>
            <w:webHidden/>
          </w:rPr>
          <w:fldChar w:fldCharType="begin"/>
        </w:r>
        <w:r>
          <w:rPr>
            <w:noProof/>
            <w:webHidden/>
          </w:rPr>
          <w:instrText xml:space="preserve"> PAGEREF _Toc523161707 \h </w:instrText>
        </w:r>
        <w:r>
          <w:rPr>
            <w:noProof/>
            <w:webHidden/>
          </w:rPr>
        </w:r>
        <w:r>
          <w:rPr>
            <w:noProof/>
            <w:webHidden/>
          </w:rPr>
          <w:fldChar w:fldCharType="separate"/>
        </w:r>
        <w:r>
          <w:rPr>
            <w:noProof/>
            <w:webHidden/>
          </w:rPr>
          <w:t>30</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08" w:history="1">
        <w:r w:rsidRPr="00C11336">
          <w:rPr>
            <w:rStyle w:val="Hyperlink"/>
            <w:noProof/>
          </w:rPr>
          <w:t>3.1</w:t>
        </w:r>
        <w:r>
          <w:rPr>
            <w:rFonts w:eastAsiaTheme="minorEastAsia" w:cstheme="minorBidi"/>
            <w:iCs w:val="0"/>
            <w:noProof/>
            <w:sz w:val="22"/>
            <w:szCs w:val="22"/>
          </w:rPr>
          <w:tab/>
        </w:r>
        <w:r w:rsidRPr="00C11336">
          <w:rPr>
            <w:rStyle w:val="Hyperlink"/>
            <w:noProof/>
          </w:rPr>
          <w:t>Alignment detection algorithm</w:t>
        </w:r>
        <w:r>
          <w:rPr>
            <w:noProof/>
            <w:webHidden/>
          </w:rPr>
          <w:tab/>
        </w:r>
        <w:r>
          <w:rPr>
            <w:noProof/>
            <w:webHidden/>
          </w:rPr>
          <w:fldChar w:fldCharType="begin"/>
        </w:r>
        <w:r>
          <w:rPr>
            <w:noProof/>
            <w:webHidden/>
          </w:rPr>
          <w:instrText xml:space="preserve"> PAGEREF _Toc523161708 \h </w:instrText>
        </w:r>
        <w:r>
          <w:rPr>
            <w:noProof/>
            <w:webHidden/>
          </w:rPr>
        </w:r>
        <w:r>
          <w:rPr>
            <w:noProof/>
            <w:webHidden/>
          </w:rPr>
          <w:fldChar w:fldCharType="separate"/>
        </w:r>
        <w:r>
          <w:rPr>
            <w:noProof/>
            <w:webHidden/>
          </w:rPr>
          <w:t>30</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09" w:history="1">
        <w:r w:rsidRPr="00C11336">
          <w:rPr>
            <w:rStyle w:val="Hyperlink"/>
            <w:noProof/>
          </w:rPr>
          <w:t>3.1.1</w:t>
        </w:r>
        <w:r>
          <w:rPr>
            <w:rFonts w:eastAsiaTheme="minorEastAsia" w:cstheme="minorBidi"/>
            <w:noProof/>
            <w:sz w:val="22"/>
            <w:szCs w:val="22"/>
          </w:rPr>
          <w:tab/>
        </w:r>
        <w:r w:rsidRPr="00C11336">
          <w:rPr>
            <w:rStyle w:val="Hyperlink"/>
            <w:noProof/>
          </w:rPr>
          <w:t>Data acquisition</w:t>
        </w:r>
        <w:r>
          <w:rPr>
            <w:noProof/>
            <w:webHidden/>
          </w:rPr>
          <w:tab/>
        </w:r>
        <w:r>
          <w:rPr>
            <w:noProof/>
            <w:webHidden/>
          </w:rPr>
          <w:fldChar w:fldCharType="begin"/>
        </w:r>
        <w:r>
          <w:rPr>
            <w:noProof/>
            <w:webHidden/>
          </w:rPr>
          <w:instrText xml:space="preserve"> PAGEREF _Toc523161709 \h </w:instrText>
        </w:r>
        <w:r>
          <w:rPr>
            <w:noProof/>
            <w:webHidden/>
          </w:rPr>
        </w:r>
        <w:r>
          <w:rPr>
            <w:noProof/>
            <w:webHidden/>
          </w:rPr>
          <w:fldChar w:fldCharType="separate"/>
        </w:r>
        <w:r>
          <w:rPr>
            <w:noProof/>
            <w:webHidden/>
          </w:rPr>
          <w:t>33</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10" w:history="1">
        <w:r w:rsidRPr="00C11336">
          <w:rPr>
            <w:rStyle w:val="Hyperlink"/>
            <w:noProof/>
          </w:rPr>
          <w:t>3.1.2</w:t>
        </w:r>
        <w:r>
          <w:rPr>
            <w:rFonts w:eastAsiaTheme="minorEastAsia" w:cstheme="minorBidi"/>
            <w:noProof/>
            <w:sz w:val="22"/>
            <w:szCs w:val="22"/>
          </w:rPr>
          <w:tab/>
        </w:r>
        <w:r w:rsidRPr="00C11336">
          <w:rPr>
            <w:rStyle w:val="Hyperlink"/>
            <w:noProof/>
          </w:rPr>
          <w:t>Image segmentation and Pre-Processing</w:t>
        </w:r>
        <w:r>
          <w:rPr>
            <w:noProof/>
            <w:webHidden/>
          </w:rPr>
          <w:tab/>
        </w:r>
        <w:r>
          <w:rPr>
            <w:noProof/>
            <w:webHidden/>
          </w:rPr>
          <w:fldChar w:fldCharType="begin"/>
        </w:r>
        <w:r>
          <w:rPr>
            <w:noProof/>
            <w:webHidden/>
          </w:rPr>
          <w:instrText xml:space="preserve"> PAGEREF _Toc523161710 \h </w:instrText>
        </w:r>
        <w:r>
          <w:rPr>
            <w:noProof/>
            <w:webHidden/>
          </w:rPr>
        </w:r>
        <w:r>
          <w:rPr>
            <w:noProof/>
            <w:webHidden/>
          </w:rPr>
          <w:fldChar w:fldCharType="separate"/>
        </w:r>
        <w:r>
          <w:rPr>
            <w:noProof/>
            <w:webHidden/>
          </w:rPr>
          <w:t>35</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1" w:history="1">
        <w:r w:rsidRPr="00C11336">
          <w:rPr>
            <w:rStyle w:val="Hyperlink"/>
            <w:noProof/>
          </w:rPr>
          <w:t>3.1.2.1</w:t>
        </w:r>
        <w:r>
          <w:rPr>
            <w:rFonts w:eastAsiaTheme="minorEastAsia" w:cstheme="minorBidi"/>
            <w:noProof/>
            <w:sz w:val="22"/>
            <w:szCs w:val="22"/>
          </w:rPr>
          <w:tab/>
        </w:r>
        <w:r w:rsidRPr="00C11336">
          <w:rPr>
            <w:rStyle w:val="Hyperlink"/>
            <w:noProof/>
          </w:rPr>
          <w:t>Z-frame marker extraction</w:t>
        </w:r>
        <w:r>
          <w:rPr>
            <w:noProof/>
            <w:webHidden/>
          </w:rPr>
          <w:tab/>
        </w:r>
        <w:r>
          <w:rPr>
            <w:noProof/>
            <w:webHidden/>
          </w:rPr>
          <w:fldChar w:fldCharType="begin"/>
        </w:r>
        <w:r>
          <w:rPr>
            <w:noProof/>
            <w:webHidden/>
          </w:rPr>
          <w:instrText xml:space="preserve"> PAGEREF _Toc523161711 \h </w:instrText>
        </w:r>
        <w:r>
          <w:rPr>
            <w:noProof/>
            <w:webHidden/>
          </w:rPr>
        </w:r>
        <w:r>
          <w:rPr>
            <w:noProof/>
            <w:webHidden/>
          </w:rPr>
          <w:fldChar w:fldCharType="separate"/>
        </w:r>
        <w:r>
          <w:rPr>
            <w:noProof/>
            <w:webHidden/>
          </w:rPr>
          <w:t>36</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2" w:history="1">
        <w:r w:rsidRPr="00C11336">
          <w:rPr>
            <w:rStyle w:val="Hyperlink"/>
            <w:noProof/>
          </w:rPr>
          <w:t>3.1.2.2</w:t>
        </w:r>
        <w:r>
          <w:rPr>
            <w:rFonts w:eastAsiaTheme="minorEastAsia" w:cstheme="minorBidi"/>
            <w:noProof/>
            <w:sz w:val="22"/>
            <w:szCs w:val="22"/>
          </w:rPr>
          <w:tab/>
        </w:r>
        <w:r w:rsidRPr="00C11336">
          <w:rPr>
            <w:rStyle w:val="Hyperlink"/>
            <w:noProof/>
          </w:rPr>
          <w:t>Automatic detection of Z-frame marker using Faster R-CNN</w:t>
        </w:r>
        <w:r>
          <w:rPr>
            <w:noProof/>
            <w:webHidden/>
          </w:rPr>
          <w:tab/>
        </w:r>
        <w:r>
          <w:rPr>
            <w:noProof/>
            <w:webHidden/>
          </w:rPr>
          <w:fldChar w:fldCharType="begin"/>
        </w:r>
        <w:r>
          <w:rPr>
            <w:noProof/>
            <w:webHidden/>
          </w:rPr>
          <w:instrText xml:space="preserve"> PAGEREF _Toc523161712 \h </w:instrText>
        </w:r>
        <w:r>
          <w:rPr>
            <w:noProof/>
            <w:webHidden/>
          </w:rPr>
        </w:r>
        <w:r>
          <w:rPr>
            <w:noProof/>
            <w:webHidden/>
          </w:rPr>
          <w:fldChar w:fldCharType="separate"/>
        </w:r>
        <w:r>
          <w:rPr>
            <w:noProof/>
            <w:webHidden/>
          </w:rPr>
          <w:t>36</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3" w:history="1">
        <w:r w:rsidRPr="00C11336">
          <w:rPr>
            <w:rStyle w:val="Hyperlink"/>
            <w:noProof/>
          </w:rPr>
          <w:t>3.1.2.3</w:t>
        </w:r>
        <w:r>
          <w:rPr>
            <w:rFonts w:eastAsiaTheme="minorEastAsia" w:cstheme="minorBidi"/>
            <w:noProof/>
            <w:sz w:val="22"/>
            <w:szCs w:val="22"/>
          </w:rPr>
          <w:tab/>
        </w:r>
        <w:r w:rsidRPr="00C11336">
          <w:rPr>
            <w:rStyle w:val="Hyperlink"/>
            <w:noProof/>
          </w:rPr>
          <w:t>Noise removal of MRI images</w:t>
        </w:r>
        <w:r>
          <w:rPr>
            <w:noProof/>
            <w:webHidden/>
          </w:rPr>
          <w:tab/>
        </w:r>
        <w:r>
          <w:rPr>
            <w:noProof/>
            <w:webHidden/>
          </w:rPr>
          <w:fldChar w:fldCharType="begin"/>
        </w:r>
        <w:r>
          <w:rPr>
            <w:noProof/>
            <w:webHidden/>
          </w:rPr>
          <w:instrText xml:space="preserve"> PAGEREF _Toc523161713 \h </w:instrText>
        </w:r>
        <w:r>
          <w:rPr>
            <w:noProof/>
            <w:webHidden/>
          </w:rPr>
        </w:r>
        <w:r>
          <w:rPr>
            <w:noProof/>
            <w:webHidden/>
          </w:rPr>
          <w:fldChar w:fldCharType="separate"/>
        </w:r>
        <w:r>
          <w:rPr>
            <w:noProof/>
            <w:webHidden/>
          </w:rPr>
          <w:t>43</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4" w:history="1">
        <w:r w:rsidRPr="00C11336">
          <w:rPr>
            <w:rStyle w:val="Hyperlink"/>
            <w:noProof/>
          </w:rPr>
          <w:t>3.1.2.4</w:t>
        </w:r>
        <w:r>
          <w:rPr>
            <w:rFonts w:eastAsiaTheme="minorEastAsia" w:cstheme="minorBidi"/>
            <w:noProof/>
            <w:sz w:val="22"/>
            <w:szCs w:val="22"/>
          </w:rPr>
          <w:tab/>
        </w:r>
        <w:r w:rsidRPr="00C11336">
          <w:rPr>
            <w:rStyle w:val="Hyperlink"/>
            <w:noProof/>
          </w:rPr>
          <w:t>Image Contrast Enhancement</w:t>
        </w:r>
        <w:r>
          <w:rPr>
            <w:noProof/>
            <w:webHidden/>
          </w:rPr>
          <w:tab/>
        </w:r>
        <w:r>
          <w:rPr>
            <w:noProof/>
            <w:webHidden/>
          </w:rPr>
          <w:fldChar w:fldCharType="begin"/>
        </w:r>
        <w:r>
          <w:rPr>
            <w:noProof/>
            <w:webHidden/>
          </w:rPr>
          <w:instrText xml:space="preserve"> PAGEREF _Toc523161714 \h </w:instrText>
        </w:r>
        <w:r>
          <w:rPr>
            <w:noProof/>
            <w:webHidden/>
          </w:rPr>
        </w:r>
        <w:r>
          <w:rPr>
            <w:noProof/>
            <w:webHidden/>
          </w:rPr>
          <w:fldChar w:fldCharType="separate"/>
        </w:r>
        <w:r>
          <w:rPr>
            <w:noProof/>
            <w:webHidden/>
          </w:rPr>
          <w:t>50</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5" w:history="1">
        <w:r w:rsidRPr="00C11336">
          <w:rPr>
            <w:rStyle w:val="Hyperlink"/>
            <w:noProof/>
          </w:rPr>
          <w:t>3.1.2.5</w:t>
        </w:r>
        <w:r>
          <w:rPr>
            <w:rFonts w:eastAsiaTheme="minorEastAsia" w:cstheme="minorBidi"/>
            <w:noProof/>
            <w:sz w:val="22"/>
            <w:szCs w:val="22"/>
          </w:rPr>
          <w:tab/>
        </w:r>
        <w:r w:rsidRPr="00C11336">
          <w:rPr>
            <w:rStyle w:val="Hyperlink"/>
            <w:noProof/>
          </w:rPr>
          <w:t>Image Binarization</w:t>
        </w:r>
        <w:r>
          <w:rPr>
            <w:noProof/>
            <w:webHidden/>
          </w:rPr>
          <w:tab/>
        </w:r>
        <w:r>
          <w:rPr>
            <w:noProof/>
            <w:webHidden/>
          </w:rPr>
          <w:fldChar w:fldCharType="begin"/>
        </w:r>
        <w:r>
          <w:rPr>
            <w:noProof/>
            <w:webHidden/>
          </w:rPr>
          <w:instrText xml:space="preserve"> PAGEREF _Toc523161715 \h </w:instrText>
        </w:r>
        <w:r>
          <w:rPr>
            <w:noProof/>
            <w:webHidden/>
          </w:rPr>
        </w:r>
        <w:r>
          <w:rPr>
            <w:noProof/>
            <w:webHidden/>
          </w:rPr>
          <w:fldChar w:fldCharType="separate"/>
        </w:r>
        <w:r>
          <w:rPr>
            <w:noProof/>
            <w:webHidden/>
          </w:rPr>
          <w:t>50</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6" w:history="1">
        <w:r w:rsidRPr="00C11336">
          <w:rPr>
            <w:rStyle w:val="Hyperlink"/>
            <w:noProof/>
          </w:rPr>
          <w:t>3.1.2.6</w:t>
        </w:r>
        <w:r>
          <w:rPr>
            <w:rFonts w:eastAsiaTheme="minorEastAsia" w:cstheme="minorBidi"/>
            <w:noProof/>
            <w:sz w:val="22"/>
            <w:szCs w:val="22"/>
          </w:rPr>
          <w:tab/>
        </w:r>
        <w:r w:rsidRPr="00C11336">
          <w:rPr>
            <w:rStyle w:val="Hyperlink"/>
            <w:noProof/>
          </w:rPr>
          <w:t>Binary Image Mask</w:t>
        </w:r>
        <w:r>
          <w:rPr>
            <w:noProof/>
            <w:webHidden/>
          </w:rPr>
          <w:tab/>
        </w:r>
        <w:r>
          <w:rPr>
            <w:noProof/>
            <w:webHidden/>
          </w:rPr>
          <w:fldChar w:fldCharType="begin"/>
        </w:r>
        <w:r>
          <w:rPr>
            <w:noProof/>
            <w:webHidden/>
          </w:rPr>
          <w:instrText xml:space="preserve"> PAGEREF _Toc523161716 \h </w:instrText>
        </w:r>
        <w:r>
          <w:rPr>
            <w:noProof/>
            <w:webHidden/>
          </w:rPr>
        </w:r>
        <w:r>
          <w:rPr>
            <w:noProof/>
            <w:webHidden/>
          </w:rPr>
          <w:fldChar w:fldCharType="separate"/>
        </w:r>
        <w:r>
          <w:rPr>
            <w:noProof/>
            <w:webHidden/>
          </w:rPr>
          <w:t>51</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17" w:history="1">
        <w:r w:rsidRPr="00C11336">
          <w:rPr>
            <w:rStyle w:val="Hyperlink"/>
            <w:noProof/>
          </w:rPr>
          <w:t>3.1.3</w:t>
        </w:r>
        <w:r>
          <w:rPr>
            <w:rFonts w:eastAsiaTheme="minorEastAsia" w:cstheme="minorBidi"/>
            <w:noProof/>
            <w:sz w:val="22"/>
            <w:szCs w:val="22"/>
          </w:rPr>
          <w:tab/>
        </w:r>
        <w:r w:rsidRPr="00C11336">
          <w:rPr>
            <w:rStyle w:val="Hyperlink"/>
            <w:noProof/>
          </w:rPr>
          <w:t>Localization and Registration</w:t>
        </w:r>
        <w:r>
          <w:rPr>
            <w:noProof/>
            <w:webHidden/>
          </w:rPr>
          <w:tab/>
        </w:r>
        <w:r>
          <w:rPr>
            <w:noProof/>
            <w:webHidden/>
          </w:rPr>
          <w:fldChar w:fldCharType="begin"/>
        </w:r>
        <w:r>
          <w:rPr>
            <w:noProof/>
            <w:webHidden/>
          </w:rPr>
          <w:instrText xml:space="preserve"> PAGEREF _Toc523161717 \h </w:instrText>
        </w:r>
        <w:r>
          <w:rPr>
            <w:noProof/>
            <w:webHidden/>
          </w:rPr>
        </w:r>
        <w:r>
          <w:rPr>
            <w:noProof/>
            <w:webHidden/>
          </w:rPr>
          <w:fldChar w:fldCharType="separate"/>
        </w:r>
        <w:r>
          <w:rPr>
            <w:noProof/>
            <w:webHidden/>
          </w:rPr>
          <w:t>52</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8" w:history="1">
        <w:r w:rsidRPr="00C11336">
          <w:rPr>
            <w:rStyle w:val="Hyperlink"/>
            <w:noProof/>
          </w:rPr>
          <w:t>3.1.3.1</w:t>
        </w:r>
        <w:r>
          <w:rPr>
            <w:rFonts w:eastAsiaTheme="minorEastAsia" w:cstheme="minorBidi"/>
            <w:noProof/>
            <w:sz w:val="22"/>
            <w:szCs w:val="22"/>
          </w:rPr>
          <w:tab/>
        </w:r>
        <w:r w:rsidRPr="00C11336">
          <w:rPr>
            <w:rStyle w:val="Hyperlink"/>
            <w:noProof/>
          </w:rPr>
          <w:t>Center Detection of the Fiducial Ellipses</w:t>
        </w:r>
        <w:r>
          <w:rPr>
            <w:noProof/>
            <w:webHidden/>
          </w:rPr>
          <w:tab/>
        </w:r>
        <w:r>
          <w:rPr>
            <w:noProof/>
            <w:webHidden/>
          </w:rPr>
          <w:fldChar w:fldCharType="begin"/>
        </w:r>
        <w:r>
          <w:rPr>
            <w:noProof/>
            <w:webHidden/>
          </w:rPr>
          <w:instrText xml:space="preserve"> PAGEREF _Toc523161718 \h </w:instrText>
        </w:r>
        <w:r>
          <w:rPr>
            <w:noProof/>
            <w:webHidden/>
          </w:rPr>
        </w:r>
        <w:r>
          <w:rPr>
            <w:noProof/>
            <w:webHidden/>
          </w:rPr>
          <w:fldChar w:fldCharType="separate"/>
        </w:r>
        <w:r>
          <w:rPr>
            <w:noProof/>
            <w:webHidden/>
          </w:rPr>
          <w:t>53</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19" w:history="1">
        <w:r w:rsidRPr="00C11336">
          <w:rPr>
            <w:rStyle w:val="Hyperlink"/>
            <w:noProof/>
          </w:rPr>
          <w:t>3.1.3.2</w:t>
        </w:r>
        <w:r>
          <w:rPr>
            <w:rFonts w:eastAsiaTheme="minorEastAsia" w:cstheme="minorBidi"/>
            <w:noProof/>
            <w:sz w:val="22"/>
            <w:szCs w:val="22"/>
          </w:rPr>
          <w:tab/>
        </w:r>
        <w:r w:rsidRPr="00C11336">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3161719 \h </w:instrText>
        </w:r>
        <w:r>
          <w:rPr>
            <w:noProof/>
            <w:webHidden/>
          </w:rPr>
        </w:r>
        <w:r>
          <w:rPr>
            <w:noProof/>
            <w:webHidden/>
          </w:rPr>
          <w:fldChar w:fldCharType="separate"/>
        </w:r>
        <w:r>
          <w:rPr>
            <w:noProof/>
            <w:webHidden/>
          </w:rPr>
          <w:t>54</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0" w:history="1">
        <w:r w:rsidRPr="00C11336">
          <w:rPr>
            <w:rStyle w:val="Hyperlink"/>
            <w:noProof/>
          </w:rPr>
          <w:t>3.1.3.3</w:t>
        </w:r>
        <w:r>
          <w:rPr>
            <w:rFonts w:eastAsiaTheme="minorEastAsia" w:cstheme="minorBidi"/>
            <w:noProof/>
            <w:sz w:val="22"/>
            <w:szCs w:val="22"/>
          </w:rPr>
          <w:tab/>
        </w:r>
        <w:r w:rsidRPr="00C11336">
          <w:rPr>
            <w:rStyle w:val="Hyperlink"/>
            <w:rFonts w:cstheme="minorHAnsi"/>
            <w:noProof/>
          </w:rPr>
          <w:t xml:space="preserve">Image </w:t>
        </w:r>
        <w:r w:rsidRPr="00C11336">
          <w:rPr>
            <w:rStyle w:val="Hyperlink"/>
            <w:noProof/>
          </w:rPr>
          <w:t>Rotation</w:t>
        </w:r>
        <w:r w:rsidRPr="00C11336">
          <w:rPr>
            <w:rStyle w:val="Hyperlink"/>
            <w:rFonts w:cstheme="minorHAnsi"/>
            <w:noProof/>
          </w:rPr>
          <w:t xml:space="preserve"> </w:t>
        </w:r>
        <w:r w:rsidRPr="00C11336">
          <w:rPr>
            <w:rStyle w:val="Hyperlink"/>
            <w:noProof/>
          </w:rPr>
          <w:t>using centroids coordinate system:</w:t>
        </w:r>
        <w:r>
          <w:rPr>
            <w:noProof/>
            <w:webHidden/>
          </w:rPr>
          <w:tab/>
        </w:r>
        <w:r>
          <w:rPr>
            <w:noProof/>
            <w:webHidden/>
          </w:rPr>
          <w:fldChar w:fldCharType="begin"/>
        </w:r>
        <w:r>
          <w:rPr>
            <w:noProof/>
            <w:webHidden/>
          </w:rPr>
          <w:instrText xml:space="preserve"> PAGEREF _Toc523161720 \h </w:instrText>
        </w:r>
        <w:r>
          <w:rPr>
            <w:noProof/>
            <w:webHidden/>
          </w:rPr>
        </w:r>
        <w:r>
          <w:rPr>
            <w:noProof/>
            <w:webHidden/>
          </w:rPr>
          <w:fldChar w:fldCharType="separate"/>
        </w:r>
        <w:r>
          <w:rPr>
            <w:noProof/>
            <w:webHidden/>
          </w:rPr>
          <w:t>56</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1" w:history="1">
        <w:r w:rsidRPr="00C11336">
          <w:rPr>
            <w:rStyle w:val="Hyperlink"/>
            <w:noProof/>
          </w:rPr>
          <w:t>3.1.3.4</w:t>
        </w:r>
        <w:r>
          <w:rPr>
            <w:rFonts w:eastAsiaTheme="minorEastAsia" w:cstheme="minorBidi"/>
            <w:noProof/>
            <w:sz w:val="22"/>
            <w:szCs w:val="22"/>
          </w:rPr>
          <w:tab/>
        </w:r>
        <w:r w:rsidRPr="00C11336">
          <w:rPr>
            <w:rStyle w:val="Hyperlink"/>
            <w:noProof/>
          </w:rPr>
          <w:t>Distance calculation and calibration</w:t>
        </w:r>
        <w:r>
          <w:rPr>
            <w:noProof/>
            <w:webHidden/>
          </w:rPr>
          <w:tab/>
        </w:r>
        <w:r>
          <w:rPr>
            <w:noProof/>
            <w:webHidden/>
          </w:rPr>
          <w:fldChar w:fldCharType="begin"/>
        </w:r>
        <w:r>
          <w:rPr>
            <w:noProof/>
            <w:webHidden/>
          </w:rPr>
          <w:instrText xml:space="preserve"> PAGEREF _Toc523161721 \h </w:instrText>
        </w:r>
        <w:r>
          <w:rPr>
            <w:noProof/>
            <w:webHidden/>
          </w:rPr>
        </w:r>
        <w:r>
          <w:rPr>
            <w:noProof/>
            <w:webHidden/>
          </w:rPr>
          <w:fldChar w:fldCharType="separate"/>
        </w:r>
        <w:r>
          <w:rPr>
            <w:noProof/>
            <w:webHidden/>
          </w:rPr>
          <w:t>58</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2" w:history="1">
        <w:r w:rsidRPr="00C11336">
          <w:rPr>
            <w:rStyle w:val="Hyperlink"/>
            <w:noProof/>
          </w:rPr>
          <w:t>3.1.3.5</w:t>
        </w:r>
        <w:r>
          <w:rPr>
            <w:rFonts w:eastAsiaTheme="minorEastAsia" w:cstheme="minorBidi"/>
            <w:noProof/>
            <w:sz w:val="22"/>
            <w:szCs w:val="22"/>
          </w:rPr>
          <w:tab/>
        </w:r>
        <w:r w:rsidRPr="00C11336">
          <w:rPr>
            <w:rStyle w:val="Hyperlink"/>
            <w:noProof/>
          </w:rPr>
          <w:t>Marker Alignment Calculations</w:t>
        </w:r>
        <w:r>
          <w:rPr>
            <w:noProof/>
            <w:webHidden/>
          </w:rPr>
          <w:tab/>
        </w:r>
        <w:r>
          <w:rPr>
            <w:noProof/>
            <w:webHidden/>
          </w:rPr>
          <w:fldChar w:fldCharType="begin"/>
        </w:r>
        <w:r>
          <w:rPr>
            <w:noProof/>
            <w:webHidden/>
          </w:rPr>
          <w:instrText xml:space="preserve"> PAGEREF _Toc523161722 \h </w:instrText>
        </w:r>
        <w:r>
          <w:rPr>
            <w:noProof/>
            <w:webHidden/>
          </w:rPr>
        </w:r>
        <w:r>
          <w:rPr>
            <w:noProof/>
            <w:webHidden/>
          </w:rPr>
          <w:fldChar w:fldCharType="separate"/>
        </w:r>
        <w:r>
          <w:rPr>
            <w:noProof/>
            <w:webHidden/>
          </w:rPr>
          <w:t>59</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3" w:history="1">
        <w:r w:rsidRPr="00C11336">
          <w:rPr>
            <w:rStyle w:val="Hyperlink"/>
            <w:noProof/>
          </w:rPr>
          <w:t>3.1.3.6</w:t>
        </w:r>
        <w:r>
          <w:rPr>
            <w:rFonts w:eastAsiaTheme="minorEastAsia" w:cstheme="minorBidi"/>
            <w:noProof/>
            <w:sz w:val="22"/>
            <w:szCs w:val="22"/>
          </w:rPr>
          <w:tab/>
        </w:r>
        <w:r w:rsidRPr="00C11336">
          <w:rPr>
            <w:rStyle w:val="Hyperlink"/>
            <w:noProof/>
          </w:rPr>
          <w:t>Angle Calculation of the MR Image Plane and Z-Marker</w:t>
        </w:r>
        <w:r>
          <w:rPr>
            <w:noProof/>
            <w:webHidden/>
          </w:rPr>
          <w:tab/>
        </w:r>
        <w:r>
          <w:rPr>
            <w:noProof/>
            <w:webHidden/>
          </w:rPr>
          <w:fldChar w:fldCharType="begin"/>
        </w:r>
        <w:r>
          <w:rPr>
            <w:noProof/>
            <w:webHidden/>
          </w:rPr>
          <w:instrText xml:space="preserve"> PAGEREF _Toc523161723 \h </w:instrText>
        </w:r>
        <w:r>
          <w:rPr>
            <w:noProof/>
            <w:webHidden/>
          </w:rPr>
        </w:r>
        <w:r>
          <w:rPr>
            <w:noProof/>
            <w:webHidden/>
          </w:rPr>
          <w:fldChar w:fldCharType="separate"/>
        </w:r>
        <w:r>
          <w:rPr>
            <w:noProof/>
            <w:webHidden/>
          </w:rPr>
          <w:t>60</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24" w:history="1">
        <w:r w:rsidRPr="00C11336">
          <w:rPr>
            <w:rStyle w:val="Hyperlink"/>
            <w:noProof/>
          </w:rPr>
          <w:t>3.2</w:t>
        </w:r>
        <w:r>
          <w:rPr>
            <w:rFonts w:eastAsiaTheme="minorEastAsia" w:cstheme="minorBidi"/>
            <w:iCs w:val="0"/>
            <w:noProof/>
            <w:sz w:val="22"/>
            <w:szCs w:val="22"/>
          </w:rPr>
          <w:tab/>
        </w:r>
        <w:r w:rsidRPr="00C11336">
          <w:rPr>
            <w:rStyle w:val="Hyperlink"/>
            <w:noProof/>
          </w:rPr>
          <w:t>Graphical user interface implementation</w:t>
        </w:r>
        <w:r>
          <w:rPr>
            <w:noProof/>
            <w:webHidden/>
          </w:rPr>
          <w:tab/>
        </w:r>
        <w:r>
          <w:rPr>
            <w:noProof/>
            <w:webHidden/>
          </w:rPr>
          <w:fldChar w:fldCharType="begin"/>
        </w:r>
        <w:r>
          <w:rPr>
            <w:noProof/>
            <w:webHidden/>
          </w:rPr>
          <w:instrText xml:space="preserve"> PAGEREF _Toc523161724 \h </w:instrText>
        </w:r>
        <w:r>
          <w:rPr>
            <w:noProof/>
            <w:webHidden/>
          </w:rPr>
        </w:r>
        <w:r>
          <w:rPr>
            <w:noProof/>
            <w:webHidden/>
          </w:rPr>
          <w:fldChar w:fldCharType="separate"/>
        </w:r>
        <w:r>
          <w:rPr>
            <w:noProof/>
            <w:webHidden/>
          </w:rPr>
          <w:t>65</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25" w:history="1">
        <w:r w:rsidRPr="00C11336">
          <w:rPr>
            <w:rStyle w:val="Hyperlink"/>
            <w:noProof/>
          </w:rPr>
          <w:t>3.3</w:t>
        </w:r>
        <w:r>
          <w:rPr>
            <w:rFonts w:eastAsiaTheme="minorEastAsia" w:cstheme="minorBidi"/>
            <w:iCs w:val="0"/>
            <w:noProof/>
            <w:sz w:val="22"/>
            <w:szCs w:val="22"/>
          </w:rPr>
          <w:tab/>
        </w:r>
        <w:r w:rsidRPr="00C11336">
          <w:rPr>
            <w:rStyle w:val="Hyperlink"/>
            <w:noProof/>
          </w:rPr>
          <w:t>Z-frame marker characterization</w:t>
        </w:r>
        <w:r>
          <w:rPr>
            <w:noProof/>
            <w:webHidden/>
          </w:rPr>
          <w:tab/>
        </w:r>
        <w:r>
          <w:rPr>
            <w:noProof/>
            <w:webHidden/>
          </w:rPr>
          <w:fldChar w:fldCharType="begin"/>
        </w:r>
        <w:r>
          <w:rPr>
            <w:noProof/>
            <w:webHidden/>
          </w:rPr>
          <w:instrText xml:space="preserve"> PAGEREF _Toc523161725 \h </w:instrText>
        </w:r>
        <w:r>
          <w:rPr>
            <w:noProof/>
            <w:webHidden/>
          </w:rPr>
        </w:r>
        <w:r>
          <w:rPr>
            <w:noProof/>
            <w:webHidden/>
          </w:rPr>
          <w:fldChar w:fldCharType="separate"/>
        </w:r>
        <w:r>
          <w:rPr>
            <w:noProof/>
            <w:webHidden/>
          </w:rPr>
          <w:t>71</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26" w:history="1">
        <w:r w:rsidRPr="00C11336">
          <w:rPr>
            <w:rStyle w:val="Hyperlink"/>
            <w:noProof/>
          </w:rPr>
          <w:t>3.3.1</w:t>
        </w:r>
        <w:r>
          <w:rPr>
            <w:rFonts w:eastAsiaTheme="minorEastAsia" w:cstheme="minorBidi"/>
            <w:noProof/>
            <w:sz w:val="22"/>
            <w:szCs w:val="22"/>
          </w:rPr>
          <w:tab/>
        </w:r>
        <w:r w:rsidRPr="00C11336">
          <w:rPr>
            <w:rStyle w:val="Hyperlink"/>
            <w:noProof/>
          </w:rPr>
          <w:t>Z-frame physical structures</w:t>
        </w:r>
        <w:r>
          <w:rPr>
            <w:noProof/>
            <w:webHidden/>
          </w:rPr>
          <w:tab/>
        </w:r>
        <w:r>
          <w:rPr>
            <w:noProof/>
            <w:webHidden/>
          </w:rPr>
          <w:fldChar w:fldCharType="begin"/>
        </w:r>
        <w:r>
          <w:rPr>
            <w:noProof/>
            <w:webHidden/>
          </w:rPr>
          <w:instrText xml:space="preserve"> PAGEREF _Toc523161726 \h </w:instrText>
        </w:r>
        <w:r>
          <w:rPr>
            <w:noProof/>
            <w:webHidden/>
          </w:rPr>
        </w:r>
        <w:r>
          <w:rPr>
            <w:noProof/>
            <w:webHidden/>
          </w:rPr>
          <w:fldChar w:fldCharType="separate"/>
        </w:r>
        <w:r>
          <w:rPr>
            <w:noProof/>
            <w:webHidden/>
          </w:rPr>
          <w:t>71</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7" w:history="1">
        <w:r w:rsidRPr="00C11336">
          <w:rPr>
            <w:rStyle w:val="Hyperlink"/>
            <w:noProof/>
          </w:rPr>
          <w:t>3.3.1.1</w:t>
        </w:r>
        <w:r>
          <w:rPr>
            <w:rFonts w:eastAsiaTheme="minorEastAsia" w:cstheme="minorBidi"/>
            <w:noProof/>
            <w:sz w:val="22"/>
            <w:szCs w:val="22"/>
          </w:rPr>
          <w:tab/>
        </w:r>
        <w:r w:rsidRPr="00C11336">
          <w:rPr>
            <w:rStyle w:val="Hyperlink"/>
            <w:noProof/>
          </w:rPr>
          <w:t>Center pointing triangles</w:t>
        </w:r>
        <w:r>
          <w:rPr>
            <w:noProof/>
            <w:webHidden/>
          </w:rPr>
          <w:tab/>
        </w:r>
        <w:r>
          <w:rPr>
            <w:noProof/>
            <w:webHidden/>
          </w:rPr>
          <w:fldChar w:fldCharType="begin"/>
        </w:r>
        <w:r>
          <w:rPr>
            <w:noProof/>
            <w:webHidden/>
          </w:rPr>
          <w:instrText xml:space="preserve"> PAGEREF _Toc523161727 \h </w:instrText>
        </w:r>
        <w:r>
          <w:rPr>
            <w:noProof/>
            <w:webHidden/>
          </w:rPr>
        </w:r>
        <w:r>
          <w:rPr>
            <w:noProof/>
            <w:webHidden/>
          </w:rPr>
          <w:fldChar w:fldCharType="separate"/>
        </w:r>
        <w:r>
          <w:rPr>
            <w:noProof/>
            <w:webHidden/>
          </w:rPr>
          <w:t>71</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8" w:history="1">
        <w:r w:rsidRPr="00C11336">
          <w:rPr>
            <w:rStyle w:val="Hyperlink"/>
            <w:noProof/>
          </w:rPr>
          <w:t>3.3.1.2</w:t>
        </w:r>
        <w:r>
          <w:rPr>
            <w:rFonts w:eastAsiaTheme="minorEastAsia" w:cstheme="minorBidi"/>
            <w:noProof/>
            <w:sz w:val="22"/>
            <w:szCs w:val="22"/>
          </w:rPr>
          <w:tab/>
        </w:r>
        <w:r w:rsidRPr="00C11336">
          <w:rPr>
            <w:rStyle w:val="Hyperlink"/>
            <w:noProof/>
          </w:rPr>
          <w:t>Z-axis indication triangle</w:t>
        </w:r>
        <w:r>
          <w:rPr>
            <w:noProof/>
            <w:webHidden/>
          </w:rPr>
          <w:tab/>
        </w:r>
        <w:r>
          <w:rPr>
            <w:noProof/>
            <w:webHidden/>
          </w:rPr>
          <w:fldChar w:fldCharType="begin"/>
        </w:r>
        <w:r>
          <w:rPr>
            <w:noProof/>
            <w:webHidden/>
          </w:rPr>
          <w:instrText xml:space="preserve"> PAGEREF _Toc523161728 \h </w:instrText>
        </w:r>
        <w:r>
          <w:rPr>
            <w:noProof/>
            <w:webHidden/>
          </w:rPr>
        </w:r>
        <w:r>
          <w:rPr>
            <w:noProof/>
            <w:webHidden/>
          </w:rPr>
          <w:fldChar w:fldCharType="separate"/>
        </w:r>
        <w:r>
          <w:rPr>
            <w:noProof/>
            <w:webHidden/>
          </w:rPr>
          <w:t>73</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29" w:history="1">
        <w:r w:rsidRPr="00C11336">
          <w:rPr>
            <w:rStyle w:val="Hyperlink"/>
            <w:noProof/>
          </w:rPr>
          <w:t>3.3.1.3</w:t>
        </w:r>
        <w:r>
          <w:rPr>
            <w:rFonts w:eastAsiaTheme="minorEastAsia" w:cstheme="minorBidi"/>
            <w:noProof/>
            <w:sz w:val="22"/>
            <w:szCs w:val="22"/>
          </w:rPr>
          <w:tab/>
        </w:r>
        <w:r w:rsidRPr="00C11336">
          <w:rPr>
            <w:rStyle w:val="Hyperlink"/>
            <w:noProof/>
          </w:rPr>
          <w:t>Squared-shaped internal tunnel structure</w:t>
        </w:r>
        <w:r>
          <w:rPr>
            <w:noProof/>
            <w:webHidden/>
          </w:rPr>
          <w:tab/>
        </w:r>
        <w:r>
          <w:rPr>
            <w:noProof/>
            <w:webHidden/>
          </w:rPr>
          <w:fldChar w:fldCharType="begin"/>
        </w:r>
        <w:r>
          <w:rPr>
            <w:noProof/>
            <w:webHidden/>
          </w:rPr>
          <w:instrText xml:space="preserve"> PAGEREF _Toc523161729 \h </w:instrText>
        </w:r>
        <w:r>
          <w:rPr>
            <w:noProof/>
            <w:webHidden/>
          </w:rPr>
        </w:r>
        <w:r>
          <w:rPr>
            <w:noProof/>
            <w:webHidden/>
          </w:rPr>
          <w:fldChar w:fldCharType="separate"/>
        </w:r>
        <w:r>
          <w:rPr>
            <w:noProof/>
            <w:webHidden/>
          </w:rPr>
          <w:t>74</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30" w:history="1">
        <w:r w:rsidRPr="00C11336">
          <w:rPr>
            <w:rStyle w:val="Hyperlink"/>
            <w:noProof/>
          </w:rPr>
          <w:t>3.3.2</w:t>
        </w:r>
        <w:r>
          <w:rPr>
            <w:rFonts w:eastAsiaTheme="minorEastAsia" w:cstheme="minorBidi"/>
            <w:noProof/>
            <w:sz w:val="22"/>
            <w:szCs w:val="22"/>
          </w:rPr>
          <w:tab/>
        </w:r>
        <w:r w:rsidRPr="00C11336">
          <w:rPr>
            <w:rStyle w:val="Hyperlink"/>
            <w:noProof/>
          </w:rPr>
          <w:t>Z-frame marker spectroscopy</w:t>
        </w:r>
        <w:r>
          <w:rPr>
            <w:noProof/>
            <w:webHidden/>
          </w:rPr>
          <w:tab/>
        </w:r>
        <w:r>
          <w:rPr>
            <w:noProof/>
            <w:webHidden/>
          </w:rPr>
          <w:fldChar w:fldCharType="begin"/>
        </w:r>
        <w:r>
          <w:rPr>
            <w:noProof/>
            <w:webHidden/>
          </w:rPr>
          <w:instrText xml:space="preserve"> PAGEREF _Toc523161730 \h </w:instrText>
        </w:r>
        <w:r>
          <w:rPr>
            <w:noProof/>
            <w:webHidden/>
          </w:rPr>
        </w:r>
        <w:r>
          <w:rPr>
            <w:noProof/>
            <w:webHidden/>
          </w:rPr>
          <w:fldChar w:fldCharType="separate"/>
        </w:r>
        <w:r>
          <w:rPr>
            <w:noProof/>
            <w:webHidden/>
          </w:rPr>
          <w:t>75</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31" w:history="1">
        <w:r w:rsidRPr="00C11336">
          <w:rPr>
            <w:rStyle w:val="Hyperlink"/>
            <w:noProof/>
          </w:rPr>
          <w:t>3.3.2.1</w:t>
        </w:r>
        <w:r>
          <w:rPr>
            <w:rFonts w:eastAsiaTheme="minorEastAsia" w:cstheme="minorBidi"/>
            <w:noProof/>
            <w:sz w:val="22"/>
            <w:szCs w:val="22"/>
          </w:rPr>
          <w:tab/>
        </w:r>
        <w:r w:rsidRPr="00C11336">
          <w:rPr>
            <w:rStyle w:val="Hyperlink"/>
            <w:noProof/>
          </w:rPr>
          <w:t>Determination of the resin relaxation times</w:t>
        </w:r>
        <w:r>
          <w:rPr>
            <w:noProof/>
            <w:webHidden/>
          </w:rPr>
          <w:tab/>
        </w:r>
        <w:r>
          <w:rPr>
            <w:noProof/>
            <w:webHidden/>
          </w:rPr>
          <w:fldChar w:fldCharType="begin"/>
        </w:r>
        <w:r>
          <w:rPr>
            <w:noProof/>
            <w:webHidden/>
          </w:rPr>
          <w:instrText xml:space="preserve"> PAGEREF _Toc523161731 \h </w:instrText>
        </w:r>
        <w:r>
          <w:rPr>
            <w:noProof/>
            <w:webHidden/>
          </w:rPr>
        </w:r>
        <w:r>
          <w:rPr>
            <w:noProof/>
            <w:webHidden/>
          </w:rPr>
          <w:fldChar w:fldCharType="separate"/>
        </w:r>
        <w:r>
          <w:rPr>
            <w:noProof/>
            <w:webHidden/>
          </w:rPr>
          <w:t>75</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32" w:history="1">
        <w:r w:rsidRPr="00C11336">
          <w:rPr>
            <w:rStyle w:val="Hyperlink"/>
            <w:noProof/>
          </w:rPr>
          <w:t>3.3.2.2</w:t>
        </w:r>
        <w:r>
          <w:rPr>
            <w:rFonts w:eastAsiaTheme="minorEastAsia" w:cstheme="minorBidi"/>
            <w:noProof/>
            <w:sz w:val="22"/>
            <w:szCs w:val="22"/>
          </w:rPr>
          <w:tab/>
        </w:r>
        <w:r w:rsidRPr="00C11336">
          <w:rPr>
            <w:rStyle w:val="Hyperlink"/>
            <w:noProof/>
          </w:rPr>
          <w:t>Experimental results</w:t>
        </w:r>
        <w:r>
          <w:rPr>
            <w:noProof/>
            <w:webHidden/>
          </w:rPr>
          <w:tab/>
        </w:r>
        <w:r>
          <w:rPr>
            <w:noProof/>
            <w:webHidden/>
          </w:rPr>
          <w:fldChar w:fldCharType="begin"/>
        </w:r>
        <w:r>
          <w:rPr>
            <w:noProof/>
            <w:webHidden/>
          </w:rPr>
          <w:instrText xml:space="preserve"> PAGEREF _Toc523161732 \h </w:instrText>
        </w:r>
        <w:r>
          <w:rPr>
            <w:noProof/>
            <w:webHidden/>
          </w:rPr>
        </w:r>
        <w:r>
          <w:rPr>
            <w:noProof/>
            <w:webHidden/>
          </w:rPr>
          <w:fldChar w:fldCharType="separate"/>
        </w:r>
        <w:r>
          <w:rPr>
            <w:noProof/>
            <w:webHidden/>
          </w:rPr>
          <w:t>77</w:t>
        </w:r>
        <w:r>
          <w:rPr>
            <w:noProof/>
            <w:webHidden/>
          </w:rPr>
          <w:fldChar w:fldCharType="end"/>
        </w:r>
      </w:hyperlink>
    </w:p>
    <w:p w:rsidR="00745A3E" w:rsidRDefault="00745A3E">
      <w:pPr>
        <w:pStyle w:val="TOC4"/>
        <w:tabs>
          <w:tab w:val="left" w:pos="1760"/>
        </w:tabs>
        <w:rPr>
          <w:rFonts w:eastAsiaTheme="minorEastAsia" w:cstheme="minorBidi"/>
          <w:noProof/>
          <w:sz w:val="22"/>
          <w:szCs w:val="22"/>
        </w:rPr>
      </w:pPr>
      <w:hyperlink w:anchor="_Toc523161733" w:history="1">
        <w:r w:rsidRPr="00C11336">
          <w:rPr>
            <w:rStyle w:val="Hyperlink"/>
            <w:noProof/>
          </w:rPr>
          <w:t>3.3.2.3</w:t>
        </w:r>
        <w:r>
          <w:rPr>
            <w:rFonts w:eastAsiaTheme="minorEastAsia" w:cstheme="minorBidi"/>
            <w:noProof/>
            <w:sz w:val="22"/>
            <w:szCs w:val="22"/>
          </w:rPr>
          <w:tab/>
        </w:r>
        <w:r w:rsidRPr="00C11336">
          <w:rPr>
            <w:rStyle w:val="Hyperlink"/>
            <w:noProof/>
          </w:rPr>
          <w:t>Outlook</w:t>
        </w:r>
        <w:r>
          <w:rPr>
            <w:noProof/>
            <w:webHidden/>
          </w:rPr>
          <w:tab/>
        </w:r>
        <w:r>
          <w:rPr>
            <w:noProof/>
            <w:webHidden/>
          </w:rPr>
          <w:fldChar w:fldCharType="begin"/>
        </w:r>
        <w:r>
          <w:rPr>
            <w:noProof/>
            <w:webHidden/>
          </w:rPr>
          <w:instrText xml:space="preserve"> PAGEREF _Toc523161733 \h </w:instrText>
        </w:r>
        <w:r>
          <w:rPr>
            <w:noProof/>
            <w:webHidden/>
          </w:rPr>
        </w:r>
        <w:r>
          <w:rPr>
            <w:noProof/>
            <w:webHidden/>
          </w:rPr>
          <w:fldChar w:fldCharType="separate"/>
        </w:r>
        <w:r>
          <w:rPr>
            <w:noProof/>
            <w:webHidden/>
          </w:rPr>
          <w:t>78</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34" w:history="1">
        <w:r w:rsidRPr="00C11336">
          <w:rPr>
            <w:rStyle w:val="Hyperlink"/>
            <w:noProof/>
          </w:rPr>
          <w:t>3.4</w:t>
        </w:r>
        <w:r>
          <w:rPr>
            <w:rFonts w:eastAsiaTheme="minorEastAsia" w:cstheme="minorBidi"/>
            <w:iCs w:val="0"/>
            <w:noProof/>
            <w:sz w:val="22"/>
            <w:szCs w:val="22"/>
          </w:rPr>
          <w:tab/>
        </w:r>
        <w:r w:rsidRPr="00C11336">
          <w:rPr>
            <w:rStyle w:val="Hyperlink"/>
            <w:noProof/>
          </w:rPr>
          <w:t>MR-compatible rotatory frame</w:t>
        </w:r>
        <w:r>
          <w:rPr>
            <w:noProof/>
            <w:webHidden/>
          </w:rPr>
          <w:tab/>
        </w:r>
        <w:r>
          <w:rPr>
            <w:noProof/>
            <w:webHidden/>
          </w:rPr>
          <w:fldChar w:fldCharType="begin"/>
        </w:r>
        <w:r>
          <w:rPr>
            <w:noProof/>
            <w:webHidden/>
          </w:rPr>
          <w:instrText xml:space="preserve"> PAGEREF _Toc523161734 \h </w:instrText>
        </w:r>
        <w:r>
          <w:rPr>
            <w:noProof/>
            <w:webHidden/>
          </w:rPr>
        </w:r>
        <w:r>
          <w:rPr>
            <w:noProof/>
            <w:webHidden/>
          </w:rPr>
          <w:fldChar w:fldCharType="separate"/>
        </w:r>
        <w:r>
          <w:rPr>
            <w:noProof/>
            <w:webHidden/>
          </w:rPr>
          <w:t>80</w:t>
        </w:r>
        <w:r>
          <w:rPr>
            <w:noProof/>
            <w:webHidden/>
          </w:rPr>
          <w:fldChar w:fldCharType="end"/>
        </w:r>
      </w:hyperlink>
    </w:p>
    <w:p w:rsidR="00745A3E" w:rsidRDefault="00745A3E">
      <w:pPr>
        <w:pStyle w:val="TOC1"/>
        <w:tabs>
          <w:tab w:val="left" w:pos="440"/>
        </w:tabs>
        <w:rPr>
          <w:rFonts w:eastAsiaTheme="minorEastAsia" w:cstheme="minorBidi"/>
          <w:b w:val="0"/>
          <w:bCs w:val="0"/>
          <w:noProof/>
          <w:sz w:val="22"/>
          <w:szCs w:val="22"/>
        </w:rPr>
      </w:pPr>
      <w:hyperlink w:anchor="_Toc523161735" w:history="1">
        <w:r w:rsidRPr="00C11336">
          <w:rPr>
            <w:rStyle w:val="Hyperlink"/>
            <w:noProof/>
          </w:rPr>
          <w:t>4</w:t>
        </w:r>
        <w:r>
          <w:rPr>
            <w:rFonts w:eastAsiaTheme="minorEastAsia" w:cstheme="minorBidi"/>
            <w:b w:val="0"/>
            <w:bCs w:val="0"/>
            <w:noProof/>
            <w:sz w:val="22"/>
            <w:szCs w:val="22"/>
          </w:rPr>
          <w:tab/>
        </w:r>
        <w:r w:rsidRPr="00C11336">
          <w:rPr>
            <w:rStyle w:val="Hyperlink"/>
            <w:noProof/>
          </w:rPr>
          <w:t>Testing</w:t>
        </w:r>
        <w:r>
          <w:rPr>
            <w:noProof/>
            <w:webHidden/>
          </w:rPr>
          <w:tab/>
        </w:r>
        <w:r>
          <w:rPr>
            <w:noProof/>
            <w:webHidden/>
          </w:rPr>
          <w:fldChar w:fldCharType="begin"/>
        </w:r>
        <w:r>
          <w:rPr>
            <w:noProof/>
            <w:webHidden/>
          </w:rPr>
          <w:instrText xml:space="preserve"> PAGEREF _Toc523161735 \h </w:instrText>
        </w:r>
        <w:r>
          <w:rPr>
            <w:noProof/>
            <w:webHidden/>
          </w:rPr>
        </w:r>
        <w:r>
          <w:rPr>
            <w:noProof/>
            <w:webHidden/>
          </w:rPr>
          <w:fldChar w:fldCharType="separate"/>
        </w:r>
        <w:r>
          <w:rPr>
            <w:noProof/>
            <w:webHidden/>
          </w:rPr>
          <w:t>82</w:t>
        </w:r>
        <w:r>
          <w:rPr>
            <w:noProof/>
            <w:webHidden/>
          </w:rPr>
          <w:fldChar w:fldCharType="end"/>
        </w:r>
      </w:hyperlink>
    </w:p>
    <w:p w:rsidR="00745A3E" w:rsidRDefault="00745A3E">
      <w:pPr>
        <w:pStyle w:val="TOC1"/>
        <w:tabs>
          <w:tab w:val="left" w:pos="440"/>
        </w:tabs>
        <w:rPr>
          <w:rFonts w:eastAsiaTheme="minorEastAsia" w:cstheme="minorBidi"/>
          <w:b w:val="0"/>
          <w:bCs w:val="0"/>
          <w:noProof/>
          <w:sz w:val="22"/>
          <w:szCs w:val="22"/>
        </w:rPr>
      </w:pPr>
      <w:hyperlink w:anchor="_Toc523161736" w:history="1">
        <w:r w:rsidRPr="00C11336">
          <w:rPr>
            <w:rStyle w:val="Hyperlink"/>
            <w:noProof/>
          </w:rPr>
          <w:t>5</w:t>
        </w:r>
        <w:r>
          <w:rPr>
            <w:rFonts w:eastAsiaTheme="minorEastAsia" w:cstheme="minorBidi"/>
            <w:b w:val="0"/>
            <w:bCs w:val="0"/>
            <w:noProof/>
            <w:sz w:val="22"/>
            <w:szCs w:val="22"/>
          </w:rPr>
          <w:tab/>
        </w:r>
        <w:r w:rsidRPr="00C11336">
          <w:rPr>
            <w:rStyle w:val="Hyperlink"/>
            <w:noProof/>
          </w:rPr>
          <w:t>Results</w:t>
        </w:r>
        <w:r>
          <w:rPr>
            <w:noProof/>
            <w:webHidden/>
          </w:rPr>
          <w:tab/>
        </w:r>
        <w:r>
          <w:rPr>
            <w:noProof/>
            <w:webHidden/>
          </w:rPr>
          <w:fldChar w:fldCharType="begin"/>
        </w:r>
        <w:r>
          <w:rPr>
            <w:noProof/>
            <w:webHidden/>
          </w:rPr>
          <w:instrText xml:space="preserve"> PAGEREF _Toc523161736 \h </w:instrText>
        </w:r>
        <w:r>
          <w:rPr>
            <w:noProof/>
            <w:webHidden/>
          </w:rPr>
        </w:r>
        <w:r>
          <w:rPr>
            <w:noProof/>
            <w:webHidden/>
          </w:rPr>
          <w:fldChar w:fldCharType="separate"/>
        </w:r>
        <w:r>
          <w:rPr>
            <w:noProof/>
            <w:webHidden/>
          </w:rPr>
          <w:t>83</w:t>
        </w:r>
        <w:r>
          <w:rPr>
            <w:noProof/>
            <w:webHidden/>
          </w:rPr>
          <w:fldChar w:fldCharType="end"/>
        </w:r>
      </w:hyperlink>
    </w:p>
    <w:p w:rsidR="00745A3E" w:rsidRDefault="00745A3E">
      <w:pPr>
        <w:pStyle w:val="TOC2"/>
        <w:tabs>
          <w:tab w:val="left" w:pos="880"/>
        </w:tabs>
        <w:rPr>
          <w:rFonts w:eastAsiaTheme="minorEastAsia" w:cstheme="minorBidi"/>
          <w:iCs w:val="0"/>
          <w:noProof/>
          <w:sz w:val="22"/>
          <w:szCs w:val="22"/>
        </w:rPr>
      </w:pPr>
      <w:hyperlink w:anchor="_Toc523161737" w:history="1">
        <w:r w:rsidRPr="00C11336">
          <w:rPr>
            <w:rStyle w:val="Hyperlink"/>
            <w:noProof/>
          </w:rPr>
          <w:t>5.1</w:t>
        </w:r>
        <w:r>
          <w:rPr>
            <w:rFonts w:eastAsiaTheme="minorEastAsia" w:cstheme="minorBidi"/>
            <w:iCs w:val="0"/>
            <w:noProof/>
            <w:sz w:val="22"/>
            <w:szCs w:val="22"/>
          </w:rPr>
          <w:tab/>
        </w:r>
        <w:r w:rsidRPr="00C11336">
          <w:rPr>
            <w:rStyle w:val="Hyperlink"/>
            <w:noProof/>
          </w:rPr>
          <w:t>Accuracy study</w:t>
        </w:r>
        <w:r>
          <w:rPr>
            <w:noProof/>
            <w:webHidden/>
          </w:rPr>
          <w:tab/>
        </w:r>
        <w:r>
          <w:rPr>
            <w:noProof/>
            <w:webHidden/>
          </w:rPr>
          <w:fldChar w:fldCharType="begin"/>
        </w:r>
        <w:r>
          <w:rPr>
            <w:noProof/>
            <w:webHidden/>
          </w:rPr>
          <w:instrText xml:space="preserve"> PAGEREF _Toc523161737 \h </w:instrText>
        </w:r>
        <w:r>
          <w:rPr>
            <w:noProof/>
            <w:webHidden/>
          </w:rPr>
        </w:r>
        <w:r>
          <w:rPr>
            <w:noProof/>
            <w:webHidden/>
          </w:rPr>
          <w:fldChar w:fldCharType="separate"/>
        </w:r>
        <w:r>
          <w:rPr>
            <w:noProof/>
            <w:webHidden/>
          </w:rPr>
          <w:t>83</w:t>
        </w:r>
        <w:r>
          <w:rPr>
            <w:noProof/>
            <w:webHidden/>
          </w:rPr>
          <w:fldChar w:fldCharType="end"/>
        </w:r>
      </w:hyperlink>
    </w:p>
    <w:p w:rsidR="00745A3E" w:rsidRDefault="00745A3E">
      <w:pPr>
        <w:pStyle w:val="TOC3"/>
        <w:tabs>
          <w:tab w:val="left" w:pos="1320"/>
        </w:tabs>
        <w:rPr>
          <w:rFonts w:eastAsiaTheme="minorEastAsia" w:cstheme="minorBidi"/>
          <w:noProof/>
          <w:sz w:val="22"/>
          <w:szCs w:val="22"/>
        </w:rPr>
      </w:pPr>
      <w:hyperlink w:anchor="_Toc523161738" w:history="1">
        <w:r w:rsidRPr="00C11336">
          <w:rPr>
            <w:rStyle w:val="Hyperlink"/>
            <w:noProof/>
          </w:rPr>
          <w:t>5.1.1</w:t>
        </w:r>
        <w:r>
          <w:rPr>
            <w:rFonts w:eastAsiaTheme="minorEastAsia" w:cstheme="minorBidi"/>
            <w:noProof/>
            <w:sz w:val="22"/>
            <w:szCs w:val="22"/>
          </w:rPr>
          <w:tab/>
        </w:r>
        <w:r w:rsidRPr="00C11336">
          <w:rPr>
            <w:rStyle w:val="Hyperlink"/>
            <w:noProof/>
          </w:rPr>
          <w:t>CAD model</w:t>
        </w:r>
        <w:r>
          <w:rPr>
            <w:noProof/>
            <w:webHidden/>
          </w:rPr>
          <w:tab/>
        </w:r>
        <w:r>
          <w:rPr>
            <w:noProof/>
            <w:webHidden/>
          </w:rPr>
          <w:fldChar w:fldCharType="begin"/>
        </w:r>
        <w:r>
          <w:rPr>
            <w:noProof/>
            <w:webHidden/>
          </w:rPr>
          <w:instrText xml:space="preserve"> PAGEREF _Toc523161738 \h </w:instrText>
        </w:r>
        <w:r>
          <w:rPr>
            <w:noProof/>
            <w:webHidden/>
          </w:rPr>
        </w:r>
        <w:r>
          <w:rPr>
            <w:noProof/>
            <w:webHidden/>
          </w:rPr>
          <w:fldChar w:fldCharType="separate"/>
        </w:r>
        <w:r>
          <w:rPr>
            <w:noProof/>
            <w:webHidden/>
          </w:rPr>
          <w:t>83</w:t>
        </w:r>
        <w:r>
          <w:rPr>
            <w:noProof/>
            <w:webHidden/>
          </w:rPr>
          <w:fldChar w:fldCharType="end"/>
        </w:r>
      </w:hyperlink>
    </w:p>
    <w:p w:rsidR="00745A3E" w:rsidRDefault="00745A3E">
      <w:pPr>
        <w:pStyle w:val="TOC1"/>
        <w:tabs>
          <w:tab w:val="left" w:pos="440"/>
        </w:tabs>
        <w:rPr>
          <w:rFonts w:eastAsiaTheme="minorEastAsia" w:cstheme="minorBidi"/>
          <w:b w:val="0"/>
          <w:bCs w:val="0"/>
          <w:noProof/>
          <w:sz w:val="22"/>
          <w:szCs w:val="22"/>
        </w:rPr>
      </w:pPr>
      <w:hyperlink w:anchor="_Toc523161739" w:history="1">
        <w:r w:rsidRPr="00C11336">
          <w:rPr>
            <w:rStyle w:val="Hyperlink"/>
            <w:noProof/>
          </w:rPr>
          <w:t>6</w:t>
        </w:r>
        <w:r>
          <w:rPr>
            <w:rFonts w:eastAsiaTheme="minorEastAsia" w:cstheme="minorBidi"/>
            <w:b w:val="0"/>
            <w:bCs w:val="0"/>
            <w:noProof/>
            <w:sz w:val="22"/>
            <w:szCs w:val="22"/>
          </w:rPr>
          <w:tab/>
        </w:r>
        <w:r w:rsidRPr="00C11336">
          <w:rPr>
            <w:rStyle w:val="Hyperlink"/>
            <w:noProof/>
          </w:rPr>
          <w:t>Conclusion and outlook</w:t>
        </w:r>
        <w:r>
          <w:rPr>
            <w:noProof/>
            <w:webHidden/>
          </w:rPr>
          <w:tab/>
        </w:r>
        <w:r>
          <w:rPr>
            <w:noProof/>
            <w:webHidden/>
          </w:rPr>
          <w:fldChar w:fldCharType="begin"/>
        </w:r>
        <w:r>
          <w:rPr>
            <w:noProof/>
            <w:webHidden/>
          </w:rPr>
          <w:instrText xml:space="preserve"> PAGEREF _Toc523161739 \h </w:instrText>
        </w:r>
        <w:r>
          <w:rPr>
            <w:noProof/>
            <w:webHidden/>
          </w:rPr>
        </w:r>
        <w:r>
          <w:rPr>
            <w:noProof/>
            <w:webHidden/>
          </w:rPr>
          <w:fldChar w:fldCharType="separate"/>
        </w:r>
        <w:r>
          <w:rPr>
            <w:noProof/>
            <w:webHidden/>
          </w:rPr>
          <w:t>85</w:t>
        </w:r>
        <w:r>
          <w:rPr>
            <w:noProof/>
            <w:webHidden/>
          </w:rPr>
          <w:fldChar w:fldCharType="end"/>
        </w:r>
      </w:hyperlink>
    </w:p>
    <w:p w:rsidR="00CC45A7" w:rsidRDefault="00745A3E" w:rsidP="00BF609B">
      <w:pPr>
        <w:spacing w:line="240" w:lineRule="auto"/>
      </w:pPr>
      <w:r>
        <w:rPr>
          <w:rFonts w:asciiTheme="majorHAnsi" w:hAnsiTheme="majorHAnsi" w:cstheme="majorHAnsi"/>
          <w:b/>
          <w:bCs/>
          <w:sz w:val="28"/>
          <w:szCs w:val="28"/>
        </w:rPr>
        <w:fldChar w:fldCharType="end"/>
      </w:r>
    </w:p>
    <w:p w:rsidR="00CC45A7" w:rsidRDefault="00CC45A7" w:rsidP="00BF609B">
      <w:pPr>
        <w:spacing w:line="240" w:lineRule="auto"/>
      </w:pPr>
    </w:p>
    <w:p w:rsidR="00CC45A7" w:rsidRDefault="00CC45A7" w:rsidP="00BF609B">
      <w:pPr>
        <w:spacing w:line="240" w:lineRule="auto"/>
      </w:pPr>
    </w:p>
    <w:p w:rsidR="004E3B91" w:rsidRDefault="004E3B91" w:rsidP="00BF609B">
      <w:pPr>
        <w:spacing w:line="240" w:lineRule="auto"/>
        <w:sectPr w:rsidR="004E3B91" w:rsidSect="00392CAB">
          <w:pgSz w:w="11906" w:h="16838" w:code="9"/>
          <w:pgMar w:top="1440" w:right="1440" w:bottom="1440" w:left="1440" w:header="720" w:footer="720" w:gutter="0"/>
          <w:cols w:space="720"/>
          <w:titlePg/>
          <w:docGrid w:linePitch="360"/>
        </w:sectPr>
      </w:pPr>
    </w:p>
    <w:p w:rsidR="00CC45A7" w:rsidRDefault="00CC45A7" w:rsidP="00BF609B">
      <w:pPr>
        <w:spacing w:line="240" w:lineRule="auto"/>
      </w:pPr>
    </w:p>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CC45A7" w:rsidRDefault="00CC45A7" w:rsidP="00D31B09"/>
    <w:p w:rsidR="009B20D5" w:rsidRDefault="009B20D5" w:rsidP="00D31B09"/>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9E1264" w:rsidRDefault="009E1264" w:rsidP="00D31B09">
      <w:r>
        <w:br w:type="page"/>
      </w:r>
    </w:p>
    <w:p w:rsidR="005A7EA7" w:rsidRDefault="005A7EA7" w:rsidP="00D31B09">
      <w:pPr>
        <w:sectPr w:rsidR="005A7EA7" w:rsidSect="00392CAB">
          <w:pgSz w:w="11906" w:h="16838" w:code="9"/>
          <w:pgMar w:top="1440" w:right="1440" w:bottom="1440" w:left="1440" w:header="720" w:footer="720" w:gutter="0"/>
          <w:cols w:space="720"/>
          <w:titlePg/>
          <w:docGrid w:linePitch="360"/>
        </w:sectPr>
      </w:pPr>
    </w:p>
    <w:p w:rsidR="002606D7" w:rsidRPr="00392CAB" w:rsidRDefault="00D30277" w:rsidP="00D31B09">
      <w:r w:rsidRPr="00392CAB">
        <w:lastRenderedPageBreak/>
        <w:t>List of Tabl</w:t>
      </w:r>
      <w:r w:rsidR="00A30468" w:rsidRPr="00392CAB">
        <w:t>e</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392CAB">
          <w:headerReference w:type="default" r:id="rId15"/>
          <w:pgSz w:w="11906" w:h="16838" w:code="9"/>
          <w:pgMar w:top="1440" w:right="1440" w:bottom="1440" w:left="1440" w:header="720" w:footer="720" w:gutter="0"/>
          <w:cols w:space="720"/>
          <w:titlePg/>
          <w:docGrid w:linePitch="360"/>
        </w:sectPr>
      </w:pPr>
      <w:r>
        <w:tab/>
      </w:r>
    </w:p>
    <w:p w:rsidR="009E1264" w:rsidRPr="00490D5A" w:rsidRDefault="009E1264" w:rsidP="00D31B09">
      <w:pPr>
        <w:pStyle w:val="Heading1"/>
      </w:pPr>
      <w:bookmarkStart w:id="1" w:name="_Toc523161694"/>
      <w:r w:rsidRPr="00490D5A">
        <w:lastRenderedPageBreak/>
        <w:t>Introduction</w:t>
      </w:r>
      <w:bookmarkEnd w:id="1"/>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D31B09">
      <w:pPr>
        <w:pStyle w:val="Heading2"/>
      </w:pPr>
      <w:bookmarkStart w:id="2" w:name="_Toc523161695"/>
      <w:r w:rsidRPr="00490D5A">
        <w:t>Motivation</w:t>
      </w:r>
      <w:bookmarkEnd w:id="2"/>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Pr>
        <w:pStyle w:val="Heading2"/>
      </w:pPr>
      <w:bookmarkStart w:id="3" w:name="_Toc523161696"/>
      <w:r w:rsidRPr="007347D2">
        <w:t>Objectives</w:t>
      </w:r>
      <w:bookmarkEnd w:id="3"/>
    </w:p>
    <w:p w:rsidR="00416850" w:rsidRPr="00E9316D" w:rsidRDefault="00416850" w:rsidP="00D31B09">
      <w:pPr>
        <w:sectPr w:rsidR="00416850" w:rsidRPr="00E9316D" w:rsidSect="005A7EA7">
          <w:headerReference w:type="default" r:id="rId16"/>
          <w:headerReference w:type="first" r:id="rId17"/>
          <w:pgSz w:w="11906" w:h="16838" w:code="9"/>
          <w:pgMar w:top="1440" w:right="1440" w:bottom="1440" w:left="1440" w:header="720" w:footer="720" w:gutter="0"/>
          <w:cols w:space="720"/>
          <w:titlePg/>
          <w:docGrid w:linePitch="360"/>
        </w:sectPr>
      </w:pPr>
    </w:p>
    <w:p w:rsidR="00BA6036" w:rsidRPr="00EC6C8A" w:rsidRDefault="004E540F" w:rsidP="00D31B09">
      <w:pPr>
        <w:pStyle w:val="Heading1"/>
      </w:pPr>
      <w:bookmarkStart w:id="4" w:name="_Toc523161697"/>
      <w:r w:rsidRPr="00BA7B75">
        <w:lastRenderedPageBreak/>
        <w:t>Literature</w:t>
      </w:r>
      <w:r w:rsidRPr="00EC6C8A">
        <w:t xml:space="preserve"> </w:t>
      </w:r>
      <w:r w:rsidRPr="00490D5A">
        <w:t>Survey</w:t>
      </w:r>
      <w:bookmarkEnd w:id="4"/>
    </w:p>
    <w:p w:rsidR="000F4C1B" w:rsidRPr="001914C5" w:rsidRDefault="004E540F" w:rsidP="00D31B09">
      <w:pPr>
        <w:pStyle w:val="Heading2"/>
      </w:pPr>
      <w:bookmarkStart w:id="5" w:name="_Toc523161698"/>
      <w:r w:rsidRPr="001914C5">
        <w:t>Magnetic Resonance Imaging (MRI)</w:t>
      </w:r>
      <w:bookmarkEnd w:id="5"/>
    </w:p>
    <w:p w:rsidR="004E540F" w:rsidRPr="000F4C1B" w:rsidRDefault="004E540F" w:rsidP="00D31B09">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F60FBB" w:rsidRPr="000F4C1B">
        <w:t xml:space="preserve"> </w:t>
      </w:r>
    </w:p>
    <w:p w:rsidR="00BA6036" w:rsidRPr="00FC795E" w:rsidRDefault="00F156AA" w:rsidP="00D31B0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2F3EA5" w:rsidRPr="00FC795E">
        <w:t xml:space="preserve">experiences different imaging artefacts which generate difficulties for the </w:t>
      </w:r>
      <w:r w:rsidR="0083521A" w:rsidRPr="00FC795E">
        <w:t>detection and registration task</w:t>
      </w:r>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detection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D31B09">
      <w:pPr>
        <w:pStyle w:val="Heading3"/>
      </w:pPr>
      <w:bookmarkStart w:id="6" w:name="_Toc523161699"/>
      <w:r w:rsidRPr="00414A03">
        <w:t>Arti</w:t>
      </w:r>
      <w:r w:rsidR="002165BF" w:rsidRPr="00414A03">
        <w:t xml:space="preserve">facts in MR </w:t>
      </w:r>
      <w:r w:rsidR="002E1EDF" w:rsidRPr="00414A03">
        <w:t>i</w:t>
      </w:r>
      <w:r w:rsidR="002165BF" w:rsidRPr="00414A03">
        <w:t>maging</w:t>
      </w:r>
      <w:bookmarkEnd w:id="6"/>
    </w:p>
    <w:p w:rsidR="00E92F68" w:rsidRPr="000E1B87" w:rsidRDefault="00D77864" w:rsidP="005F18FD">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produced by the patient</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lastRenderedPageBreak/>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w:t>
      </w:r>
      <w:proofErr w:type="spellStart"/>
      <w:r w:rsidR="004E2B3A" w:rsidRPr="00D31B09">
        <w:t>misregistrations</w:t>
      </w:r>
      <w:proofErr w:type="spellEnd"/>
      <w:r w:rsidR="004E2B3A" w:rsidRPr="00D31B09">
        <w:t xml:space="preserve">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3B4199" w:rsidRPr="00D31B09">
        <w:t>,</w:t>
      </w:r>
      <w:r w:rsidR="00CC0BC7" w:rsidRPr="00D31B09">
        <w:t xml:space="preserve"> such as patient monitoring systems</w:t>
      </w:r>
      <w:r w:rsidR="008D11F8" w:rsidRPr="00D31B09">
        <w:t>.</w:t>
      </w:r>
      <w:r w:rsidR="004738D5" w:rsidRPr="00D31B09">
        <w:t xml:space="preserve"> The full explanation about artifacts are given in [].  In this project the most important one</w:t>
      </w:r>
      <w:r w:rsidR="0007793C">
        <w:t>s</w:t>
      </w:r>
      <w:r w:rsidR="004738D5" w:rsidRPr="00D31B09">
        <w:t xml:space="preserve"> are </w:t>
      </w:r>
      <w:r w:rsidR="00A12F1D" w:rsidRPr="00D31B09">
        <w:t>discussed</w:t>
      </w:r>
      <w:r w:rsidR="005F18FD">
        <w:t>.</w:t>
      </w:r>
    </w:p>
    <w:p w:rsidR="00855594" w:rsidRPr="002F51E4" w:rsidRDefault="00855594" w:rsidP="0007793C">
      <w:pPr>
        <w:pStyle w:val="Heading4"/>
      </w:pPr>
      <w:bookmarkStart w:id="7" w:name="_Toc523161700"/>
      <w:r w:rsidRPr="002F51E4">
        <w:t>Chemical shift artifacts</w:t>
      </w:r>
      <w:bookmarkEnd w:id="7"/>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365068" w:rsidP="00D31B09">
      <w:r>
        <w:rPr>
          <w:noProof/>
        </w:rPr>
        <mc:AlternateContent>
          <mc:Choice Requires="wps">
            <w:drawing>
              <wp:anchor distT="0" distB="0" distL="114300" distR="114300" simplePos="0" relativeHeight="251727360" behindDoc="0" locked="0" layoutInCell="1" allowOverlap="1" wp14:anchorId="5C0FB7FA" wp14:editId="6211E908">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8D0793" w:rsidRPr="00130FAF" w:rsidRDefault="008D0793"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0FB7FA" id="_x0000_t202" coordsize="21600,21600" o:spt="202" path="m,l,21600r21600,l21600,xe">
                <v:stroke joinstyle="miter"/>
                <v:path gradientshapeok="t" o:connecttype="rect"/>
              </v:shapetype>
              <v:shape id="Text Box 31" o:spid="_x0000_s1026" type="#_x0000_t202" style="position:absolute;left:0;text-align:left;margin-left:316.05pt;margin-top:4.15pt;width:51.65pt;height:23.7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" fillcolor="white [3201]" stroked="f" strokeweight=".5pt">
                <v:textbox>
                  <w:txbxContent>
                    <w:p w:rsidR="008D0793" w:rsidRPr="00130FAF" w:rsidRDefault="008D0793" w:rsidP="00D31B09">
                      <w:r>
                        <w:t>3.0 T</w:t>
                      </w:r>
                    </w:p>
                  </w:txbxContent>
                </v:textbox>
                <w10:wrap anchorx="margin"/>
              </v:shape>
            </w:pict>
          </mc:Fallback>
        </mc:AlternateContent>
      </w:r>
      <w:r>
        <w:rPr>
          <w:noProof/>
        </w:rPr>
        <mc:AlternateContent>
          <mc:Choice Requires="wps">
            <w:drawing>
              <wp:anchor distT="0" distB="0" distL="114300" distR="114300" simplePos="0" relativeHeight="251726336" behindDoc="0" locked="0" layoutInCell="1" allowOverlap="1" wp14:anchorId="6425B15E" wp14:editId="15125EB5">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8D0793" w:rsidRPr="00130FAF" w:rsidRDefault="008D0793"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5B15E" id="Text Box 29" o:spid="_x0000_s1027" type="#_x0000_t202" style="position:absolute;left:0;text-align:left;margin-left:98.2pt;margin-top:3.2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" fillcolor="white [3201]" stroked="f" strokeweight=".5pt">
                <v:textbox>
                  <w:txbxContent>
                    <w:p w:rsidR="008D0793" w:rsidRPr="00130FAF" w:rsidRDefault="008D0793" w:rsidP="00D31B09">
                      <w:r>
                        <w:t>1.5 T</w:t>
                      </w:r>
                    </w:p>
                  </w:txbxContent>
                </v:textbox>
                <w10:wrap anchorx="margin"/>
              </v:shape>
            </w:pict>
          </mc:Fallback>
        </mc:AlternateContent>
      </w:r>
      <w:r w:rsidR="00BC2E91">
        <w:rPr>
          <w:noProof/>
        </w:rPr>
        <mc:AlternateContent>
          <mc:Choice Requires="wps">
            <w:drawing>
              <wp:anchor distT="0" distB="0" distL="114300" distR="114300" simplePos="0" relativeHeight="251725312" behindDoc="0" locked="0" layoutInCell="1" allowOverlap="1" wp14:anchorId="7CC80D62" wp14:editId="21B65B52">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C80D62" id="Text Box 28" o:spid="_x0000_s1028" type="#_x0000_t202" style="position:absolute;left:0;text-align:left;margin-left:332.2pt;margin-top:227.1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" fillcolor="white [3201]" stroked="f" strokeweight=".5pt">
                <v:textbox>
                  <w:txbxContent>
                    <w:p w:rsidR="008D0793" w:rsidRPr="00130FAF" w:rsidRDefault="008D0793" w:rsidP="00D31B09">
                      <w:r>
                        <w:t>(b)</w:t>
                      </w:r>
                    </w:p>
                  </w:txbxContent>
                </v:textbox>
              </v:shape>
            </w:pict>
          </mc:Fallback>
        </mc:AlternateContent>
      </w:r>
      <w:r w:rsidR="00BC2E91">
        <w:rPr>
          <w:noProof/>
        </w:rPr>
        <mc:AlternateContent>
          <mc:Choice Requires="wps">
            <w:drawing>
              <wp:anchor distT="0" distB="0" distL="114300" distR="114300" simplePos="0" relativeHeight="251724288" behindDoc="0" locked="0" layoutInCell="1" allowOverlap="1" wp14:anchorId="6BDA0FDC" wp14:editId="279F582B">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DA0FDC" id="Text Box 27" o:spid="_x0000_s1029" type="#_x0000_t202" style="position:absolute;left:0;text-align:left;margin-left:99.95pt;margin-top:228.7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" fillcolor="white [3201]" stroked="f" strokeweight=".5pt">
                <v:textbox>
                  <w:txbxContent>
                    <w:p w:rsidR="008D0793" w:rsidRPr="00130FAF" w:rsidRDefault="008D0793" w:rsidP="00D31B09">
                      <w:r>
                        <w:t>(</w:t>
                      </w:r>
                      <w:r w:rsidRPr="00130FAF">
                        <w:t>a</w:t>
                      </w:r>
                      <w:r>
                        <w:t>)</w:t>
                      </w:r>
                    </w:p>
                  </w:txbxContent>
                </v:textbox>
              </v:shape>
            </w:pict>
          </mc:Fallback>
        </mc:AlternateContent>
      </w:r>
      <w:r w:rsidR="00D172D7">
        <w:rPr>
          <w:noProof/>
        </w:rPr>
        <w:drawing>
          <wp:inline distT="0" distB="0" distL="0" distR="0" wp14:anchorId="27063D2B" wp14:editId="35656267">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8">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FA2990">
      <w:pPr>
        <w:pStyle w:val="Caption"/>
      </w:pPr>
    </w:p>
    <w:p w:rsidR="00D172D7" w:rsidRDefault="0062615D"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3</w:t>
      </w:r>
      <w:r w:rsidR="00111375">
        <w:fldChar w:fldCharType="end"/>
      </w:r>
      <w:r>
        <w:t>: Spectrum of water and fat. The frequency difference between water and fat is 3.5 ppm which is equal to 220 Hz and 450 Hz absolute frequency difference in the presence of 1.5T and 3,0T magnetic field. (a) 1.5T magnetic field. (b) 3.0T magnetic field.</w:t>
      </w:r>
    </w:p>
    <w:p w:rsidR="00BC2E91" w:rsidRDefault="00BC2E91" w:rsidP="00FA2990">
      <w:pPr>
        <w:pStyle w:val="Caption"/>
      </w:pPr>
    </w:p>
    <w:p w:rsidR="000B3C24" w:rsidRPr="00D31B09" w:rsidRDefault="000B3C24" w:rsidP="00D31B09"/>
    <w:p w:rsidR="00D96F15" w:rsidRPr="00D31B09" w:rsidRDefault="00A633F3" w:rsidP="00D31B09">
      <w:r w:rsidRPr="00D31B09">
        <w:t xml:space="preserve"> </w:t>
      </w:r>
      <w:r w:rsidR="004F7DC3" w:rsidRPr="00D31B09">
        <w:t>One</w:t>
      </w:r>
      <w:r w:rsidR="0022534D" w:rsidRPr="00D31B09">
        <w:t xml:space="preserve"> consequence of this </w:t>
      </w:r>
      <w:r w:rsidR="006C1210" w:rsidRPr="00D31B09">
        <w:t>frequency difference</w:t>
      </w:r>
      <w:r w:rsidR="00682470" w:rsidRPr="00D31B09">
        <w:t xml:space="preserve"> is the</w:t>
      </w:r>
      <w:r w:rsidR="0022534D" w:rsidRPr="00D31B09">
        <w:t xml:space="preserve"> </w:t>
      </w:r>
      <w:proofErr w:type="spellStart"/>
      <w:r w:rsidR="0022534D" w:rsidRPr="00D31B09">
        <w:t>misregistration</w:t>
      </w:r>
      <w:proofErr w:type="spellEnd"/>
      <w:r w:rsidR="0022534D" w:rsidRPr="00D31B09">
        <w:t xml:space="preserve"> of</w:t>
      </w:r>
      <w:r w:rsidR="00D96F15" w:rsidRPr="00D31B09">
        <w:t xml:space="preserve"> the</w:t>
      </w:r>
      <w:r w:rsidR="000351EC" w:rsidRPr="00D31B09">
        <w:t xml:space="preserve"> fa</w:t>
      </w:r>
      <w:r w:rsidR="00116875" w:rsidRPr="00D31B09">
        <w:t>t and water</w:t>
      </w:r>
      <w:r w:rsidR="00D96F15" w:rsidRPr="00D31B09">
        <w:t xml:space="preserve"> protons which are mapped 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7411CF" w:rsidP="00D31B09"/>
    <w:p w:rsidR="00D1066B" w:rsidRDefault="00026A5A" w:rsidP="00D31B09">
      <w:pPr>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D31B09">
      <w:r w:rsidRPr="005462D9">
        <w:t>In the Equation,</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p>
    <w:p w:rsidR="002B7326" w:rsidRDefault="002B7326" w:rsidP="00D31B09"/>
    <w:p w:rsidR="0062615D" w:rsidRDefault="002B7326" w:rsidP="00D31B09">
      <w:r>
        <w:rPr>
          <w:noProof/>
        </w:rPr>
        <w:drawing>
          <wp:inline distT="0" distB="0" distL="0" distR="0" wp14:anchorId="0D7CE3B6" wp14:editId="0B386BE0">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0340E7" w:rsidRPr="007C42AB" w:rsidRDefault="0062615D" w:rsidP="007316B1">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4</w:t>
      </w:r>
      <w:r w:rsidR="00111375">
        <w:fldChar w:fldCharType="end"/>
      </w:r>
      <w:r>
        <w:t xml:space="preserve">: </w:t>
      </w:r>
      <w:r w:rsidRPr="007C42AB">
        <w:t xml:space="preserve">Figure 2.4 Precession of fat and water protons. Due to the frequency difference between fat and water protons, water protons </w:t>
      </w:r>
      <w:proofErr w:type="spellStart"/>
      <w:r w:rsidRPr="007C42AB">
        <w:t>precesses</w:t>
      </w:r>
      <w:proofErr w:type="spellEnd"/>
      <w:r w:rsidRPr="007C42AB">
        <w:t xml:space="preserve"> faster than fat protons.</w:t>
      </w:r>
    </w:p>
    <w:p w:rsidR="000340E7" w:rsidRPr="000340E7" w:rsidRDefault="000340E7" w:rsidP="00D31B09"/>
    <w:p w:rsidR="006E1CDD" w:rsidRDefault="000351EC" w:rsidP="00D31B09">
      <w:r>
        <w:t>However, d</w:t>
      </w:r>
      <w:r w:rsidR="00E4345C">
        <w:t>ue to the fact that fat</w:t>
      </w:r>
      <w:r w:rsidR="005759B4">
        <w:t xml:space="preserve"> and water</w:t>
      </w:r>
      <w:r w:rsidR="00E4345C">
        <w:t xml:space="preserve"> protons </w:t>
      </w:r>
      <w:r w:rsidR="00521557">
        <w:t xml:space="preserve">have </w:t>
      </w:r>
      <w:r w:rsidR="005759B4">
        <w:t>a different molecular structure</w:t>
      </w:r>
      <w:r w:rsidR="00521557">
        <w:t>, they</w:t>
      </w:r>
      <w:r w:rsidR="00744E0F">
        <w:t xml:space="preserve"> 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rsidR="00521557" w:rsidRPr="00744E0F">
        <w:t>.</w:t>
      </w:r>
      <w:r w:rsidR="00521557">
        <w:t xml:space="preserve"> Accordingly,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proofErr w:type="spellStart"/>
      <w:r w:rsidR="00A638FA" w:rsidRPr="00616070">
        <w:t>misregistration</w:t>
      </w:r>
      <w:proofErr w:type="spellEnd"/>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that is shown in Figure 2.5</w:t>
      </w:r>
      <w:r w:rsidR="00F56FD6" w:rsidRPr="0092231B">
        <w:t>.</w:t>
      </w:r>
      <w:r w:rsidR="00F6152D" w:rsidRPr="0092231B">
        <w:t xml:space="preserve"> </w:t>
      </w:r>
      <w:r w:rsidR="0028015F" w:rsidRPr="0092231B">
        <w:t xml:space="preserve">The </w:t>
      </w:r>
      <w:r w:rsidR="0028015F" w:rsidRPr="0092231B">
        <w:lastRenderedPageBreak/>
        <w:t>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D31B09">
      <w:pPr>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D31B09">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 spanning the FOV</w:t>
      </w:r>
      <w:r w:rsidRPr="000D7B66">
        <w:rPr>
          <w:vertAlign w:val="subscript"/>
        </w:rPr>
        <w:t>RO</w:t>
      </w:r>
      <w:r w:rsidR="003629CC" w:rsidRPr="000D7B66">
        <w:t>.</w:t>
      </w:r>
    </w:p>
    <w:p w:rsidR="00E111EC" w:rsidRDefault="00E111EC" w:rsidP="00D31B09"/>
    <w:p w:rsidR="00C96550" w:rsidRDefault="000A468B" w:rsidP="00D31B09">
      <w:r>
        <w:rPr>
          <w:noProof/>
        </w:rPr>
        <mc:AlternateContent>
          <mc:Choice Requires="wps">
            <w:drawing>
              <wp:anchor distT="0" distB="0" distL="114300" distR="114300" simplePos="0" relativeHeight="251729408" behindDoc="0" locked="0" layoutInCell="1" allowOverlap="1" wp14:anchorId="0E8F310B" wp14:editId="26591D1C">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8F310B" id="Text Box 32" o:spid="_x0000_s1030" type="#_x0000_t202" style="position:absolute;left:0;text-align:left;margin-left:333.85pt;margin-top:223.15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XRqRgIAAIE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" fillcolor="white [3201]" stroked="f" strokeweight=".5pt">
                <v:textbox>
                  <w:txbxContent>
                    <w:p w:rsidR="008D0793" w:rsidRPr="00130FAF" w:rsidRDefault="008D0793" w:rsidP="00D31B09">
                      <w:r>
                        <w:t>(b)</w:t>
                      </w:r>
                    </w:p>
                  </w:txbxContent>
                </v:textbox>
              </v:shape>
            </w:pict>
          </mc:Fallback>
        </mc:AlternateContent>
      </w:r>
      <w:r>
        <w:rPr>
          <w:noProof/>
        </w:rPr>
        <mc:AlternateContent>
          <mc:Choice Requires="wps">
            <w:drawing>
              <wp:anchor distT="0" distB="0" distL="114300" distR="114300" simplePos="0" relativeHeight="251728384" behindDoc="0" locked="0" layoutInCell="1" allowOverlap="1" wp14:anchorId="43BE71CB" wp14:editId="7C20628B">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BE71CB" id="Text Box 30" o:spid="_x0000_s1031" type="#_x0000_t202" style="position:absolute;left:0;text-align:left;margin-left:88.95pt;margin-top:222.8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BIhtKF&#10;RQIAAIEEAAAOAAAAAAAAAAAAAAAAAC4CAABkcnMvZTJvRG9jLnhtbFBLAQItABQABgAIAAAAIQBr&#10;/Uow4gAAAAsBAAAPAAAAAAAAAAAAAAAAAJ8EAABkcnMvZG93bnJldi54bWxQSwUGAAAAAAQABADz&#10;AAAArgUAAAAA&#10;" fillcolor="white [3201]" stroked="f" strokeweight=".5pt">
                <v:textbox>
                  <w:txbxContent>
                    <w:p w:rsidR="008D0793" w:rsidRPr="00130FAF" w:rsidRDefault="008D0793" w:rsidP="00D31B09">
                      <w:r>
                        <w:t>(</w:t>
                      </w:r>
                      <w:r w:rsidRPr="00130FAF">
                        <w:t>a</w:t>
                      </w:r>
                      <w:r>
                        <w:t>)</w:t>
                      </w:r>
                    </w:p>
                  </w:txbxContent>
                </v:textbox>
              </v:shape>
            </w:pict>
          </mc:Fallback>
        </mc:AlternateContent>
      </w:r>
      <w:r w:rsidR="008951CB">
        <w:rPr>
          <w:noProof/>
        </w:rPr>
        <w:drawing>
          <wp:inline distT="0" distB="0" distL="0" distR="0" wp14:anchorId="01715A9F" wp14:editId="74AE3D6E">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0">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FA2990">
      <w:pPr>
        <w:pStyle w:val="Caption"/>
      </w:pPr>
    </w:p>
    <w:p w:rsidR="008951CB" w:rsidRDefault="00C96550"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5</w:t>
      </w:r>
      <w:r w:rsidR="00111375">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p>
    <w:p w:rsidR="00CC5EF8" w:rsidRDefault="00CC5EF8" w:rsidP="00D31B09"/>
    <w:p w:rsidR="004D0F85" w:rsidRPr="00585E08" w:rsidRDefault="00585E08" w:rsidP="0007793C">
      <w:r>
        <w:t>The</w:t>
      </w:r>
      <w:r w:rsidR="007D07FB">
        <w:t xml:space="preserve"> effect of the chemical-</w:t>
      </w:r>
      <w:r w:rsidR="007D07FB" w:rsidRPr="002F4401">
        <w:t>shift</w:t>
      </w:r>
      <w:r w:rsidR="007D07FB">
        <w:t xml:space="preserve"> artifact on MR images of the conventional Z-frame marker is provided in Chapter.</w:t>
      </w:r>
      <w:r>
        <w:t xml:space="preserve"> </w:t>
      </w:r>
    </w:p>
    <w:p w:rsidR="00C5623A" w:rsidRPr="00381E02" w:rsidRDefault="00C5623A" w:rsidP="0007793C">
      <w:pPr>
        <w:pStyle w:val="Heading4"/>
      </w:pPr>
      <w:bookmarkStart w:id="8" w:name="_Toc523161701"/>
      <w:r w:rsidRPr="00381E02">
        <w:lastRenderedPageBreak/>
        <w:t xml:space="preserve">Phase </w:t>
      </w:r>
      <w:r w:rsidRPr="0007793C">
        <w:t>cancel</w:t>
      </w:r>
      <w:r w:rsidR="00007A57" w:rsidRPr="0007793C">
        <w:t>lation</w:t>
      </w:r>
      <w:r w:rsidR="00007A57" w:rsidRPr="00381E02">
        <w:t xml:space="preserve"> artifact</w:t>
      </w:r>
      <w:bookmarkEnd w:id="8"/>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w:t>
      </w:r>
      <w:proofErr w:type="spellStart"/>
      <w:r w:rsidR="004A3AF0">
        <w:t>precessional</w:t>
      </w:r>
      <w:proofErr w:type="spellEnd"/>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E73F82">
        <w:t xml:space="preserve"> 2.6</w:t>
      </w:r>
      <w:r w:rsidR="00B12AC7">
        <w:t xml:space="preserve">, the artifact leads to a black line around the boundary of the tissue because of the destructive interference of signals from the pixels containing fat and water protons. </w:t>
      </w:r>
    </w:p>
    <w:p w:rsidR="0028015F" w:rsidRPr="0028015F" w:rsidRDefault="0028015F" w:rsidP="00D31B09"/>
    <w:p w:rsidR="00FA484B" w:rsidRDefault="009B0486" w:rsidP="00D31B09">
      <w:r>
        <w:rPr>
          <w:noProof/>
        </w:rPr>
        <mc:AlternateContent>
          <mc:Choice Requires="wps">
            <w:drawing>
              <wp:anchor distT="0" distB="0" distL="114300" distR="114300" simplePos="0" relativeHeight="251731456" behindDoc="0" locked="0" layoutInCell="1" allowOverlap="1" wp14:anchorId="5B77A397" wp14:editId="17CBBC30">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77A397" id="Text Box 34" o:spid="_x0000_s1032" type="#_x0000_t202" style="position:absolute;left:0;text-align:left;margin-left:336.4pt;margin-top:171.15pt;width:37.25pt;height:23.7pt;z-index:25173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FURg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uyh&#10;VEYCAACBBAAADgAAAAAAAAAAAAAAAAAuAgAAZHJzL2Uyb0RvYy54bWxQSwECLQAUAAYACAAAACEA&#10;vymByeIAAAALAQAADwAAAAAAAAAAAAAAAACgBAAAZHJzL2Rvd25yZXYueG1sUEsFBgAAAAAEAAQA&#10;8wAAAK8FAAAAAA==&#10;" fillcolor="white [3201]" stroked="f" strokeweight=".5pt">
                <v:textbox>
                  <w:txbxContent>
                    <w:p w:rsidR="008D0793" w:rsidRPr="00130FAF" w:rsidRDefault="008D0793" w:rsidP="00D31B09">
                      <w:r>
                        <w:t>(b)</w:t>
                      </w:r>
                    </w:p>
                  </w:txbxContent>
                </v:textbox>
              </v:shape>
            </w:pict>
          </mc:Fallback>
        </mc:AlternateContent>
      </w:r>
      <w:r>
        <w:rPr>
          <w:noProof/>
        </w:rPr>
        <mc:AlternateContent>
          <mc:Choice Requires="wps">
            <w:drawing>
              <wp:anchor distT="0" distB="0" distL="114300" distR="114300" simplePos="0" relativeHeight="251730432" behindDoc="0" locked="0" layoutInCell="1" allowOverlap="1" wp14:anchorId="7DFF393A" wp14:editId="43436453">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FF393A" id="Text Box 33" o:spid="_x0000_s1033" type="#_x0000_t202" style="position:absolute;left:0;text-align:left;margin-left:94pt;margin-top:173.6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cZQZ&#10;PkYCAACBBAAADgAAAAAAAAAAAAAAAAAuAgAAZHJzL2Uyb0RvYy54bWxQSwECLQAUAAYACAAAACEA&#10;LyKpseIAAAALAQAADwAAAAAAAAAAAAAAAACgBAAAZHJzL2Rvd25yZXYueG1sUEsFBgAAAAAEAAQA&#10;8wAAAK8FAAAAAA==&#10;" fillcolor="white [3201]" stroked="f" strokeweight=".5pt">
                <v:textbox>
                  <w:txbxContent>
                    <w:p w:rsidR="008D0793" w:rsidRPr="00130FAF" w:rsidRDefault="008D0793" w:rsidP="00D31B09">
                      <w:r>
                        <w:t>(</w:t>
                      </w:r>
                      <w:r w:rsidRPr="00130FAF">
                        <w:t>a</w:t>
                      </w:r>
                      <w:r>
                        <w:t>)</w:t>
                      </w:r>
                    </w:p>
                  </w:txbxContent>
                </v:textbox>
              </v:shape>
            </w:pict>
          </mc:Fallback>
        </mc:AlternateContent>
      </w:r>
      <w:r w:rsidR="004947DC">
        <w:rPr>
          <w:noProof/>
        </w:rPr>
        <w:drawing>
          <wp:inline distT="0" distB="0" distL="0" distR="0" wp14:anchorId="0B6CA08B" wp14:editId="6157A68C">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1">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FA484B" w:rsidRDefault="00FA484B" w:rsidP="00FA2990">
      <w:pPr>
        <w:pStyle w:val="Caption"/>
      </w:pPr>
    </w:p>
    <w:p w:rsidR="00D95938" w:rsidRPr="00E839D3" w:rsidRDefault="00FA484B"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6</w:t>
      </w:r>
      <w:r w:rsidR="00111375">
        <w:fldChar w:fldCharType="end"/>
      </w:r>
      <w:r w:rsidRPr="007C42AB">
        <w:t xml:space="preserve">: Phase cancellation artifact. (a) In this image (TE,4.5 </w:t>
      </w:r>
      <w:proofErr w:type="spellStart"/>
      <w:r w:rsidRPr="007C42AB">
        <w:t>ms</w:t>
      </w:r>
      <w:proofErr w:type="spellEnd"/>
      <w:r w:rsidRPr="007C42AB">
        <w:t xml:space="preserve">) fat and water protons have the same phase; therefore, no phase cancellation artifact is visible. (b) In this image (TE, 2.2 </w:t>
      </w:r>
      <w:proofErr w:type="spellStart"/>
      <w:r w:rsidRPr="007C42AB">
        <w:t>ms</w:t>
      </w:r>
      <w:proofErr w:type="spellEnd"/>
      <w:r w:rsidRPr="007C42AB">
        <w:t>) fat and water protons have the opposite phases; therefore, a dark band has been produced at the interference between liver and kidney (arrows).</w:t>
      </w:r>
    </w:p>
    <w:p w:rsidR="00D14B55" w:rsidRDefault="00D14B55" w:rsidP="00D31B09"/>
    <w:p w:rsidR="005526FA" w:rsidRPr="004E712E" w:rsidRDefault="005526FA" w:rsidP="0007793C">
      <w:pPr>
        <w:pStyle w:val="Heading4"/>
      </w:pPr>
      <w:bookmarkStart w:id="9" w:name="_Toc523161702"/>
      <w:r w:rsidRPr="004E712E">
        <w:t>External artifacts</w:t>
      </w:r>
      <w:bookmarkEnd w:id="9"/>
    </w:p>
    <w:p w:rsidR="001D4DD4" w:rsidRDefault="00735C3E" w:rsidP="00D31B09">
      <w:r w:rsidRPr="00797243">
        <w:t xml:space="preserve">This type of artifacts results from the MRI </w:t>
      </w:r>
      <w:r w:rsidR="00284086" w:rsidRPr="00797243">
        <w:t>hardware</w:t>
      </w:r>
      <w:r w:rsidR="00B5334A" w:rsidRPr="00797243">
        <w:t xml:space="preserve"> </w:t>
      </w:r>
      <w:proofErr w:type="spellStart"/>
      <w:r w:rsidR="00B5334A" w:rsidRPr="00797243">
        <w:t>miscalibration</w:t>
      </w:r>
      <w:proofErr w:type="spellEnd"/>
      <w:r w:rsidR="009C4869" w:rsidRPr="00797243">
        <w:t xml:space="preserve"> or the external electrical devices </w:t>
      </w:r>
      <w:r w:rsidR="00B5334A" w:rsidRPr="00797243">
        <w:t>around the MRI scanner</w:t>
      </w:r>
      <w:r w:rsidR="00284086" w:rsidRPr="00797243">
        <w:t>.</w:t>
      </w:r>
      <w:r w:rsidR="00EE1D1E" w:rsidRPr="00797243">
        <w:t xml:space="preserve"> However, </w:t>
      </w:r>
      <w:r w:rsidR="008D1C08" w:rsidRPr="00797243">
        <w:t xml:space="preserve">th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551A26">
        <w:t xml:space="preserve"> </w:t>
      </w:r>
    </w:p>
    <w:p w:rsidR="00AC2028" w:rsidRDefault="00AC2028" w:rsidP="00D31B09"/>
    <w:p w:rsidR="00AC2028" w:rsidRDefault="00AC2028" w:rsidP="00D31B09"/>
    <w:p w:rsidR="00AC2028" w:rsidRDefault="00AC2028" w:rsidP="00D31B09"/>
    <w:p w:rsidR="00AC2028" w:rsidRDefault="00AC2028" w:rsidP="00D31B09"/>
    <w:p w:rsidR="00AC2028" w:rsidRDefault="00AC2028" w:rsidP="00D31B09"/>
    <w:p w:rsidR="00AC2028" w:rsidRDefault="00AC2028" w:rsidP="00D31B09"/>
    <w:p w:rsidR="00AC2028" w:rsidRDefault="00AC2028" w:rsidP="00D31B09"/>
    <w:p w:rsidR="00416850" w:rsidRPr="009E6F85" w:rsidRDefault="00416850" w:rsidP="00D31B09"/>
    <w:p w:rsidR="00D00D6C" w:rsidRPr="003776AE" w:rsidRDefault="00895605" w:rsidP="00D31B09">
      <w:pPr>
        <w:pStyle w:val="ListParagraph"/>
        <w:numPr>
          <w:ilvl w:val="0"/>
          <w:numId w:val="27"/>
        </w:numPr>
      </w:pPr>
      <w:r w:rsidRPr="003776AE">
        <w:t>Noise</w:t>
      </w:r>
    </w:p>
    <w:p w:rsidR="00AC2028" w:rsidRDefault="00895605" w:rsidP="00D31B09">
      <w:r>
        <w:t>Noise is the final artifact present in</w:t>
      </w:r>
      <w:r w:rsidR="003E0FA3">
        <w:t xml:space="preserve"> the</w:t>
      </w:r>
      <w:r>
        <w:t xml:space="preserve"> MRI images.</w:t>
      </w:r>
      <w:r w:rsidR="00EF4347">
        <w:t xml:space="preserve"> It has different appearan</w:t>
      </w:r>
      <w:r w:rsidR="003B6E5F">
        <w:t xml:space="preserve">ces </w:t>
      </w:r>
      <w:r w:rsidR="00B122DC">
        <w:t>based</w:t>
      </w:r>
      <w:r w:rsidR="003B6E5F">
        <w:t xml:space="preserve"> the nature</w:t>
      </w:r>
      <w:r w:rsidR="00EF4347">
        <w:t xml:space="preserve"> of the source.</w:t>
      </w:r>
      <w:r w:rsidR="00B5262D">
        <w:t xml:space="preserve"> A</w:t>
      </w:r>
      <w:r w:rsidR="007379A5">
        <w:t xml:space="preserve"> common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3E0FA3">
        <w:t xml:space="preserve"> 2.7</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B361E7">
        <w:t>.</w:t>
      </w:r>
      <w:r w:rsidR="00B63E6E" w:rsidRPr="00B63E6E">
        <w:rPr>
          <w:noProof/>
        </w:rPr>
        <w:t xml:space="preserve"> </w:t>
      </w:r>
    </w:p>
    <w:p w:rsidR="00AC2028" w:rsidRDefault="00AC2028" w:rsidP="00D31B09">
      <w:r>
        <w:rPr>
          <w:noProof/>
        </w:rPr>
        <w:drawing>
          <wp:anchor distT="0" distB="0" distL="114300" distR="114300" simplePos="0" relativeHeight="251720192" behindDoc="0" locked="0" layoutInCell="1" allowOverlap="1" wp14:anchorId="7A9D2F95" wp14:editId="7B376874">
            <wp:simplePos x="0" y="0"/>
            <wp:positionH relativeFrom="margin">
              <wp:align>right</wp:align>
            </wp:positionH>
            <wp:positionV relativeFrom="page">
              <wp:posOffset>3073311</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2">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216" behindDoc="0" locked="0" layoutInCell="1" allowOverlap="1" wp14:anchorId="17AF17C3" wp14:editId="332F63CA">
            <wp:simplePos x="0" y="0"/>
            <wp:positionH relativeFrom="margin">
              <wp:posOffset>277481</wp:posOffset>
            </wp:positionH>
            <wp:positionV relativeFrom="page">
              <wp:posOffset>3105209</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AC2028" w:rsidP="00D31B09">
      <w:pPr>
        <w:rPr>
          <w:rFonts w:cstheme="minorHAnsi"/>
        </w:rPr>
      </w:pPr>
      <w:r>
        <w:rPr>
          <w:noProof/>
        </w:rPr>
        <mc:AlternateContent>
          <mc:Choice Requires="wps">
            <w:drawing>
              <wp:anchor distT="0" distB="0" distL="114300" distR="114300" simplePos="0" relativeHeight="251737600" behindDoc="0" locked="0" layoutInCell="1" allowOverlap="1" wp14:anchorId="3C140EF4" wp14:editId="688E86EC">
                <wp:simplePos x="0" y="0"/>
                <wp:positionH relativeFrom="column">
                  <wp:posOffset>177387</wp:posOffset>
                </wp:positionH>
                <wp:positionV relativeFrom="paragraph">
                  <wp:posOffset>2398794</wp:posOffset>
                </wp:positionV>
                <wp:extent cx="5557520" cy="635"/>
                <wp:effectExtent l="0" t="0" r="5080" b="5715"/>
                <wp:wrapTopAndBottom/>
                <wp:docPr id="43" name="Text Box 43"/>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wps:spPr>
                      <wps:txbx>
                        <w:txbxContent>
                          <w:p w:rsidR="008D0793" w:rsidRPr="00563DE9"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7</w:t>
                            </w:r>
                            <w:r>
                              <w:fldChar w:fldCharType="end"/>
                            </w:r>
                            <w:r w:rsidRPr="007C42AB">
                              <w:t>: Spikes. The electrical discharge during the image acquisition generates the spikes as a banding pattern in the image. The distance between bands depends on the discharge duration</w:t>
                            </w:r>
                            <w:r w:rsidRPr="00D9779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40EF4" id="Text Box 43" o:spid="_x0000_s1034" type="#_x0000_t202" style="position:absolute;left:0;text-align:left;margin-left:13.95pt;margin-top:188.9pt;width:437.6pt;height:.05pt;z-index:251737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Aq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7xhjMr&#10;DGm0U11gn6Fj5CJ+WudzSts6Sgwd+Unnwe/JGWF3FZr4JUCM4sT0+cpurCbJOZvNPs2mFJIUu72Z&#10;xR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" stroked="f">
                <v:textbox style="mso-fit-shape-to-text:t" inset="0,0,0,0">
                  <w:txbxContent>
                    <w:p w:rsidR="008D0793" w:rsidRPr="00563DE9"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7</w:t>
                      </w:r>
                      <w:r>
                        <w:fldChar w:fldCharType="end"/>
                      </w:r>
                      <w:r w:rsidRPr="007C42AB">
                        <w:t>: Spikes. The electrical discharge during the image acquisition generates the spikes as a banding pattern in the image. The distance between bands depends on the discharge duration</w:t>
                      </w:r>
                      <w:r w:rsidRPr="00D97795">
                        <w:rPr>
                          <w:noProof/>
                        </w:rPr>
                        <w:t>.</w:t>
                      </w:r>
                    </w:p>
                  </w:txbxContent>
                </v:textbox>
                <w10:wrap type="topAndBottom"/>
              </v:shape>
            </w:pict>
          </mc:Fallback>
        </mc:AlternateContent>
      </w:r>
    </w:p>
    <w:p w:rsidR="00AC2028" w:rsidRDefault="00AC2028" w:rsidP="00D31B09"/>
    <w:p w:rsidR="00AC2028" w:rsidRDefault="00AC2028" w:rsidP="00D31B09"/>
    <w:p w:rsidR="00AC2028" w:rsidRDefault="00AC2028" w:rsidP="00D31B09"/>
    <w:p w:rsidR="00AC2028" w:rsidRDefault="00AC2028" w:rsidP="00D31B09">
      <w:pPr>
        <w:rPr>
          <w:noProof/>
        </w:rPr>
      </w:pPr>
    </w:p>
    <w:p w:rsidR="00B63E6E" w:rsidRDefault="00B63E6E" w:rsidP="00D31B09">
      <w:pPr>
        <w:rPr>
          <w:noProof/>
        </w:rPr>
      </w:pPr>
    </w:p>
    <w:p w:rsidR="00484F99" w:rsidRPr="0027716C" w:rsidRDefault="00484F99" w:rsidP="00D31B09">
      <w:pPr>
        <w:rPr>
          <w:noProof/>
        </w:rPr>
      </w:pPr>
    </w:p>
    <w:p w:rsidR="00895605" w:rsidRDefault="00D2551F" w:rsidP="00D31B09">
      <w:r w:rsidRPr="001D4DD4">
        <w:t>The second type</w:t>
      </w:r>
      <w:r w:rsidR="00664514" w:rsidRPr="001D4DD4">
        <w:t xml:space="preserve"> of </w:t>
      </w:r>
      <w:r w:rsidR="006C1FF8" w:rsidRPr="001D4DD4">
        <w:t xml:space="preserve">noise </w:t>
      </w:r>
      <w:r w:rsidR="00611FCB" w:rsidRPr="001D4DD4">
        <w:t>appears</w:t>
      </w:r>
      <w:r w:rsidR="006C1FF8" w:rsidRPr="001D4DD4">
        <w:t xml:space="preserve"> as </w:t>
      </w:r>
      <w:r w:rsidR="001D4DD4" w:rsidRPr="001D4DD4">
        <w:t xml:space="preserve">constant frequency </w:t>
      </w:r>
      <w:r w:rsidR="006C1FF8" w:rsidRPr="001D4DD4">
        <w:t>lines in the image</w:t>
      </w:r>
      <w:r w:rsidR="00906586">
        <w:t xml:space="preserve"> as it is represented in the Figure 2.8</w:t>
      </w:r>
      <w:r w:rsidR="006C1FF8" w:rsidRPr="001D4DD4">
        <w:t>.</w:t>
      </w:r>
      <w:r w:rsidR="0058445C">
        <w:t xml:space="preserve"> T</w:t>
      </w:r>
      <w:r w:rsidR="00611FCB">
        <w:t>hey can emanate</w:t>
      </w:r>
      <w:r w:rsidR="00051468">
        <w:t xml:space="preserve"> either</w:t>
      </w:r>
      <w:r w:rsidR="00611FCB">
        <w:t xml:space="preserve"> </w:t>
      </w:r>
      <w:r w:rsidR="00611FCB" w:rsidRPr="00906586">
        <w:t>from the</w:t>
      </w:r>
      <w:r w:rsidR="00051468">
        <w:t xml:space="preserve"> altering</w:t>
      </w:r>
      <w:r w:rsidR="00611FCB" w:rsidRPr="00906586">
        <w:t xml:space="preserve"> standard electrical </w:t>
      </w:r>
      <w:r w:rsidR="00051468">
        <w:t>or</w:t>
      </w:r>
      <w:r w:rsidR="00906586">
        <w:t xml:space="preserve">, electrical connections </w:t>
      </w:r>
      <w:r w:rsidR="0058445C">
        <w:t>in the scanner room.</w:t>
      </w:r>
    </w:p>
    <w:p w:rsidR="000B6F3F" w:rsidRDefault="00621BF7" w:rsidP="00D31B09">
      <w:r>
        <w:rPr>
          <w:noProof/>
        </w:rPr>
        <mc:AlternateContent>
          <mc:Choice Requires="wps">
            <w:drawing>
              <wp:anchor distT="0" distB="0" distL="114300" distR="114300" simplePos="0" relativeHeight="251738624" behindDoc="0" locked="0" layoutInCell="1" allowOverlap="1" wp14:anchorId="3EDAF53C" wp14:editId="70FECF0B">
                <wp:simplePos x="0" y="0"/>
                <wp:positionH relativeFrom="column">
                  <wp:posOffset>474790</wp:posOffset>
                </wp:positionH>
                <wp:positionV relativeFrom="paragraph">
                  <wp:posOffset>3140083</wp:posOffset>
                </wp:positionV>
                <wp:extent cx="4512310" cy="635"/>
                <wp:effectExtent l="0" t="0" r="2540" b="0"/>
                <wp:wrapTopAndBottom/>
                <wp:docPr id="44" name="Text Box 44"/>
                <wp:cNvGraphicFramePr/>
                <a:graphic xmlns:a="http://schemas.openxmlformats.org/drawingml/2006/main">
                  <a:graphicData uri="http://schemas.microsoft.com/office/word/2010/wordprocessingShape">
                    <wps:wsp>
                      <wps:cNvSpPr txBox="1"/>
                      <wps:spPr>
                        <a:xfrm>
                          <a:off x="0" y="0"/>
                          <a:ext cx="4512310" cy="635"/>
                        </a:xfrm>
                        <a:prstGeom prst="rect">
                          <a:avLst/>
                        </a:prstGeom>
                        <a:solidFill>
                          <a:prstClr val="white"/>
                        </a:solidFill>
                        <a:ln>
                          <a:noFill/>
                        </a:ln>
                      </wps:spPr>
                      <wps:txbx>
                        <w:txbxContent>
                          <w:p w:rsidR="008D0793" w:rsidRPr="00402F34"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7C42AB">
                              <w:t xml:space="preserve">Noise. The </w:t>
                            </w:r>
                            <w:r w:rsidRPr="00541811">
                              <w:t>electrical</w:t>
                            </w:r>
                            <w:r w:rsidRPr="007C42AB">
                              <w:t xml:space="preserve"> connections outside the scanner room produce the artifact in the imag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DAF53C" id="Text Box 44" o:spid="_x0000_s1035" type="#_x0000_t202" style="position:absolute;left:0;text-align:left;margin-left:37.4pt;margin-top:247.25pt;width:355.3pt;height:.05pt;z-index:251738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tILwIAAGYEAAAOAAAAZHJzL2Uyb0RvYy54bWysVMFu2zAMvQ/YPwi6L07StN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" stroked="f">
                <v:textbox style="mso-fit-shape-to-text:t" inset="0,0,0,0">
                  <w:txbxContent>
                    <w:p w:rsidR="008D0793" w:rsidRPr="00402F34"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7C42AB">
                        <w:t xml:space="preserve">Noise. The </w:t>
                      </w:r>
                      <w:r w:rsidRPr="00541811">
                        <w:t>electrical</w:t>
                      </w:r>
                      <w:r w:rsidRPr="007C42AB">
                        <w:t xml:space="preserve"> connections outside the scanner room produce the artifact in the image.  </w:t>
                      </w:r>
                    </w:p>
                  </w:txbxContent>
                </v:textbox>
                <w10:wrap type="topAndBottom"/>
              </v:shape>
            </w:pict>
          </mc:Fallback>
        </mc:AlternateContent>
      </w:r>
      <w:r w:rsidR="00051468">
        <w:rPr>
          <w:noProof/>
        </w:rPr>
        <w:drawing>
          <wp:anchor distT="0" distB="0" distL="114300" distR="114300" simplePos="0" relativeHeight="251719168" behindDoc="0" locked="0" layoutInCell="1" allowOverlap="1" wp14:anchorId="7A59C770" wp14:editId="614509FF">
            <wp:simplePos x="0" y="0"/>
            <wp:positionH relativeFrom="margin">
              <wp:posOffset>1535916</wp:posOffset>
            </wp:positionH>
            <wp:positionV relativeFrom="paragraph">
              <wp:posOffset>309021</wp:posOffset>
            </wp:positionV>
            <wp:extent cx="2745740" cy="26568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1.JPG"/>
                    <pic:cNvPicPr/>
                  </pic:nvPicPr>
                  <pic:blipFill>
                    <a:blip r:embed="rId24">
                      <a:extLst>
                        <a:ext uri="{28A0092B-C50C-407E-A947-70E740481C1C}">
                          <a14:useLocalDpi xmlns:a14="http://schemas.microsoft.com/office/drawing/2010/main" val="0"/>
                        </a:ext>
                      </a:extLst>
                    </a:blip>
                    <a:stretch>
                      <a:fillRect/>
                    </a:stretch>
                  </pic:blipFill>
                  <pic:spPr>
                    <a:xfrm>
                      <a:off x="0" y="0"/>
                      <a:ext cx="2745740" cy="2656840"/>
                    </a:xfrm>
                    <a:prstGeom prst="rect">
                      <a:avLst/>
                    </a:prstGeom>
                  </pic:spPr>
                </pic:pic>
              </a:graphicData>
            </a:graphic>
            <wp14:sizeRelH relativeFrom="page">
              <wp14:pctWidth>0</wp14:pctWidth>
            </wp14:sizeRelH>
            <wp14:sizeRelV relativeFrom="page">
              <wp14:pctHeight>0</wp14:pctHeight>
            </wp14:sizeRelV>
          </wp:anchor>
        </w:drawing>
      </w:r>
    </w:p>
    <w:p w:rsidR="000B6F3F" w:rsidRPr="00E16130" w:rsidRDefault="000B6F3F" w:rsidP="00FA2990">
      <w:pPr>
        <w:pStyle w:val="Caption"/>
      </w:pPr>
    </w:p>
    <w:p w:rsidR="00C35653" w:rsidRDefault="00C35653" w:rsidP="00D31B09"/>
    <w:p w:rsidR="00C35653" w:rsidRDefault="00C35653" w:rsidP="00D31B09"/>
    <w:p w:rsidR="00C35653" w:rsidRDefault="00332BDE" w:rsidP="00D31B09">
      <w:r w:rsidRPr="006D50B0">
        <w:rPr>
          <w:highlight w:val="red"/>
        </w:rPr>
        <w:t>(intensity inhomogeneity part of the sample should come to the external artifacts and mix together.)</w:t>
      </w:r>
    </w:p>
    <w:p w:rsidR="00C35653" w:rsidRDefault="00C35653" w:rsidP="00D31B09"/>
    <w:p w:rsidR="00C35653" w:rsidRPr="00DD76FC" w:rsidRDefault="00C35653" w:rsidP="00D31B09"/>
    <w:p w:rsidR="00E433FA" w:rsidRPr="00E65B83" w:rsidRDefault="00E65B83" w:rsidP="00D31B09">
      <w:r>
        <w:t>A</w:t>
      </w:r>
      <w:r w:rsidR="00F04364">
        <w:t xml:space="preserve">s explained,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designed in a way which produce less artifacts in the image, the </w:t>
      </w:r>
      <w:r w:rsidR="00160A98">
        <w:t>imaging</w:t>
      </w:r>
      <w:r w:rsidR="002A17F1">
        <w:t xml:space="preserve"> parameters have to be</w:t>
      </w:r>
      <w:r w:rsidR="00160A98">
        <w:t xml:space="preserve"> optimally</w:t>
      </w:r>
      <w:r w:rsidR="002A17F1">
        <w:t xml:space="preserve"> selected to </w:t>
      </w:r>
      <w:r w:rsidR="001A4573">
        <w:t xml:space="preserve">reduce the artifacts, and the processing algorithm has to be </w:t>
      </w:r>
      <w:r w:rsidR="001A4573">
        <w:lastRenderedPageBreak/>
        <w:t>developed to filter as much as noise possible without effecting</w:t>
      </w:r>
      <w:r w:rsidR="00592E9F">
        <w:t xml:space="preserve"> on the relative</w:t>
      </w:r>
      <w:r w:rsidR="00334C35">
        <w:t xml:space="preserve"> signal.</w:t>
      </w:r>
      <w:r w:rsidR="00096461">
        <w:t xml:space="preserve"> </w:t>
      </w:r>
      <w:r w:rsidR="002D785B">
        <w:t xml:space="preserve">In section several </w:t>
      </w:r>
      <w:r w:rsidR="00474496">
        <w:t>materials</w:t>
      </w:r>
      <w:r w:rsidR="002D785B">
        <w:t xml:space="preserve"> are compared </w:t>
      </w:r>
      <w:r w:rsidR="002200E6">
        <w:t xml:space="preserve">to evaluate </w:t>
      </w:r>
      <w:proofErr w:type="gramStart"/>
      <w:r w:rsidR="002200E6">
        <w:t>their</w:t>
      </w:r>
      <w:proofErr w:type="gramEnd"/>
      <w:r w:rsidR="002200E6">
        <w:t xml:space="preserve"> in MRI.</w:t>
      </w:r>
      <w:r w:rsidR="002D785B">
        <w:t xml:space="preserve"> </w:t>
      </w:r>
      <w:r w:rsidR="00592E9F">
        <w:t xml:space="preserve"> Section gives a comparison between the most </w:t>
      </w:r>
      <w:r w:rsidR="00592E9F" w:rsidRPr="000662BE">
        <w:rPr>
          <w:highlight w:val="yellow"/>
        </w:rPr>
        <w:t>practical methods for MRI noise removal</w:t>
      </w:r>
      <w:r w:rsidR="002D785B" w:rsidRPr="000662BE">
        <w:rPr>
          <w:highlight w:val="yellow"/>
        </w:rPr>
        <w:t>, and their</w:t>
      </w:r>
      <w:r w:rsidR="002D785B">
        <w:t xml:space="preserve"> performance </w:t>
      </w:r>
      <w:r w:rsidR="002D785B" w:rsidRPr="000662BE">
        <w:rPr>
          <w:highlight w:val="yellow"/>
        </w:rPr>
        <w:t xml:space="preserve">are </w:t>
      </w:r>
      <w:r w:rsidR="00474496" w:rsidRPr="000662BE">
        <w:rPr>
          <w:highlight w:val="yellow"/>
        </w:rPr>
        <w:t>assessed.</w:t>
      </w:r>
    </w:p>
    <w:p w:rsidR="00E65B83" w:rsidRDefault="00E65B83" w:rsidP="00D31B09"/>
    <w:p w:rsidR="00E65B83" w:rsidRDefault="00E65B83" w:rsidP="00D31B09"/>
    <w:p w:rsidR="00214A4B" w:rsidRDefault="00214A4B" w:rsidP="00D31B09"/>
    <w:p w:rsidR="00FD4FC1" w:rsidRPr="008F78B7" w:rsidRDefault="009C5777" w:rsidP="00D31B09">
      <w:pPr>
        <w:pStyle w:val="Heading2"/>
      </w:pPr>
      <w:bookmarkStart w:id="10" w:name="_Toc523161703"/>
      <w:r w:rsidRPr="008F78B7">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10"/>
    </w:p>
    <w:p w:rsidR="005E2314" w:rsidRDefault="00AF0C56" w:rsidP="00D31B09">
      <w:proofErr w:type="spellStart"/>
      <w:r w:rsidRPr="002534AA">
        <w:t>iMRI</w:t>
      </w:r>
      <w:proofErr w:type="spellEnd"/>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ds each to approach real-time or interventional MRI-guidance.</w:t>
      </w:r>
      <w:r w:rsidR="00D65E4C">
        <w:t xml:space="preserve"> Since all instruments must be MRI-safe, meaning that they are not attracted by the magnetic field,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2F2A66">
        <w:t xml:space="preserve"> (Figure)</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5E2314" w:rsidRDefault="005E2314" w:rsidP="00D31B09"/>
    <w:p w:rsidR="00621BF7" w:rsidRDefault="005E2314" w:rsidP="00D31B09">
      <w:r>
        <w:rPr>
          <w:rStyle w:val="PlaceholderText"/>
          <w:rFonts w:ascii="Calibri" w:eastAsia="Calibri" w:hAnsi="Calibri" w:cs="Calibri"/>
          <w:noProof/>
        </w:rPr>
        <w:lastRenderedPageBreak/>
        <mc:AlternateContent>
          <mc:Choice Requires="wpg">
            <w:drawing>
              <wp:inline distT="0" distB="0" distL="0" distR="0" wp14:anchorId="309D74A6" wp14:editId="2390C532">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03AD7379"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8D6AB0" w:rsidRDefault="00621BF7"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9</w:t>
      </w:r>
      <w:r w:rsidR="00111375">
        <w:fldChar w:fldCharType="end"/>
      </w:r>
      <w:r>
        <w:t>: MR-images of a liver biopsy procedure with the clinician’s hand indicating the desired puncture point and needle alignment, which is demonstrated by pressing the finger-tip and the finger axis (left: dent in the skin and green line placed above the finger axis), and guiding the needle during its penetration through the fat-layer (middle) until the target area is reached (right).</w:t>
      </w:r>
    </w:p>
    <w:p w:rsidR="005E2314" w:rsidRDefault="005E2314" w:rsidP="00FA2990">
      <w:pPr>
        <w:pStyle w:val="Caption"/>
      </w:pPr>
    </w:p>
    <w:p w:rsidR="005E2314" w:rsidRDefault="005E2314" w:rsidP="00D31B09"/>
    <w:p w:rsidR="005E2314" w:rsidRPr="00D65E4C" w:rsidRDefault="005E2314" w:rsidP="00D31B09"/>
    <w:p w:rsidR="00D05900" w:rsidRDefault="00FD4FC1" w:rsidP="00D31B09">
      <w:r w:rsidRPr="005E4BA0">
        <w:t>The common investigated tracking methods of the robotic and manual instruments in MR</w:t>
      </w:r>
      <w:r w:rsidR="00D26F41" w:rsidRPr="005E4BA0">
        <w:t>I</w:t>
      </w:r>
      <w:r w:rsidRPr="005E4BA0">
        <w:t xml:space="preserve"> image space are described </w:t>
      </w:r>
      <w:r w:rsidR="00DF0AA0" w:rsidRPr="005E4BA0">
        <w:t>in this chapter</w:t>
      </w:r>
      <w:r w:rsidRPr="005E4BA0">
        <w:t>.</w:t>
      </w:r>
      <w:r w:rsidRPr="00AB4070">
        <w:t xml:space="preserve"> </w:t>
      </w:r>
    </w:p>
    <w:p w:rsidR="003A138F" w:rsidRPr="003A138F" w:rsidRDefault="0047192B" w:rsidP="00D31B09">
      <w:pPr>
        <w:pStyle w:val="Heading3"/>
      </w:pPr>
      <w:bookmarkStart w:id="11" w:name="_Toc523161704"/>
      <w:r>
        <w:t>Investigated tracking methods</w:t>
      </w:r>
      <w:bookmarkEnd w:id="11"/>
    </w:p>
    <w:p w:rsidR="007663AD" w:rsidRPr="002D041C" w:rsidRDefault="0086560A" w:rsidP="00D31B09">
      <w:r w:rsidRPr="002D041C">
        <w:t>Joint encoder t</w:t>
      </w:r>
      <w:r w:rsidR="007663AD" w:rsidRPr="002D041C">
        <w:t xml:space="preserve">racking: </w:t>
      </w:r>
    </w:p>
    <w:p w:rsidR="007663AD" w:rsidRDefault="007663AD" w:rsidP="00D31B09">
      <w:r w:rsidRPr="00C9581A">
        <w:t>In this method</w:t>
      </w:r>
      <w:r w:rsidR="008A6AA4" w:rsidRPr="00C9581A">
        <w:t>,</w:t>
      </w:r>
      <w:r w:rsidRPr="00C9581A">
        <w:t xml:space="preserve"> the position and orientation of the device</w:t>
      </w:r>
      <w:r w:rsidR="008A6AA4" w:rsidRPr="00C9581A">
        <w:t xml:space="preserve"> (such as </w:t>
      </w:r>
      <w:r w:rsidR="00DD4309">
        <w:t>mechanical</w:t>
      </w:r>
      <w:r w:rsidR="008A6AA4" w:rsidRPr="00C9581A">
        <w:t>, semi-autonomous- or robotic-devices)</w:t>
      </w:r>
      <w:r w:rsidRPr="00AB4070">
        <w:t xml:space="preserve"> is </w:t>
      </w:r>
      <w:r w:rsidR="00AC7FEA">
        <w:t>estimated using</w:t>
      </w:r>
      <w:r w:rsidR="007D69AC">
        <w:t xml:space="preserve"> the</w:t>
      </w:r>
      <w:r w:rsidR="002D389A">
        <w:t xml:space="preserve"> device’s</w:t>
      </w:r>
      <w:r w:rsidRPr="00AB4070">
        <w:t xml:space="preserve"> join encoders.</w:t>
      </w:r>
      <w:r w:rsidR="001969F2">
        <w:t xml:space="preserve"> This method</w:t>
      </w:r>
      <w:r w:rsidR="00B75B32">
        <w:t xml:space="preserve"> requires</w:t>
      </w:r>
      <w:r w:rsidRPr="00AB4070">
        <w:t xml:space="preserve"> the device be fixed to the MR</w:t>
      </w:r>
      <w:r w:rsidR="00D20209">
        <w:t>I</w:t>
      </w:r>
      <w:r w:rsidRPr="00AB4070">
        <w:t xml:space="preserve"> scanner by a rigid mechanical mounting system and accurately</w:t>
      </w:r>
      <w:r w:rsidR="007D69AC">
        <w:t xml:space="preserve"> be</w:t>
      </w:r>
      <w:r w:rsidRPr="00AB4070">
        <w:t xml:space="preserve"> calibrated</w:t>
      </w:r>
      <w:r w:rsidR="00F84622">
        <w:t xml:space="preserve"> according</w:t>
      </w:r>
      <w:r w:rsidRPr="00AB4070">
        <w:t xml:space="preserve"> to the scanner coordinate system. However, fixing the device at the </w:t>
      </w:r>
      <w:r w:rsidR="00FF49B4">
        <w:t>defined</w:t>
      </w:r>
      <w:r w:rsidRPr="00AB4070">
        <w:t xml:space="preserve"> </w:t>
      </w:r>
      <w:r w:rsidR="00FF49B4">
        <w:t>coordinate system</w:t>
      </w:r>
      <w:r w:rsidRPr="00AB4070">
        <w:t xml:space="preserve"> for each procedure is complicated</w:t>
      </w:r>
      <w:r w:rsidR="00B75B32">
        <w:t xml:space="preserve"> and time-consuming</w:t>
      </w:r>
      <w:r w:rsidRPr="00AB4070">
        <w:t xml:space="preserve">. </w:t>
      </w:r>
      <w:r w:rsidRPr="00AB4070">
        <w:fldChar w:fldCharType="begin"/>
      </w:r>
      <w:r w:rsidRPr="00AB4070">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fldChar w:fldCharType="separate"/>
      </w:r>
      <w:bookmarkStart w:id="12" w:name="_CTVP0019d7befc01dde4104970a5c1ffb7a68c1"/>
      <w:r w:rsidRPr="00AB4070">
        <w:t>(Krieger et al. 2011; Robotics: Science and Systems X 2014; Cepek et al. 2014)</w:t>
      </w:r>
      <w:bookmarkEnd w:id="12"/>
      <w:r w:rsidRPr="00AB4070">
        <w:fldChar w:fldCharType="end"/>
      </w:r>
    </w:p>
    <w:p w:rsidR="007D69AC" w:rsidRPr="00AB4070" w:rsidRDefault="007D69AC" w:rsidP="00D31B09">
      <w:r>
        <w:t>Figure</w:t>
      </w:r>
      <w:r w:rsidR="00113E0F">
        <w:t xml:space="preserve"> </w:t>
      </w:r>
      <w:r w:rsidR="0079518F">
        <w:t>2.9</w:t>
      </w:r>
      <w:r w:rsidR="00200B9C">
        <w:t xml:space="preserve"> illustrates the configuration of a MR</w:t>
      </w:r>
      <w:r w:rsidR="00A15AE5">
        <w:t>I</w:t>
      </w:r>
      <w:r w:rsidR="00200B9C">
        <w:t xml:space="preserve"> compatible surgical assist robot pr</w:t>
      </w:r>
      <w:r w:rsidR="0012317C">
        <w:t xml:space="preserve">oposed by </w:t>
      </w:r>
      <w:proofErr w:type="spellStart"/>
      <w:r w:rsidR="0012317C">
        <w:t>Chinzei</w:t>
      </w:r>
      <w:proofErr w:type="spellEnd"/>
      <w:r w:rsidR="0012317C">
        <w:t xml:space="preserve"> et al. The mechanical body of the robot</w:t>
      </w:r>
      <w:r w:rsidR="00A3102C">
        <w:t xml:space="preserve"> is located above the surgeon’s head</w:t>
      </w:r>
      <w:r w:rsidR="00A12F87">
        <w:t xml:space="preserve"> that should be fixed</w:t>
      </w:r>
      <w:r w:rsidR="00D20209">
        <w:t xml:space="preserve"> in the same position</w:t>
      </w:r>
      <w:r w:rsidR="00A12F87">
        <w:t xml:space="preserve"> for all the procedures</w:t>
      </w:r>
      <w:r w:rsidR="00A3102C">
        <w:t>.</w:t>
      </w:r>
    </w:p>
    <w:p w:rsidR="00B36EB2" w:rsidRDefault="00A62134" w:rsidP="00D31B09">
      <w:r>
        <w:rPr>
          <w:noProof/>
        </w:rPr>
        <w:lastRenderedPageBreak/>
        <w:drawing>
          <wp:inline distT="0" distB="0" distL="0" distR="0" wp14:anchorId="03E9CE2F" wp14:editId="3B978B56">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B36EB2"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10</w:t>
      </w:r>
      <w:r w:rsidR="00111375">
        <w:fldChar w:fldCharType="end"/>
      </w:r>
      <w:r>
        <w:t xml:space="preserve">: </w:t>
      </w:r>
      <w:r w:rsidRPr="0079518F">
        <w:t xml:space="preserve">The configuration of the robot in MRI. The robot is attached to the MRI scanner in a specific position. </w:t>
      </w:r>
      <w:r w:rsidRPr="0079518F">
        <w:fldChar w:fldCharType="begin"/>
      </w:r>
      <w:r w:rsidRPr="0079518F">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79518F">
        <w:fldChar w:fldCharType="separate"/>
      </w:r>
      <w:bookmarkStart w:id="13" w:name="_CTVP0010dcc162558544c0f81c688aeb8eb6298"/>
      <w:r w:rsidRPr="0079518F">
        <w:t>(</w:t>
      </w:r>
      <w:proofErr w:type="spellStart"/>
      <w:r w:rsidRPr="0079518F">
        <w:t>paper_MR</w:t>
      </w:r>
      <w:proofErr w:type="spellEnd"/>
      <w:r w:rsidRPr="0079518F">
        <w:t xml:space="preserve"> Compatible Surgical Assist Robot)</w:t>
      </w:r>
      <w:bookmarkEnd w:id="13"/>
      <w:r w:rsidRPr="0079518F">
        <w:fldChar w:fldCharType="end"/>
      </w:r>
    </w:p>
    <w:p w:rsidR="007663AD" w:rsidRPr="0079518F" w:rsidRDefault="007663AD" w:rsidP="00FA2990">
      <w:pPr>
        <w:pStyle w:val="Caption"/>
      </w:pPr>
    </w:p>
    <w:p w:rsidR="007663AD" w:rsidRPr="00AB4070" w:rsidRDefault="007663AD" w:rsidP="00D31B09"/>
    <w:p w:rsidR="007663AD" w:rsidRPr="002D041C" w:rsidRDefault="004C773B" w:rsidP="00D31B09">
      <w:r w:rsidRPr="002D041C">
        <w:t>Optical pose t</w:t>
      </w:r>
      <w:r w:rsidR="007663AD" w:rsidRPr="002D041C">
        <w:t>racking</w:t>
      </w:r>
    </w:p>
    <w:p w:rsidR="00F61566" w:rsidRDefault="00623659" w:rsidP="00D31B09">
      <w:r>
        <w:t>I</w:t>
      </w:r>
      <w:r w:rsidR="007663AD" w:rsidRPr="00AB4070">
        <w:t>n this approach</w:t>
      </w:r>
      <w:r w:rsidR="009E7021">
        <w:t>,</w:t>
      </w:r>
      <w:r w:rsidR="007663AD" w:rsidRPr="00AB4070">
        <w:t xml:space="preserve"> an optical tracking system is </w:t>
      </w:r>
      <w:r w:rsidR="000819D9">
        <w:t>used</w:t>
      </w:r>
      <w:r w:rsidR="007663AD" w:rsidRPr="00AB4070">
        <w:t xml:space="preserve"> </w:t>
      </w:r>
      <w:r w:rsidR="000819D9">
        <w:t>for the localization of</w:t>
      </w:r>
      <w:r w:rsidR="007663AD" w:rsidRPr="00AB4070">
        <w:t xml:space="preserve"> the interventional device </w:t>
      </w:r>
      <w:r w:rsidR="00B2505D">
        <w:t>based on</w:t>
      </w:r>
      <w:r w:rsidR="007663AD" w:rsidRPr="00AB4070">
        <w:t xml:space="preserve"> the scanner’s coordinate system. </w:t>
      </w:r>
      <w:r w:rsidR="00787C0B">
        <w:t>However, t</w:t>
      </w:r>
      <w:r w:rsidR="007663AD" w:rsidRPr="00AB4070">
        <w:t>his</w:t>
      </w:r>
      <w:r w:rsidR="00B2505D">
        <w:t xml:space="preserve"> technique requires a free line-of-</w:t>
      </w:r>
      <w:r w:rsidR="007663AD" w:rsidRPr="00AB4070">
        <w:t>sight be</w:t>
      </w:r>
      <w:r w:rsidR="000F366F">
        <w:t>tween the device and the optical</w:t>
      </w:r>
      <w:r w:rsidR="007663AD" w:rsidRPr="00AB4070">
        <w:t xml:space="preserve"> camera. In addition, retroreflective spheres or </w:t>
      </w:r>
      <w:proofErr w:type="spellStart"/>
      <w:r w:rsidR="007663AD" w:rsidRPr="00AB4070">
        <w:t>sterilizable</w:t>
      </w:r>
      <w:proofErr w:type="spellEnd"/>
      <w:r w:rsidR="007663AD" w:rsidRPr="00AB4070">
        <w:t xml:space="preserve"> LEDs must be attached to the interventional instruments to ascertain the position of the instrument tip. </w:t>
      </w:r>
      <w:r w:rsidR="007663AD" w:rsidRPr="00AB4070">
        <w:fldChar w:fldCharType="begin"/>
      </w:r>
      <w:r w:rsidR="007663AD" w:rsidRPr="00AB4070">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007663AD" w:rsidRPr="00AB4070">
        <w:fldChar w:fldCharType="separate"/>
      </w:r>
      <w:bookmarkStart w:id="14" w:name="_CTVP001e7717c8b0eb247ec8d8528e2445cdffa"/>
      <w:r w:rsidR="007663AD" w:rsidRPr="00AB4070">
        <w:t>(Krieger et al. 2011)</w:t>
      </w:r>
      <w:bookmarkEnd w:id="14"/>
      <w:r w:rsidR="007663AD" w:rsidRPr="00AB4070">
        <w:fldChar w:fldCharType="end"/>
      </w:r>
      <w:r w:rsidR="007663AD" w:rsidRPr="00AB4070">
        <w:t xml:space="preserve">. </w:t>
      </w:r>
      <w:r w:rsidR="00F61566">
        <w:t>Figure 2</w:t>
      </w:r>
      <w:r w:rsidR="0079518F">
        <w:t>.10</w:t>
      </w:r>
      <w:r w:rsidR="00F61566">
        <w:t xml:space="preserve"> shows</w:t>
      </w:r>
      <w:r w:rsidR="008A3B1B">
        <w:t xml:space="preserve"> an</w:t>
      </w:r>
      <w:r w:rsidR="00D56AC0">
        <w:t xml:space="preserve"> optical tracking system </w:t>
      </w:r>
      <w:r w:rsidR="008A3B1B">
        <w:t xml:space="preserve">attached to </w:t>
      </w:r>
      <w:r w:rsidR="00D56AC0">
        <w:t xml:space="preserve">a MRI compatible </w:t>
      </w:r>
      <w:r w:rsidR="008A3B1B">
        <w:t>robotic device</w:t>
      </w:r>
      <w:r w:rsidR="00A15AE5">
        <w:t xml:space="preserve"> for conducting the registration and tracking task</w:t>
      </w:r>
      <w:r w:rsidR="00DC2224">
        <w:t>s</w:t>
      </w:r>
      <w:r w:rsidR="008A3B1B">
        <w:t>.</w:t>
      </w:r>
    </w:p>
    <w:p w:rsidR="007D2734" w:rsidRDefault="008D4945" w:rsidP="00D31B09">
      <w:r>
        <w:rPr>
          <w:noProof/>
        </w:rPr>
        <mc:AlternateContent>
          <mc:Choice Requires="wps">
            <w:drawing>
              <wp:anchor distT="0" distB="0" distL="114300" distR="114300" simplePos="0" relativeHeight="251732480" behindDoc="0" locked="0" layoutInCell="1" allowOverlap="1" wp14:anchorId="3FC926CD" wp14:editId="22E26808">
                <wp:simplePos x="0" y="0"/>
                <wp:positionH relativeFrom="column">
                  <wp:posOffset>1107440</wp:posOffset>
                </wp:positionH>
                <wp:positionV relativeFrom="paragraph">
                  <wp:posOffset>2054561</wp:posOffset>
                </wp:positionV>
                <wp:extent cx="473075" cy="300990"/>
                <wp:effectExtent l="0" t="0" r="3175" b="3810"/>
                <wp:wrapNone/>
                <wp:docPr id="35" name="Text Box 3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8D0793" w:rsidRPr="00130FAF" w:rsidRDefault="008D079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C926CD" id="Text Box 35" o:spid="_x0000_s1036" type="#_x0000_t202" style="position:absolute;left:0;text-align:left;margin-left:87.2pt;margin-top:161.8pt;width:37.25pt;height:23.7pt;z-index:25173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" fillcolor="white [3201]" stroked="f" strokeweight=".5pt">
                <v:textbox>
                  <w:txbxContent>
                    <w:p w:rsidR="008D0793" w:rsidRPr="00130FAF" w:rsidRDefault="008D0793" w:rsidP="00D31B09">
                      <w:r>
                        <w:t>(</w:t>
                      </w:r>
                      <w:r w:rsidRPr="00130FAF">
                        <w:t>a</w:t>
                      </w:r>
                      <w:r>
                        <w:t>)</w:t>
                      </w:r>
                    </w:p>
                  </w:txbxContent>
                </v:textbox>
              </v:shape>
            </w:pict>
          </mc:Fallback>
        </mc:AlternateContent>
      </w:r>
      <w:r>
        <w:rPr>
          <w:noProof/>
        </w:rPr>
        <mc:AlternateContent>
          <mc:Choice Requires="wps">
            <w:drawing>
              <wp:anchor distT="0" distB="0" distL="114300" distR="114300" simplePos="0" relativeHeight="251733504" behindDoc="0" locked="0" layoutInCell="1" allowOverlap="1" wp14:anchorId="62BDC169" wp14:editId="24B1D66D">
                <wp:simplePos x="0" y="0"/>
                <wp:positionH relativeFrom="column">
                  <wp:posOffset>4109421</wp:posOffset>
                </wp:positionH>
                <wp:positionV relativeFrom="paragraph">
                  <wp:posOffset>2057436</wp:posOffset>
                </wp:positionV>
                <wp:extent cx="473075" cy="279475"/>
                <wp:effectExtent l="0" t="0" r="3175" b="6350"/>
                <wp:wrapNone/>
                <wp:docPr id="36" name="Text Box 36"/>
                <wp:cNvGraphicFramePr/>
                <a:graphic xmlns:a="http://schemas.openxmlformats.org/drawingml/2006/main">
                  <a:graphicData uri="http://schemas.microsoft.com/office/word/2010/wordprocessingShape">
                    <wps:wsp>
                      <wps:cNvSpPr txBox="1"/>
                      <wps:spPr>
                        <a:xfrm>
                          <a:off x="0" y="0"/>
                          <a:ext cx="473075" cy="279475"/>
                        </a:xfrm>
                        <a:prstGeom prst="rect">
                          <a:avLst/>
                        </a:prstGeom>
                        <a:solidFill>
                          <a:schemeClr val="lt1"/>
                        </a:solidFill>
                        <a:ln w="6350">
                          <a:noFill/>
                        </a:ln>
                      </wps:spPr>
                      <wps:txbx>
                        <w:txbxContent>
                          <w:p w:rsidR="008D0793" w:rsidRPr="00130FAF" w:rsidRDefault="008D079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BDC169" id="Text Box 36" o:spid="_x0000_s1037" type="#_x0000_t202" style="position:absolute;left:0;text-align:left;margin-left:323.6pt;margin-top:162pt;width:37.25pt;height:22pt;z-index:25173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" fillcolor="white [3201]" stroked="f" strokeweight=".5pt">
                <v:textbox>
                  <w:txbxContent>
                    <w:p w:rsidR="008D0793" w:rsidRPr="00130FAF" w:rsidRDefault="008D0793" w:rsidP="00D31B09">
                      <w:r>
                        <w:t>(b)</w:t>
                      </w:r>
                    </w:p>
                  </w:txbxContent>
                </v:textbox>
              </v:shape>
            </w:pict>
          </mc:Fallback>
        </mc:AlternateContent>
      </w:r>
      <w:r w:rsidR="007663AD" w:rsidRPr="00AB4070">
        <w:rPr>
          <w:noProof/>
        </w:rPr>
        <w:drawing>
          <wp:inline distT="0" distB="0" distL="0" distR="0" wp14:anchorId="557BE20C" wp14:editId="0C9BC705">
            <wp:extent cx="5942654" cy="2076226"/>
            <wp:effectExtent l="0" t="0" r="1270" b="635"/>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b="7923"/>
                    <a:stretch/>
                  </pic:blipFill>
                  <pic:spPr bwMode="auto">
                    <a:xfrm>
                      <a:off x="0" y="0"/>
                      <a:ext cx="5943600" cy="2076557"/>
                    </a:xfrm>
                    <a:prstGeom prst="rect">
                      <a:avLst/>
                    </a:prstGeom>
                    <a:noFill/>
                    <a:ln>
                      <a:noFill/>
                    </a:ln>
                    <a:extLst>
                      <a:ext uri="{53640926-AAD7-44D8-BBD7-CCE9431645EC}">
                        <a14:shadowObscured xmlns:a14="http://schemas.microsoft.com/office/drawing/2010/main"/>
                      </a:ext>
                    </a:extLst>
                  </pic:spPr>
                </pic:pic>
              </a:graphicData>
            </a:graphic>
          </wp:inline>
        </w:drawing>
      </w:r>
    </w:p>
    <w:p w:rsidR="007D2734" w:rsidRDefault="007D2734" w:rsidP="00FA2990">
      <w:pPr>
        <w:pStyle w:val="Caption"/>
      </w:pPr>
    </w:p>
    <w:p w:rsidR="007663AD" w:rsidRPr="00AB4070" w:rsidRDefault="007D2734" w:rsidP="00FA2990">
      <w:pPr>
        <w:pStyle w:val="Caption"/>
      </w:pPr>
      <w:r>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2</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11</w:t>
      </w:r>
      <w:r w:rsidR="00111375">
        <w:fldChar w:fldCharType="end"/>
      </w:r>
      <w:r w:rsidRPr="008D4945">
        <w:rPr>
          <w:b/>
        </w:rPr>
        <w:t>:</w:t>
      </w:r>
      <w:r>
        <w:rPr>
          <w:b/>
        </w:rPr>
        <w:t xml:space="preserve"> </w:t>
      </w:r>
      <w:r>
        <w:t>Optical tracking system integrated with an MRI compatible robot</w:t>
      </w:r>
      <w:r w:rsidRPr="008D4945">
        <w:t xml:space="preserve"> </w:t>
      </w:r>
      <w:r w:rsidRPr="008D4945">
        <w:rPr>
          <w:color w:val="231F20"/>
        </w:rPr>
        <w:t xml:space="preserve">(a) </w:t>
      </w:r>
      <w:r>
        <w:rPr>
          <w:color w:val="231F20"/>
        </w:rPr>
        <w:t>Open-MRI scanner (</w:t>
      </w:r>
      <w:r w:rsidRPr="008D4945">
        <w:rPr>
          <w:color w:val="231F20"/>
        </w:rPr>
        <w:t>GE</w:t>
      </w:r>
      <w:r>
        <w:rPr>
          <w:color w:val="231F20"/>
        </w:rPr>
        <w:t xml:space="preserve"> </w:t>
      </w:r>
      <w:proofErr w:type="spellStart"/>
      <w:r>
        <w:rPr>
          <w:color w:val="231F20"/>
        </w:rPr>
        <w:t>Signa</w:t>
      </w:r>
      <w:proofErr w:type="spellEnd"/>
      <w:r>
        <w:rPr>
          <w:color w:val="231F20"/>
        </w:rPr>
        <w:t xml:space="preserve"> SP), </w:t>
      </w:r>
      <w:r w:rsidRPr="008D4945">
        <w:rPr>
          <w:color w:val="231F20"/>
        </w:rPr>
        <w:t xml:space="preserve"> </w:t>
      </w:r>
      <w:r>
        <w:rPr>
          <w:color w:val="231F20"/>
        </w:rPr>
        <w:t xml:space="preserve">(b) </w:t>
      </w:r>
      <w:r w:rsidRPr="008D4945">
        <w:rPr>
          <w:color w:val="231F20"/>
        </w:rPr>
        <w:t xml:space="preserve"> MR-compatible robot</w:t>
      </w:r>
      <w:r>
        <w:rPr>
          <w:color w:val="231F20"/>
        </w:rPr>
        <w:t>.</w:t>
      </w:r>
      <w:r w:rsidRPr="008D4945">
        <w:rPr>
          <w:color w:val="231F20"/>
        </w:rPr>
        <w:t>.</w:t>
      </w:r>
    </w:p>
    <w:p w:rsidR="008D4945" w:rsidRDefault="008D4945" w:rsidP="00D31B09"/>
    <w:p w:rsidR="008D4945" w:rsidRDefault="008D4945" w:rsidP="00FA2990">
      <w:pPr>
        <w:pStyle w:val="Caption"/>
      </w:pPr>
    </w:p>
    <w:p w:rsidR="008D4945" w:rsidRPr="003A15F3" w:rsidRDefault="008D4945" w:rsidP="00D31B09"/>
    <w:p w:rsidR="007663AD" w:rsidRPr="002D041C" w:rsidRDefault="001B02F4" w:rsidP="00D31B09">
      <w:r w:rsidRPr="002D041C">
        <w:t>Gradient field s</w:t>
      </w:r>
      <w:r w:rsidR="007663AD" w:rsidRPr="002D041C">
        <w:t>ensing</w:t>
      </w:r>
    </w:p>
    <w:p w:rsidR="00F50172" w:rsidRPr="00012B08" w:rsidRDefault="007663AD" w:rsidP="00D31B09">
      <w:r w:rsidRPr="00AB4070">
        <w:t>In this method, a tethered-axis magnetic sensor which is embedded within the intervention</w:t>
      </w:r>
      <w:r w:rsidR="00623659">
        <w:t>al</w:t>
      </w:r>
      <w:r w:rsidRPr="00AB4070">
        <w:t xml:space="preserve"> device, determines the position and orientation of the device.  The main principle of this method is</w:t>
      </w:r>
      <w:r w:rsidR="00F6405F">
        <w:t xml:space="preserve"> the</w:t>
      </w:r>
      <w:r w:rsidRPr="00AB4070">
        <w:t xml:space="preserve"> measurement of t</w:t>
      </w:r>
      <w:r w:rsidR="00F6405F">
        <w:t>he scanner gradient field</w:t>
      </w:r>
      <w:r w:rsidR="00012B08">
        <w:t xml:space="preserve"> and transforming to the pose of the device using</w:t>
      </w:r>
      <w:r w:rsidR="00F6405F">
        <w:t xml:space="preserve"> a</w:t>
      </w:r>
      <w:r w:rsidR="00245611">
        <w:t xml:space="preserve"> gradient field</w:t>
      </w:r>
      <w:r w:rsidRPr="00AB4070">
        <w:t xml:space="preserve"> sensor</w:t>
      </w:r>
      <w:r w:rsidR="00EB583B">
        <w:t>.</w:t>
      </w:r>
      <w:r w:rsidR="005D3E66">
        <w:t xml:space="preserve"> </w:t>
      </w:r>
      <w:r w:rsidR="00DF7F12" w:rsidRPr="00AB4070">
        <w:t>The</w:t>
      </w:r>
      <w:r w:rsidR="00DF7F12">
        <w:t xml:space="preserve"> implemented</w:t>
      </w:r>
      <w:r w:rsidR="00DF7F12" w:rsidRPr="00AB4070">
        <w:t xml:space="preserve"> sensor</w:t>
      </w:r>
      <w:r w:rsidR="00DF7F12">
        <w:t xml:space="preserve"> </w:t>
      </w:r>
      <w:r w:rsidR="00F340D6">
        <w:t xml:space="preserve">is </w:t>
      </w:r>
      <w:r w:rsidR="00DF7F12" w:rsidRPr="00AB4070">
        <w:t xml:space="preserve">made by </w:t>
      </w:r>
      <w:r w:rsidR="00F340D6">
        <w:t xml:space="preserve">three </w:t>
      </w:r>
      <w:r w:rsidR="00DF7F12" w:rsidRPr="00AB4070">
        <w:t xml:space="preserve">orthogonal </w:t>
      </w:r>
      <w:r w:rsidR="00F340D6">
        <w:t xml:space="preserve">coils that </w:t>
      </w:r>
      <w:r w:rsidR="00F6405F">
        <w:t>can have different</w:t>
      </w:r>
      <w:r w:rsidR="00DF7F12" w:rsidRPr="00AB4070">
        <w:t xml:space="preserve"> sizes and shapes, to fit the specific application. </w:t>
      </w:r>
      <w:r w:rsidR="00012B08">
        <w:t xml:space="preserve">However, </w:t>
      </w:r>
      <w:r w:rsidR="00012B08">
        <w:rPr>
          <w:color w:val="000000"/>
        </w:rPr>
        <w:t>t</w:t>
      </w:r>
      <w:r w:rsidR="00FC42D4">
        <w:rPr>
          <w:color w:val="000000"/>
        </w:rPr>
        <w:t>his approach requires a precise</w:t>
      </w:r>
      <w:r w:rsidR="00E726F1">
        <w:rPr>
          <w:color w:val="000000"/>
        </w:rPr>
        <w:t xml:space="preserve"> </w:t>
      </w:r>
      <w:r w:rsidR="00FC42D4">
        <w:rPr>
          <w:color w:val="000000"/>
        </w:rPr>
        <w:t>one-time calibration procedure to be performed over t</w:t>
      </w:r>
      <w:r w:rsidR="00C30880">
        <w:rPr>
          <w:color w:val="000000"/>
        </w:rPr>
        <w:t>h</w:t>
      </w:r>
      <w:r w:rsidR="00FC42D4">
        <w:rPr>
          <w:color w:val="000000"/>
        </w:rPr>
        <w:t>e entire field of interest in each MRI system on which it is i</w:t>
      </w:r>
      <w:r w:rsidR="00CA65CC">
        <w:rPr>
          <w:color w:val="000000"/>
        </w:rPr>
        <w:t>n</w:t>
      </w:r>
      <w:r w:rsidR="00FC42D4">
        <w:rPr>
          <w:color w:val="000000"/>
        </w:rPr>
        <w:t>stalled.</w:t>
      </w:r>
      <w:r w:rsidR="00A83E31">
        <w:rPr>
          <w:color w:val="000000"/>
        </w:rPr>
        <w:t xml:space="preserve"> </w:t>
      </w:r>
    </w:p>
    <w:p w:rsidR="00FC40B7" w:rsidRPr="00AB4070" w:rsidRDefault="00EC2AE2" w:rsidP="00D31B09">
      <w:pPr>
        <w:rPr>
          <w:rFonts w:ascii="Verdana" w:hAnsi="Verdana"/>
          <w:color w:val="000000"/>
        </w:rPr>
      </w:pPr>
      <w:r>
        <w:rPr>
          <w:noProof/>
        </w:rPr>
        <mc:AlternateContent>
          <mc:Choice Requires="wps">
            <w:drawing>
              <wp:anchor distT="0" distB="0" distL="114300" distR="114300" simplePos="0" relativeHeight="251739648" behindDoc="0" locked="0" layoutInCell="1" allowOverlap="1" wp14:anchorId="4F2ECA6E" wp14:editId="5118BFF7">
                <wp:simplePos x="0" y="0"/>
                <wp:positionH relativeFrom="margin">
                  <wp:posOffset>225425</wp:posOffset>
                </wp:positionH>
                <wp:positionV relativeFrom="paragraph">
                  <wp:posOffset>3300730</wp:posOffset>
                </wp:positionV>
                <wp:extent cx="5445125" cy="635"/>
                <wp:effectExtent l="0" t="0" r="3175" b="0"/>
                <wp:wrapTopAndBottom/>
                <wp:docPr id="45" name="Text Box 45"/>
                <wp:cNvGraphicFramePr/>
                <a:graphic xmlns:a="http://schemas.openxmlformats.org/drawingml/2006/main">
                  <a:graphicData uri="http://schemas.microsoft.com/office/word/2010/wordprocessingShape">
                    <wps:wsp>
                      <wps:cNvSpPr txBox="1"/>
                      <wps:spPr>
                        <a:xfrm>
                          <a:off x="0" y="0"/>
                          <a:ext cx="5445125" cy="635"/>
                        </a:xfrm>
                        <a:prstGeom prst="rect">
                          <a:avLst/>
                        </a:prstGeom>
                        <a:solidFill>
                          <a:prstClr val="white"/>
                        </a:solidFill>
                        <a:ln>
                          <a:noFill/>
                        </a:ln>
                      </wps:spPr>
                      <wps:txbx>
                        <w:txbxContent>
                          <w:p w:rsidR="008D0793" w:rsidRPr="00BA7079"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2</w:t>
                            </w:r>
                            <w:r>
                              <w:fldChar w:fldCharType="end"/>
                            </w:r>
                            <w:r w:rsidRPr="000C7F53">
                              <w:rPr>
                                <w:b/>
                              </w:rPr>
                              <w:t xml:space="preserve">: </w:t>
                            </w:r>
                            <w:r>
                              <w:t xml:space="preserve">Gradient field sensor. According to the specific application, each type of sensor can be applied for tracking of the pose of the device in </w:t>
                            </w:r>
                            <w:proofErr w:type="spellStart"/>
                            <w:r>
                              <w:t>iMRI</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2ECA6E" id="Text Box 45" o:spid="_x0000_s1038" type="#_x0000_t202" style="position:absolute;left:0;text-align:left;margin-left:17.75pt;margin-top:259.9pt;width:428.75pt;height:.05pt;z-index:251739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" stroked="f">
                <v:textbox style="mso-fit-shape-to-text:t" inset="0,0,0,0">
                  <w:txbxContent>
                    <w:p w:rsidR="008D0793" w:rsidRPr="00BA7079" w:rsidRDefault="008D0793"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2</w:t>
                      </w:r>
                      <w:r>
                        <w:fldChar w:fldCharType="end"/>
                      </w:r>
                      <w:r w:rsidRPr="000C7F53">
                        <w:rPr>
                          <w:b/>
                        </w:rPr>
                        <w:t xml:space="preserve">: </w:t>
                      </w:r>
                      <w:r>
                        <w:t xml:space="preserve">Gradient field sensor. According to the specific application, each type of sensor can be applied for tracking of the pose of the device in </w:t>
                      </w:r>
                      <w:proofErr w:type="spellStart"/>
                      <w:r>
                        <w:t>iMRI</w:t>
                      </w:r>
                      <w:proofErr w:type="spellEnd"/>
                      <w:r>
                        <w:t>.</w:t>
                      </w:r>
                    </w:p>
                  </w:txbxContent>
                </v:textbox>
                <w10:wrap type="topAndBottom" anchorx="margin"/>
              </v:shape>
            </w:pict>
          </mc:Fallback>
        </mc:AlternateContent>
      </w:r>
      <w:r w:rsidR="00FC40B7" w:rsidRPr="00AB4070">
        <w:rPr>
          <w:noProof/>
        </w:rPr>
        <w:drawing>
          <wp:anchor distT="0" distB="0" distL="114300" distR="114300" simplePos="0" relativeHeight="251718144" behindDoc="0" locked="0" layoutInCell="1" allowOverlap="1" wp14:anchorId="3D89570C" wp14:editId="58DD4BE9">
            <wp:simplePos x="0" y="0"/>
            <wp:positionH relativeFrom="margin">
              <wp:align>left</wp:align>
            </wp:positionH>
            <wp:positionV relativeFrom="paragraph">
              <wp:posOffset>443679</wp:posOffset>
            </wp:positionV>
            <wp:extent cx="5671185" cy="2678430"/>
            <wp:effectExtent l="0" t="0" r="5715" b="7620"/>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2564" t="4386" r="4807" b="15789"/>
                    <a:stretch/>
                  </pic:blipFill>
                  <pic:spPr bwMode="auto">
                    <a:xfrm>
                      <a:off x="0" y="0"/>
                      <a:ext cx="5671185" cy="2678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0B7" w:rsidRDefault="00FC40B7" w:rsidP="00D31B09"/>
    <w:p w:rsidR="00CA0D4D" w:rsidRPr="00CA0D4D" w:rsidRDefault="00CA0D4D" w:rsidP="00D31B09"/>
    <w:p w:rsidR="007663AD" w:rsidRPr="002D041C" w:rsidRDefault="007663AD" w:rsidP="00D31B09">
      <w:r w:rsidRPr="002D041C">
        <w:lastRenderedPageBreak/>
        <w:t>Active Coil Tracking</w:t>
      </w:r>
    </w:p>
    <w:p w:rsidR="00537F5C" w:rsidRPr="002C73A6" w:rsidRDefault="00A075BF" w:rsidP="00D31B09">
      <w:r>
        <w:t>In this technique</w:t>
      </w:r>
      <w:r w:rsidR="007663AD" w:rsidRPr="00AB4070">
        <w:t>, small radiofrequency (RF) receive coils are embedded within the intervention</w:t>
      </w:r>
      <w:r w:rsidR="008B556D">
        <w:t>al</w:t>
      </w:r>
      <w:r w:rsidR="007663AD" w:rsidRPr="00AB4070">
        <w:t xml:space="preserve"> device to </w:t>
      </w:r>
      <w:r w:rsidR="00A239E9">
        <w:t>e</w:t>
      </w:r>
      <w:r w:rsidR="007663AD" w:rsidRPr="00AB4070">
        <w:t>stablish a connection between the c</w:t>
      </w:r>
      <w:r w:rsidR="009049F0">
        <w:t>oil and the MRI RF-</w:t>
      </w:r>
      <w:r w:rsidR="007663AD" w:rsidRPr="00AB4070">
        <w:t>receiver channel</w:t>
      </w:r>
      <w:r w:rsidR="00A239E9">
        <w:t xml:space="preserve">.  </w:t>
      </w:r>
      <w:r w:rsidR="00EA2F3A">
        <w:t>During the</w:t>
      </w:r>
      <w:r w:rsidR="00287E10">
        <w:t xml:space="preserve"> procedure, </w:t>
      </w:r>
      <w:r w:rsidR="007663AD" w:rsidRPr="00AB4070">
        <w:t>the</w:t>
      </w:r>
      <w:r w:rsidR="00287E10">
        <w:t xml:space="preserve"> associated</w:t>
      </w:r>
      <w:r w:rsidR="007663AD" w:rsidRPr="00AB4070">
        <w:t xml:space="preserve"> coil coordinates are </w:t>
      </w:r>
      <w:r w:rsidR="00287E10">
        <w:t>repeatedly</w:t>
      </w:r>
      <w:r w:rsidR="007663AD" w:rsidRPr="00AB4070">
        <w:t xml:space="preserve"> </w:t>
      </w:r>
      <w:r w:rsidR="00EA2F3A">
        <w:t>computed;</w:t>
      </w:r>
      <w:r w:rsidR="00287E10">
        <w:t xml:space="preserve"> </w:t>
      </w:r>
      <w:r w:rsidR="00EA2F3A">
        <w:t>thus,</w:t>
      </w:r>
      <w:r w:rsidR="00287E10">
        <w:t xml:space="preserve"> t</w:t>
      </w:r>
      <w:r w:rsidR="008B556D">
        <w:t xml:space="preserve">he image slice is </w:t>
      </w:r>
      <w:r w:rsidR="00287E10">
        <w:t>aligned with the device</w:t>
      </w:r>
      <w:r w:rsidR="007663AD" w:rsidRPr="00AB4070">
        <w:t xml:space="preserve"> between </w:t>
      </w:r>
      <w:r w:rsidR="00287E10">
        <w:t>two real-time images</w:t>
      </w:r>
      <w:r w:rsidR="007663AD" w:rsidRPr="00AB4070">
        <w:t xml:space="preserve"> </w:t>
      </w:r>
      <w:r w:rsidR="007663AD" w:rsidRPr="00AB4070">
        <w:fldChar w:fldCharType="begin"/>
      </w:r>
      <w:r w:rsidR="007663AD" w:rsidRPr="00AB4070">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007663AD" w:rsidRPr="00AB4070">
        <w:fldChar w:fldCharType="separate"/>
      </w:r>
      <w:bookmarkStart w:id="15" w:name="_CTVP001a93cfb22fca749db8671483462ca7ca1"/>
      <w:r w:rsidR="007663AD" w:rsidRPr="00AB4070">
        <w:t>(Bock et al. 2006)</w:t>
      </w:r>
      <w:bookmarkEnd w:id="15"/>
      <w:r w:rsidR="007663AD" w:rsidRPr="00AB4070">
        <w:fldChar w:fldCharType="end"/>
      </w:r>
      <w:r w:rsidR="007663AD" w:rsidRPr="00AB4070">
        <w:t xml:space="preserve">.  </w:t>
      </w:r>
      <w:r w:rsidR="00796120">
        <w:t xml:space="preserve">The main </w:t>
      </w:r>
      <w:r w:rsidR="00287E10">
        <w:t>drawbacks</w:t>
      </w:r>
      <w:r w:rsidR="00796120">
        <w:t xml:space="preserve"> of </w:t>
      </w:r>
      <w:r w:rsidR="00340422">
        <w:t>this appr</w:t>
      </w:r>
      <w:r w:rsidR="00B72AF2">
        <w:t>oach are</w:t>
      </w:r>
      <w:r w:rsidR="00340422">
        <w:t xml:space="preserve"> the need for </w:t>
      </w:r>
      <w:r w:rsidR="00A0451C">
        <w:t>several</w:t>
      </w:r>
      <w:r w:rsidR="00340422">
        <w:t xml:space="preserve"> scanner channels, and </w:t>
      </w:r>
      <w:r w:rsidR="00B72AF2">
        <w:t xml:space="preserve">the </w:t>
      </w:r>
      <w:r w:rsidR="00340422">
        <w:t>custom-programmed tracking sequences</w:t>
      </w:r>
      <w:r w:rsidR="00B72AF2">
        <w:t>.</w:t>
      </w:r>
    </w:p>
    <w:p w:rsidR="007663AD" w:rsidRPr="005926BC" w:rsidRDefault="005A0A81" w:rsidP="00D31B09">
      <w:pPr>
        <w:pStyle w:val="Heading3"/>
      </w:pPr>
      <w:bookmarkStart w:id="16" w:name="_Toc523161705"/>
      <w:r>
        <w:t>Passive MRI marker t</w:t>
      </w:r>
      <w:r w:rsidR="007663AD" w:rsidRPr="005926BC">
        <w:t>racking</w:t>
      </w:r>
      <w:bookmarkEnd w:id="16"/>
    </w:p>
    <w:p w:rsidR="005C290D" w:rsidRDefault="007663AD" w:rsidP="00D31B09">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Pr="00AB4070">
        <w:t xml:space="preserve">. The known geometric configuration of the fiducial markers assists to relate the device’s and MR’s coordinate systems.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r w:rsidR="004B4106">
        <w:rPr>
          <w:rFonts w:cstheme="minorHAnsi"/>
        </w:rPr>
        <w:t xml:space="preserve"> Moreover</w:t>
      </w:r>
      <w:r w:rsidR="004B4106" w:rsidRPr="00AB4070">
        <w:rPr>
          <w:rFonts w:cstheme="minorHAnsi"/>
        </w:rPr>
        <w:t xml:space="preserve">, </w:t>
      </w:r>
      <w:r w:rsidR="00110DD8">
        <w:rPr>
          <w:rFonts w:cstheme="minorHAnsi"/>
        </w:rPr>
        <w:t xml:space="preserve">diagnostic </w:t>
      </w:r>
      <w:r w:rsidR="004B4106" w:rsidRPr="00AB4070">
        <w:rPr>
          <w:rFonts w:cstheme="minorHAnsi"/>
        </w:rPr>
        <w:t>MRI systems</w:t>
      </w:r>
      <w:r w:rsidR="007B0BB9">
        <w:rPr>
          <w:rFonts w:cstheme="minorHAnsi"/>
        </w:rPr>
        <w:t xml:space="preserve"> are not equipped with </w:t>
      </w:r>
      <w:r w:rsidR="00710F28">
        <w:rPr>
          <w:rFonts w:cstheme="minorHAnsi"/>
        </w:rPr>
        <w:t>the required imaging systems for interventional guidance</w:t>
      </w:r>
      <w:r w:rsidR="00CF1A63">
        <w:rPr>
          <w:rFonts w:cstheme="minorHAnsi"/>
        </w:rPr>
        <w:t xml:space="preserve"> that makes</w:t>
      </w:r>
      <w:r w:rsidR="005C290D">
        <w:rPr>
          <w:rFonts w:cstheme="minorHAnsi"/>
        </w:rPr>
        <w:t xml:space="preserve"> the </w:t>
      </w:r>
      <w:r w:rsidR="00DD3D65">
        <w:rPr>
          <w:rFonts w:cstheme="minorHAnsi"/>
        </w:rPr>
        <w:t>tracking and registration of the tracking</w:t>
      </w:r>
      <w:r w:rsidR="005C290D">
        <w:rPr>
          <w:rFonts w:cstheme="minorHAnsi"/>
        </w:rPr>
        <w:t xml:space="preserve"> marker</w:t>
      </w:r>
      <w:r w:rsidR="00CF1A63">
        <w:rPr>
          <w:rFonts w:cstheme="minorHAnsi"/>
        </w:rPr>
        <w:t xml:space="preserve"> more difficult</w:t>
      </w:r>
      <w:r w:rsidR="005C290D">
        <w:rPr>
          <w:rFonts w:cstheme="minorHAnsi"/>
        </w:rPr>
        <w:t>.</w:t>
      </w:r>
    </w:p>
    <w:p w:rsidR="004B4106" w:rsidRDefault="004B4106" w:rsidP="00D31B09">
      <w:r w:rsidRPr="00AB4070">
        <w:t xml:space="preserve"> </w:t>
      </w:r>
      <w:r w:rsidRPr="00AB4070">
        <w:fldChar w:fldCharType="begin"/>
      </w:r>
      <w:r w:rsidRPr="00AB4070">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fldChar w:fldCharType="separate"/>
      </w:r>
      <w:bookmarkStart w:id="17" w:name="_CTVP0010a61dac0aa9f4782bc113a25c6f82896"/>
      <w:r w:rsidRPr="00AB4070">
        <w:t xml:space="preserve">(S.P. </w:t>
      </w:r>
      <w:proofErr w:type="spellStart"/>
      <w:r w:rsidRPr="00AB4070">
        <w:t>DiMaio</w:t>
      </w:r>
      <w:proofErr w:type="spellEnd"/>
      <w:r w:rsidRPr="00AB4070">
        <w:t xml:space="preserve">, E. </w:t>
      </w:r>
      <w:proofErr w:type="spellStart"/>
      <w:r w:rsidRPr="00AB4070">
        <w:t>Samset</w:t>
      </w:r>
      <w:proofErr w:type="spellEnd"/>
      <w:r w:rsidRPr="00AB4070">
        <w:t xml:space="preserve">, G. Fischer, I. </w:t>
      </w:r>
      <w:proofErr w:type="spellStart"/>
      <w:r w:rsidRPr="00AB4070">
        <w:t>Iordachita</w:t>
      </w:r>
      <w:proofErr w:type="spellEnd"/>
      <w:r w:rsidRPr="00AB4070">
        <w:t xml:space="preserve">, G. </w:t>
      </w:r>
      <w:proofErr w:type="spellStart"/>
      <w:r w:rsidRPr="00AB4070">
        <w:t>Fichtinger</w:t>
      </w:r>
      <w:proofErr w:type="spellEnd"/>
      <w:r w:rsidRPr="00AB4070">
        <w:t xml:space="preserve">, F. </w:t>
      </w:r>
      <w:proofErr w:type="spellStart"/>
      <w:r w:rsidRPr="00AB4070">
        <w:t>Jolesz</w:t>
      </w:r>
      <w:proofErr w:type="spellEnd"/>
      <w:r w:rsidRPr="00AB4070">
        <w:t xml:space="preserve">, and C.M. </w:t>
      </w:r>
      <w:proofErr w:type="spellStart"/>
      <w:r w:rsidRPr="00AB4070">
        <w:t>Tempany</w:t>
      </w:r>
      <w:proofErr w:type="spellEnd"/>
      <w:r w:rsidRPr="00AB4070">
        <w:t>)</w:t>
      </w:r>
      <w:bookmarkEnd w:id="17"/>
      <w:r w:rsidRPr="00AB4070">
        <w:fldChar w:fldCharType="end"/>
      </w:r>
    </w:p>
    <w:p w:rsidR="009C5E1B" w:rsidRDefault="006302A8" w:rsidP="00D31B09">
      <w:pPr>
        <w:rPr>
          <w:rFonts w:cstheme="minorHAnsi"/>
        </w:rPr>
      </w:pPr>
      <w:r>
        <w:rPr>
          <w:rFonts w:cstheme="minorHAnsi"/>
        </w:rPr>
        <w:t>To overcome these problem</w:t>
      </w:r>
      <w:r w:rsidR="001E0652">
        <w:rPr>
          <w:rFonts w:cstheme="minorHAnsi"/>
        </w:rPr>
        <w:t>s</w:t>
      </w:r>
      <w:r w:rsidR="009B5110">
        <w:t>,</w:t>
      </w:r>
      <w:r w:rsidR="00797519">
        <w:t xml:space="preserve"> chapter 4 introduces a new registration approach,</w:t>
      </w:r>
      <w:r w:rsidR="009B5110">
        <w:t xml:space="preserve"> which is able to achieve concurrent registration in</w:t>
      </w:r>
      <w:r w:rsidR="009C5E1B">
        <w:t xml:space="preserve"> a</w:t>
      </w:r>
      <w:r w:rsidR="009B5110">
        <w:t xml:space="preserve"> desired target alignment from a </w:t>
      </w:r>
      <w:r w:rsidR="001E0652">
        <w:t xml:space="preserve">single slice image using a new-designed </w:t>
      </w:r>
      <w:r w:rsidR="001E0652" w:rsidRPr="00DC4547">
        <w:rPr>
          <w:highlight w:val="green"/>
        </w:rPr>
        <w:t>Z-frame</w:t>
      </w:r>
      <w:r w:rsidR="00DC4547" w:rsidRPr="00DC4547">
        <w:rPr>
          <w:highlight w:val="green"/>
        </w:rPr>
        <w:t xml:space="preserve"> marker</w:t>
      </w:r>
      <w:r w:rsidR="001E0652">
        <w:t>.</w:t>
      </w:r>
      <w:r w:rsidR="009C5E1B">
        <w:t xml:space="preserve"> </w:t>
      </w:r>
      <w:r w:rsidR="00BC4A61">
        <w:rPr>
          <w:rFonts w:cstheme="minorHAnsi"/>
        </w:rPr>
        <w:t xml:space="preserve">The main strength of this registration </w:t>
      </w:r>
      <w:r w:rsidR="00266699">
        <w:rPr>
          <w:rFonts w:cstheme="minorHAnsi"/>
        </w:rPr>
        <w:t>approach</w:t>
      </w:r>
      <w:r w:rsidR="00BC4A61">
        <w:rPr>
          <w:rFonts w:cstheme="minorHAnsi"/>
        </w:rPr>
        <w:t xml:space="preserve"> is</w:t>
      </w:r>
      <w:r w:rsidR="00BD47BE">
        <w:rPr>
          <w:rFonts w:cstheme="minorHAnsi"/>
        </w:rPr>
        <w:t xml:space="preserve"> its</w:t>
      </w:r>
      <w:r w:rsidR="00A73A76">
        <w:rPr>
          <w:rFonts w:cstheme="minorHAnsi"/>
        </w:rPr>
        <w:t xml:space="preserve"> </w:t>
      </w:r>
      <w:r w:rsidR="00415A3A">
        <w:rPr>
          <w:rFonts w:cstheme="minorHAnsi"/>
        </w:rPr>
        <w:t>compatibi</w:t>
      </w:r>
      <w:r w:rsidR="00B608D5">
        <w:rPr>
          <w:rFonts w:cstheme="minorHAnsi"/>
        </w:rPr>
        <w:t>lity with</w:t>
      </w:r>
      <w:r w:rsidR="009211B7">
        <w:rPr>
          <w:rFonts w:cstheme="minorHAnsi"/>
        </w:rPr>
        <w:t xml:space="preserve"> all the MRI systems without</w:t>
      </w:r>
      <w:r w:rsidR="00557639">
        <w:rPr>
          <w:rFonts w:cstheme="minorHAnsi"/>
        </w:rPr>
        <w:t xml:space="preserve"> the</w:t>
      </w:r>
      <w:r w:rsidR="009211B7">
        <w:rPr>
          <w:rFonts w:cstheme="minorHAnsi"/>
        </w:rPr>
        <w:t xml:space="preserve"> need for any special interface.</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190BD6" w:rsidRDefault="00190BD6" w:rsidP="00D31B09"/>
    <w:p w:rsidR="002C73A6" w:rsidRDefault="002C73A6" w:rsidP="00D31B09"/>
    <w:p w:rsidR="002C73A6" w:rsidRDefault="002C73A6" w:rsidP="00D31B09">
      <w:r>
        <w:br w:type="page"/>
      </w:r>
    </w:p>
    <w:p w:rsidR="004E5970" w:rsidRPr="00D31B09" w:rsidRDefault="004E5970" w:rsidP="00D31B09">
      <w:pPr>
        <w:pStyle w:val="Heading1"/>
        <w:sectPr w:rsidR="004E5970" w:rsidRPr="00D31B09" w:rsidSect="00E12BCA">
          <w:pgSz w:w="11906" w:h="16838" w:code="9"/>
          <w:pgMar w:top="1440" w:right="1440" w:bottom="1440" w:left="1440" w:header="720" w:footer="720" w:gutter="0"/>
          <w:cols w:space="720"/>
          <w:titlePg/>
          <w:docGrid w:linePitch="360"/>
        </w:sectPr>
      </w:pPr>
    </w:p>
    <w:p w:rsidR="00014CA9" w:rsidRPr="006E1272" w:rsidRDefault="00014CA9" w:rsidP="00D31B09">
      <w:pPr>
        <w:pStyle w:val="Heading2"/>
      </w:pPr>
      <w:bookmarkStart w:id="18" w:name="_Toc523161706"/>
      <w:r w:rsidRPr="006E1272">
        <w:lastRenderedPageBreak/>
        <w:t>Principal of Z-frame marker</w:t>
      </w:r>
      <w:bookmarkEnd w:id="18"/>
    </w:p>
    <w:p w:rsidR="00384C18" w:rsidRDefault="00384C18" w:rsidP="00D31B09">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ven circular areas, see Figure 3.1</w:t>
      </w:r>
      <w:r w:rsidRPr="002A5F20">
        <w:t xml:space="preserve">. </w:t>
      </w:r>
    </w:p>
    <w:p w:rsidR="00384C18" w:rsidRDefault="00384C18" w:rsidP="00D31B09"/>
    <w:p w:rsidR="004965FA" w:rsidRDefault="00384C18" w:rsidP="00D31B09">
      <w:r w:rsidRPr="007D2803">
        <w:rPr>
          <w:noProof/>
        </w:rPr>
        <w:drawing>
          <wp:inline distT="0" distB="0" distL="0" distR="0" wp14:anchorId="3CB620B5" wp14:editId="32118B48">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384C18" w:rsidRPr="004965FA" w:rsidRDefault="004965FA" w:rsidP="001E5CB2">
      <w:pPr>
        <w:pStyle w:val="Caption"/>
      </w:pPr>
      <w:r w:rsidRPr="004965FA">
        <w:t xml:space="preserve">Figure </w:t>
      </w:r>
      <w:r w:rsidR="00111375">
        <w:fldChar w:fldCharType="begin"/>
      </w:r>
      <w:r w:rsidR="00111375">
        <w:instrText xml:space="preserve"> STYLEREF 1 \s </w:instrText>
      </w:r>
      <w:r w:rsidR="00111375">
        <w:fldChar w:fldCharType="separate"/>
      </w:r>
      <w:r w:rsidR="00111375">
        <w:rPr>
          <w:noProof/>
          <w:cs/>
        </w:rPr>
        <w:t>‎</w:t>
      </w:r>
      <w:r w:rsidR="00111375">
        <w:rPr>
          <w:noProof/>
        </w:rPr>
        <w:t>3</w:t>
      </w:r>
      <w:r w:rsidR="00111375">
        <w:fldChar w:fldCharType="end"/>
      </w:r>
      <w:r w:rsidR="00111375">
        <w:t>.</w:t>
      </w:r>
      <w:r w:rsidR="00111375">
        <w:fldChar w:fldCharType="begin"/>
      </w:r>
      <w:r w:rsidR="00111375">
        <w:instrText xml:space="preserve"> SEQ Figure \* ARABIC \s 1 </w:instrText>
      </w:r>
      <w:r w:rsidR="00111375">
        <w:fldChar w:fldCharType="separate"/>
      </w:r>
      <w:r w:rsidR="00111375">
        <w:rPr>
          <w:noProof/>
        </w:rPr>
        <w:t>1</w:t>
      </w:r>
      <w:r w:rsidR="00111375">
        <w:fldChar w:fldCharType="end"/>
      </w:r>
      <w:r w:rsidRPr="004965FA">
        <w:t>: left: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Right: The Z-marker in a 2D-MR-image with view in +Z-direction and with all calculated center points of the circular areas </w:t>
      </w:r>
      <w:r w:rsidRPr="004965FA">
        <w:rPr>
          <w:highlight w:val="cyan"/>
        </w:rPr>
        <w:t>[996]</w:t>
      </w:r>
      <w:r w:rsidRPr="004965FA">
        <w:t>.</w:t>
      </w:r>
    </w:p>
    <w:p w:rsidR="00384C18" w:rsidRPr="00C40C69" w:rsidRDefault="004965FA" w:rsidP="00D31B09">
      <w:r w:rsidRPr="00C40C69">
        <w:t xml:space="preserve"> </w:t>
      </w:r>
    </w:p>
    <w:p w:rsidR="00384C18" w:rsidRDefault="00384C18" w:rsidP="00D31B09"/>
    <w:p w:rsidR="00384C18" w:rsidRDefault="00384C18" w:rsidP="00D31B09">
      <w:r w:rsidRPr="002A5F20">
        <w:t>With the measurement of all distances between the circular areas, the marker alignment can be fully calculated in six degrees of freedom (6-DOF) in reference to the image plane alignment in the MR-image</w:t>
      </w:r>
      <w:r>
        <w:t xml:space="preserve">. </w:t>
      </w:r>
      <w:r w:rsidRPr="002A5F20">
        <w:t xml:space="preserve">However, the published marker concepts lacked in their fiducial </w:t>
      </w:r>
      <w:r w:rsidRPr="002A5F20">
        <w:lastRenderedPageBreak/>
        <w:t xml:space="preserve">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w:t>
      </w:r>
      <w:proofErr w:type="spellStart"/>
      <w:r w:rsidRPr="002A5F20">
        <w:t>Gd</w:t>
      </w:r>
      <w:proofErr w:type="spellEnd"/>
      <w:r w:rsidRPr="002A5F20">
        <w:t xml:space="preserve">, MR-SPOT® 121, </w:t>
      </w:r>
      <w:proofErr w:type="spellStart"/>
      <w:r w:rsidRPr="002A5F20">
        <w:t>Beekley</w:t>
      </w:r>
      <w:proofErr w:type="spellEnd"/>
      <w:r w:rsidRPr="002A5F20">
        <w:t xml:space="preserve"> Corp., </w:t>
      </w:r>
      <w:proofErr w:type="spellStart"/>
      <w:r w:rsidRPr="002A5F20">
        <w:t>Gd</w:t>
      </w:r>
      <w:proofErr w:type="spellEnd"/>
      <w:r w:rsidRPr="002A5F20">
        <w:t>-capsule length: 32.0 mm, inner diameter: 6.2 mm) and that are placed inside the internal, z-shaped tunnel structures of the solid body, see Figure 3</w:t>
      </w:r>
      <w:r w:rsidR="00557639">
        <w:t>.2</w:t>
      </w:r>
      <w:r w:rsidRPr="002A5F20">
        <w:t xml:space="preserve"> left. Another method that has been applied for the Z-marker fabrication is the direct filling of a solid body with internal Z-shaped tunnel structures. This is made by one bore-hole which needs to be sealed up after filling, see Figure 3</w:t>
      </w:r>
      <w:r w:rsidR="00557639">
        <w:t>.2</w:t>
      </w:r>
      <w:r w:rsidRPr="002A5F20">
        <w:t xml:space="preserve"> right. That method owns the disadvantages for a complex and expensive fabrication process and a high risk for leakages. </w:t>
      </w:r>
    </w:p>
    <w:p w:rsidR="00384C18" w:rsidRDefault="003F5526" w:rsidP="00D31B09">
      <w:r>
        <w:rPr>
          <w:noProof/>
        </w:rPr>
        <mc:AlternateContent>
          <mc:Choice Requires="wps">
            <w:drawing>
              <wp:anchor distT="0" distB="0" distL="114300" distR="114300" simplePos="0" relativeHeight="251740672" behindDoc="0" locked="0" layoutInCell="1" allowOverlap="1" wp14:anchorId="66192697" wp14:editId="6DEA5C19">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8D0793" w:rsidRPr="00C63DE1" w:rsidRDefault="008D0793" w:rsidP="001E5CB2">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rsidRPr="008D6AB0">
                              <w:t xml:space="preserve">: Z-marker concept with </w:t>
                            </w:r>
                            <w:proofErr w:type="spellStart"/>
                            <w:r w:rsidRPr="008D6AB0">
                              <w:t>Gd</w:t>
                            </w:r>
                            <w:proofErr w:type="spellEnd"/>
                            <w:r w:rsidRPr="008D6AB0">
                              <w:t xml:space="preserve">-based marker capsules inserted into a solid </w:t>
                            </w:r>
                            <w:r w:rsidRPr="00DD6BB9">
                              <w:t>body</w:t>
                            </w:r>
                            <w:r w:rsidRPr="008D6AB0">
                              <w:t xml:space="preserve"> frame (left and middle). </w:t>
                            </w:r>
                            <w:r w:rsidRPr="00C40C69">
                              <w:t>Design concept with marker liquid directly injected into tunnel structures of the marker body but requiring additional sealing (right) [</w:t>
                            </w:r>
                            <w:r w:rsidRPr="00C40C69">
                              <w:rPr>
                                <w:highlight w:val="cyan"/>
                              </w:rPr>
                              <w:t>4, 995 - please update</w:t>
                            </w:r>
                            <w:r w:rsidRPr="00C40C6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192697" id="Text Box 46" o:spid="_x0000_s1039" type="#_x0000_t202" style="position:absolute;left:0;text-align:left;margin-left:43pt;margin-top:191.6pt;width:375.85pt;height:.05pt;z-index:251740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iAMgIAAGc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" stroked="f">
                <v:textbox style="mso-fit-shape-to-text:t" inset="0,0,0,0">
                  <w:txbxContent>
                    <w:p w:rsidR="008D0793" w:rsidRPr="00C63DE1" w:rsidRDefault="008D0793" w:rsidP="001E5CB2">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rsidRPr="008D6AB0">
                        <w:t xml:space="preserve">: Z-marker concept with </w:t>
                      </w:r>
                      <w:proofErr w:type="spellStart"/>
                      <w:r w:rsidRPr="008D6AB0">
                        <w:t>Gd</w:t>
                      </w:r>
                      <w:proofErr w:type="spellEnd"/>
                      <w:r w:rsidRPr="008D6AB0">
                        <w:t xml:space="preserve">-based marker capsules inserted into a solid </w:t>
                      </w:r>
                      <w:r w:rsidRPr="00DD6BB9">
                        <w:t>body</w:t>
                      </w:r>
                      <w:r w:rsidRPr="008D6AB0">
                        <w:t xml:space="preserve"> frame (left and middle). </w:t>
                      </w:r>
                      <w:r w:rsidRPr="00C40C69">
                        <w:t>Design concept with marker liquid directly injected into tunnel structures of the marker body but requiring additional sealing (right) [</w:t>
                      </w:r>
                      <w:r w:rsidRPr="00C40C69">
                        <w:rPr>
                          <w:highlight w:val="cyan"/>
                        </w:rPr>
                        <w:t>4, 995 - please update</w:t>
                      </w:r>
                      <w:r w:rsidRPr="00C40C69">
                        <w:t>].</w:t>
                      </w:r>
                    </w:p>
                  </w:txbxContent>
                </v:textbox>
                <w10:wrap type="topAndBottom"/>
              </v:shape>
            </w:pict>
          </mc:Fallback>
        </mc:AlternateContent>
      </w:r>
      <w:r w:rsidR="00384C18">
        <w:rPr>
          <w:noProof/>
        </w:rPr>
        <w:drawing>
          <wp:anchor distT="0" distB="0" distL="114300" distR="114300" simplePos="0" relativeHeight="251579904" behindDoc="0" locked="0" layoutInCell="1" allowOverlap="1" wp14:anchorId="52DC24D7" wp14:editId="627E2C63">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3"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80928" behindDoc="0" locked="0" layoutInCell="1" allowOverlap="1" wp14:anchorId="1D79BB77" wp14:editId="6219947A">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4"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81952" behindDoc="0" locked="0" layoutInCell="1" allowOverlap="1" wp14:anchorId="0A61FAC5" wp14:editId="6BDE0100">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D31B09">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w:t>
      </w:r>
      <w:r w:rsidRPr="002A5F20">
        <w:lastRenderedPageBreak/>
        <w:t xml:space="preserve">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rPr>
        <w:t>- please update</w:t>
      </w:r>
      <w:r w:rsidRPr="002A5F20">
        <w:t>].</w:t>
      </w:r>
    </w:p>
    <w:p w:rsidR="00384C18" w:rsidRDefault="00384C18" w:rsidP="00D31B09"/>
    <w:p w:rsidR="00F37617" w:rsidRDefault="008D6F40" w:rsidP="00D31B09">
      <w:r>
        <w:rPr>
          <w:noProof/>
        </w:rPr>
        <w:drawing>
          <wp:anchor distT="0" distB="0" distL="114300" distR="114300" simplePos="0" relativeHeight="251584000" behindDoc="0" locked="0" layoutInCell="1" allowOverlap="1" wp14:anchorId="3ED947FF" wp14:editId="30ABEA2A">
            <wp:simplePos x="0" y="0"/>
            <wp:positionH relativeFrom="column">
              <wp:posOffset>4278544</wp:posOffset>
            </wp:positionH>
            <wp:positionV relativeFrom="paragraph">
              <wp:posOffset>90157</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5024" behindDoc="0" locked="0" layoutInCell="1" allowOverlap="1" wp14:anchorId="4E430FA5" wp14:editId="7DBC043B">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sidR="00F37617">
        <w:rPr>
          <w:noProof/>
        </w:rPr>
        <w:drawing>
          <wp:anchor distT="0" distB="0" distL="114300" distR="114300" simplePos="0" relativeHeight="251582976" behindDoc="0" locked="0" layoutInCell="1" allowOverlap="1" wp14:anchorId="30FB3CBA" wp14:editId="315577A0">
            <wp:simplePos x="0" y="0"/>
            <wp:positionH relativeFrom="column">
              <wp:posOffset>941578</wp:posOffset>
            </wp:positionH>
            <wp:positionV relativeFrom="paragraph">
              <wp:posOffset>10457</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8"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F37617" w:rsidRDefault="008D6F40" w:rsidP="00D31B09">
      <w:r>
        <w:rPr>
          <w:noProof/>
        </w:rPr>
        <w:drawing>
          <wp:anchor distT="0" distB="0" distL="114300" distR="114300" simplePos="0" relativeHeight="251586048" behindDoc="0" locked="0" layoutInCell="1" allowOverlap="1" wp14:anchorId="36DAF69D" wp14:editId="0933B570">
            <wp:simplePos x="0" y="0"/>
            <wp:positionH relativeFrom="column">
              <wp:posOffset>-145015</wp:posOffset>
            </wp:positionH>
            <wp:positionV relativeFrom="paragraph">
              <wp:posOffset>172386</wp:posOffset>
            </wp:positionV>
            <wp:extent cx="1375410" cy="539115"/>
            <wp:effectExtent l="0" t="953" r="0" b="0"/>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9"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p>
    <w:p w:rsidR="00F37617" w:rsidRDefault="00F37617" w:rsidP="00D31B09"/>
    <w:p w:rsidR="00F37617" w:rsidRDefault="00F37617" w:rsidP="00D31B09"/>
    <w:p w:rsidR="00F37617" w:rsidRDefault="00F37617" w:rsidP="00D31B09"/>
    <w:p w:rsidR="00F37617" w:rsidRDefault="00DD6BB9" w:rsidP="00D31B09">
      <w:r>
        <w:rPr>
          <w:noProof/>
        </w:rPr>
        <mc:AlternateContent>
          <mc:Choice Requires="wps">
            <w:drawing>
              <wp:anchor distT="0" distB="0" distL="114300" distR="114300" simplePos="0" relativeHeight="251741696" behindDoc="0" locked="0" layoutInCell="1" allowOverlap="1" wp14:anchorId="1FC43958" wp14:editId="45D8AC86">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8D0793" w:rsidRPr="008404D9" w:rsidRDefault="008D0793" w:rsidP="00FA2990">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rsidRPr="008D6AB0">
                              <w:t xml:space="preserve">: Overview on potential geometric defects for fiducial markers using </w:t>
                            </w:r>
                            <w:proofErr w:type="spellStart"/>
                            <w:r w:rsidRPr="008D6AB0">
                              <w:t>Gd</w:t>
                            </w:r>
                            <w:proofErr w:type="spellEnd"/>
                            <w:r w:rsidRPr="008D6AB0">
                              <w:t xml:space="preserve">-filled capsules (left and middle) and effect from the </w:t>
                            </w:r>
                            <w:r w:rsidRPr="00DD6BB9">
                              <w:t>interpolated</w:t>
                            </w:r>
                            <w:r w:rsidRPr="008D6AB0">
                              <w:t xml:space="preserve"> center point between the fat- and water-based circular artifact areas (right) [</w:t>
                            </w:r>
                            <w:r w:rsidRPr="008D6AB0">
                              <w:rPr>
                                <w:highlight w:val="cyan"/>
                              </w:rPr>
                              <w:t>please update</w:t>
                            </w:r>
                            <w:r w:rsidRPr="008D6AB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C43958" id="Text Box 52" o:spid="_x0000_s1040" type="#_x0000_t202" style="position:absolute;left:0;text-align:left;margin-left:21.5pt;margin-top:8pt;width:439.3pt;height:1in;z-index:25174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yUNRNAIAAGoEAAAOAAAAAAAAAAAAAAAA&#10;AC4CAABkcnMvZTJvRG9jLnhtbFBLAQItABQABgAIAAAAIQDzT1Sb3gAAAAkBAAAPAAAAAAAAAAAA&#10;AAAAAI4EAABkcnMvZG93bnJldi54bWxQSwUGAAAAAAQABADzAAAAmQUAAAAA&#10;" stroked="f">
                <v:textbox inset="0,0,0,0">
                  <w:txbxContent>
                    <w:p w:rsidR="008D0793" w:rsidRPr="008404D9" w:rsidRDefault="008D0793" w:rsidP="00FA2990">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rsidRPr="008D6AB0">
                        <w:t xml:space="preserve">: Overview on potential geometric defects for fiducial markers using </w:t>
                      </w:r>
                      <w:proofErr w:type="spellStart"/>
                      <w:r w:rsidRPr="008D6AB0">
                        <w:t>Gd</w:t>
                      </w:r>
                      <w:proofErr w:type="spellEnd"/>
                      <w:r w:rsidRPr="008D6AB0">
                        <w:t xml:space="preserve">-filled capsules (left and middle) and effect from the </w:t>
                      </w:r>
                      <w:r w:rsidRPr="00DD6BB9">
                        <w:t>interpolated</w:t>
                      </w:r>
                      <w:r w:rsidRPr="008D6AB0">
                        <w:t xml:space="preserve"> center point between the fat- and water-based circular artifact areas (right) [</w:t>
                      </w:r>
                      <w:r w:rsidRPr="008D6AB0">
                        <w:rPr>
                          <w:highlight w:val="cyan"/>
                        </w:rPr>
                        <w:t>please update</w:t>
                      </w:r>
                      <w:r w:rsidRPr="008D6AB0">
                        <w:t>].</w:t>
                      </w:r>
                    </w:p>
                  </w:txbxContent>
                </v:textbox>
              </v:shape>
            </w:pict>
          </mc:Fallback>
        </mc:AlternateContent>
      </w:r>
    </w:p>
    <w:p w:rsidR="00384C18" w:rsidRPr="008D6AB0" w:rsidRDefault="00384C18" w:rsidP="00FA2990">
      <w:pPr>
        <w:pStyle w:val="Caption"/>
      </w:pPr>
      <w:r w:rsidRPr="00557639">
        <w:rPr>
          <w:noProof/>
        </w:rPr>
        <mc:AlternateContent>
          <mc:Choice Requires="wpg">
            <w:drawing>
              <wp:anchor distT="0" distB="0" distL="114300" distR="114300" simplePos="0" relativeHeight="251587072" behindDoc="0" locked="0" layoutInCell="1" allowOverlap="1" wp14:anchorId="245F7C6E" wp14:editId="7E354313">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60F94934" id="Group 1073741842" o:spid="_x0000_s1026" style="position:absolute;margin-left:985.45pt;margin-top:25.65pt;width:220.75pt;height:215.45pt;z-index:251698176;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D31B09">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xml:space="preserve">. This one material is used for the fabrication of the solid Z-marker body and the internal marker liquid by using the method of </w:t>
      </w:r>
      <w:proofErr w:type="spellStart"/>
      <w:r w:rsidRPr="002A5F20">
        <w:t>stereolithography</w:t>
      </w:r>
      <w:proofErr w:type="spellEnd"/>
      <w:r w:rsidRPr="002A5F20">
        <w:t xml:space="preserve"> (SLA) technology [4 </w:t>
      </w:r>
      <w:r w:rsidRPr="002A5F20">
        <w:rPr>
          <w:i/>
          <w:iCs/>
        </w:rPr>
        <w:t>- please update</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735989" w:rsidRDefault="00735989" w:rsidP="00D31B09">
      <w:bookmarkStart w:id="19" w:name="_Ref521070685"/>
    </w:p>
    <w:p w:rsidR="004E5970" w:rsidRPr="00D31B09" w:rsidRDefault="004E5970" w:rsidP="00D31B09">
      <w:pPr>
        <w:pStyle w:val="Heading1"/>
        <w:sectPr w:rsidR="004E5970" w:rsidRPr="00D31B09" w:rsidSect="00E12BCA">
          <w:pgSz w:w="11906" w:h="16838" w:code="9"/>
          <w:pgMar w:top="1440" w:right="1440" w:bottom="1440" w:left="1440" w:header="720" w:footer="720" w:gutter="0"/>
          <w:cols w:space="720"/>
          <w:titlePg/>
          <w:docGrid w:linePitch="360"/>
        </w:sectPr>
      </w:pPr>
    </w:p>
    <w:p w:rsidR="00627537" w:rsidRDefault="00347F08" w:rsidP="00D31B09">
      <w:pPr>
        <w:pStyle w:val="Heading1"/>
      </w:pPr>
      <w:bookmarkStart w:id="20" w:name="_Toc523161707"/>
      <w:r w:rsidRPr="0088075A">
        <w:lastRenderedPageBreak/>
        <w:t>Methodology</w:t>
      </w:r>
      <w:bookmarkEnd w:id="19"/>
      <w:bookmarkEnd w:id="20"/>
    </w:p>
    <w:p w:rsidR="00D61DE5" w:rsidRPr="00D61DE5" w:rsidRDefault="00D61DE5" w:rsidP="00D31B09">
      <w:r w:rsidRPr="00D61DE5">
        <w:t xml:space="preserve">This is </w:t>
      </w:r>
      <w:r w:rsidR="007A1A1F" w:rsidRPr="00D61DE5">
        <w:t>divided</w:t>
      </w:r>
      <w:r w:rsidRPr="00D61DE5">
        <w:t xml:space="preserve"> into three parts:</w:t>
      </w:r>
    </w:p>
    <w:p w:rsidR="00627537" w:rsidRDefault="00627537" w:rsidP="00D31B09"/>
    <w:p w:rsidR="00627537" w:rsidRDefault="00627537" w:rsidP="00D31B09">
      <w:pPr>
        <w:pStyle w:val="Heading2"/>
      </w:pPr>
      <w:bookmarkStart w:id="21" w:name="_Toc523161708"/>
      <w:r>
        <w:t xml:space="preserve">Alignment </w:t>
      </w:r>
      <w:r w:rsidRPr="004C21C6">
        <w:t>detection</w:t>
      </w:r>
      <w:r>
        <w:t xml:space="preserve"> algorithm</w:t>
      </w:r>
      <w:bookmarkEnd w:id="21"/>
    </w:p>
    <w:p w:rsidR="00C30659" w:rsidRDefault="00F10741" w:rsidP="00D31B09">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marker</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763C66">
        <w:t xml:space="preserve"> in section 4</w:t>
      </w:r>
      <w:r w:rsidR="000A60EF">
        <w:t>.2</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 xml:space="preserve">of the Z-marker in </w:t>
      </w:r>
      <w:r w:rsidR="00D8069B">
        <w:t>MRI coordinate syst</w:t>
      </w:r>
      <w:r w:rsidR="00763C66">
        <w:t>em</w:t>
      </w:r>
      <w:r w:rsidR="00C6226F">
        <w:t xml:space="preserve"> that is discussed in section4.3.</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in this chapter are implemented</w:t>
      </w:r>
      <w:r w:rsidR="0025760E">
        <w:t xml:space="preserve"> in </w:t>
      </w:r>
      <w:proofErr w:type="spellStart"/>
      <w:r w:rsidR="0025760E">
        <w:t>Matlab</w:t>
      </w:r>
      <w:proofErr w:type="spellEnd"/>
      <w:r w:rsidR="0025760E">
        <w:t xml:space="preserve"> R2017a</w:t>
      </w:r>
      <w:r w:rsidR="002C6955">
        <w:t xml:space="preserve"> and R2018a</w:t>
      </w:r>
      <w:r w:rsidR="00E8358E">
        <w:t>.</w:t>
      </w:r>
      <w:r w:rsidR="00A52A4F">
        <w:t xml:space="preserve"> T</w:t>
      </w:r>
      <w:r w:rsidR="00182B41">
        <w:t>he system configuration and flowchart of the procedure is shown in Fig</w:t>
      </w:r>
      <w:r w:rsidR="00961579">
        <w:t>ure 4.1</w:t>
      </w:r>
      <w:r w:rsidR="00842307">
        <w:t xml:space="preserve"> and 4.2</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873275" w:rsidRDefault="00873275" w:rsidP="00D31B09"/>
    <w:p w:rsidR="001809A5" w:rsidRDefault="001809A5" w:rsidP="00D31B09"/>
    <w:p w:rsidR="005A3FBE" w:rsidRDefault="004F7E7B" w:rsidP="00D31B09">
      <w:r w:rsidRPr="004F7E7B">
        <w:rPr>
          <w:noProof/>
        </w:rPr>
        <mc:AlternateContent>
          <mc:Choice Requires="wps">
            <w:drawing>
              <wp:anchor distT="0" distB="0" distL="114300" distR="114300" simplePos="0" relativeHeight="251588096" behindDoc="0" locked="0" layoutInCell="1" allowOverlap="1" wp14:anchorId="5C5B3C2B" wp14:editId="332018A9">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DDA4A05" id="Rectangle 44" o:spid="_x0000_s1026" style="position:absolute;margin-left:399pt;margin-top:25.3pt;width:450.2pt;height:136.9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7312" behindDoc="0" locked="0" layoutInCell="1" allowOverlap="1" wp14:anchorId="715ED978" wp14:editId="5EC9B4C5">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8D0793" w:rsidRPr="000C219D" w:rsidRDefault="008D0793"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ED978" id="Text Box 135" o:spid="_x0000_s1041" type="#_x0000_t202" style="position:absolute;left:0;text-align:left;margin-left:-42.15pt;margin-top:19.7pt;width:135.5pt;height:29pt;rotation:-90;z-index:25159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" fillcolor="#f2f2f2 [3052]" stroked="f" strokeweight=".5pt">
                <v:textbox>
                  <w:txbxContent>
                    <w:p w:rsidR="008D0793" w:rsidRPr="000C219D" w:rsidRDefault="008D0793"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6288" behindDoc="0" locked="0" layoutInCell="1" allowOverlap="1" wp14:anchorId="7B28E439" wp14:editId="6AC845CE">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8E439" id="Rectangle 133" o:spid="_x0000_s1042" style="position:absolute;left:0;text-align:left;margin-left:62.4pt;margin-top:2pt;width:148.2pt;height:50.8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Cf/wozlwIAAIQFAAAOAAAAAAAAAAAAAAAAAC4CAABkcnMvZTJvRG9jLnht&#10;bFBLAQItABQABgAIAAAAIQB3fWU/2wAAAAkBAAAPAAAAAAAAAAAAAAAAAPEEAABkcnMvZG93bnJl&#10;di54bWxQSwUGAAAAAAQABADzAAAA+QUAAAAA&#10;" fillcolor="#7030a0" strokecolor="#1f4d78 [1604]" strokeweight="1pt">
                <v:textbox>
                  <w:txbxContent>
                    <w:p w:rsidR="008D0793" w:rsidRPr="009E5387" w:rsidRDefault="008D0793" w:rsidP="00D31B09">
                      <w:r>
                        <w:t>Robotic Device and the Z-marker</w:t>
                      </w:r>
                    </w:p>
                  </w:txbxContent>
                </v:textbox>
              </v:rect>
            </w:pict>
          </mc:Fallback>
        </mc:AlternateContent>
      </w:r>
      <w:r w:rsidR="00F939D5">
        <w:rPr>
          <w:noProof/>
        </w:rPr>
        <mc:AlternateContent>
          <mc:Choice Requires="wps">
            <w:drawing>
              <wp:anchor distT="0" distB="0" distL="114300" distR="114300" simplePos="0" relativeHeight="251590144" behindDoc="0" locked="0" layoutInCell="1" allowOverlap="1" wp14:anchorId="202AEDA5" wp14:editId="29EB8585">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AEDA5" id="Rectangle 127" o:spid="_x0000_s1043" style="position:absolute;left:0;text-align:left;margin-left:282.25pt;margin-top:2.05pt;width:148.3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NbqC9qUCAADCBQAADgAAAAAAAAAAAAAA&#10;AAAuAgAAZHJzL2Uyb0RvYy54bWxQSwECLQAUAAYACAAAACEAzfKSt+AAAAAJAQAADwAAAAAAAAAA&#10;AAAAAAD/BAAAZHJzL2Rvd25yZXYueG1sUEsFBgAAAAAEAAQA8wAAAAwGAAAAAA==&#10;" fillcolor="#c5e0b3 [1305]" strokecolor="#1f4d78 [1604]" strokeweight="1pt">
                <v:textbox>
                  <w:txbxContent>
                    <w:p w:rsidR="008D0793" w:rsidRPr="009E5387" w:rsidRDefault="008D0793" w:rsidP="00D31B09">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9360" behindDoc="0" locked="0" layoutInCell="1" allowOverlap="1" wp14:anchorId="4B6E0A18" wp14:editId="57861F32">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A2CD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4F67B142" wp14:editId="580800A0">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7FA9A" id="Left Arrow 138" o:spid="_x0000_s1026" type="#_x0000_t66" style="position:absolute;margin-left:283.05pt;margin-top:24.35pt;width:72.7pt;height:21.6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6528" behindDoc="0" locked="0" layoutInCell="1" allowOverlap="1" wp14:anchorId="460CD730" wp14:editId="75A816D7">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A0FF0" id="Left Arrow 148" o:spid="_x0000_s1026" type="#_x0000_t66" style="position:absolute;margin-left:62.4pt;margin-top:23.05pt;width:74.15pt;height:21.6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5504" behindDoc="0" locked="0" layoutInCell="1" allowOverlap="1" wp14:anchorId="4C811E1B" wp14:editId="106CD026">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03B08" id="Left Arrow 146" o:spid="_x0000_s1026" type="#_x0000_t66" style="position:absolute;margin-left:134.5pt;margin-top:23.1pt;width:72.7pt;height:21.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5264" behindDoc="0" locked="0" layoutInCell="1" allowOverlap="1" wp14:anchorId="3979E938" wp14:editId="14F4D1A7">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79E938" id="Rectangle 132" o:spid="_x0000_s1044" style="position:absolute;left:0;text-align:left;margin-left:59.45pt;margin-top:14.1pt;width:148.3pt;height:51.1pt;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ddy3jaYCAADCBQAADgAAAAAAAAAAAAAA&#10;AAAuAgAAZHJzL2Uyb0RvYy54bWxQSwECLQAUAAYACAAAACEAhQGtNt8AAAAKAQAADwAAAAAAAAAA&#10;AAAAAAAABQAAZHJzL2Rvd25yZXYueG1sUEsFBgAAAAAEAAQA8wAAAAwGAAAAAA==&#10;" fillcolor="#f7caac [1301]" strokecolor="#1f4d78 [1604]" strokeweight="1pt">
                <v:textbox>
                  <w:txbxContent>
                    <w:p w:rsidR="008D0793" w:rsidRPr="009E5387" w:rsidRDefault="008D0793" w:rsidP="00D31B09">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2192" behindDoc="0" locked="0" layoutInCell="1" allowOverlap="1" wp14:anchorId="0F1BB203" wp14:editId="3488D55D">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1BB203" id="Rectangle 129" o:spid="_x0000_s1045" style="position:absolute;left:0;text-align:left;margin-left:283.2pt;margin-top:14.1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DIrnQ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" fillcolor="#c45911 [2405]" strokecolor="#1f4d78 [1604]" strokeweight="1pt">
                <v:textbox>
                  <w:txbxContent>
                    <w:p w:rsidR="008D0793" w:rsidRPr="009E5387" w:rsidRDefault="008D0793" w:rsidP="00D31B09">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9120" behindDoc="0" locked="0" layoutInCell="1" allowOverlap="1" wp14:anchorId="006E1413" wp14:editId="1A04D4BA">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2005F301" id="Rectangle 44" o:spid="_x0000_s1026" style="position:absolute;margin-left:398.95pt;margin-top:.75pt;width:450.15pt;height:234.35pt;z-index:251704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601408" behindDoc="0" locked="0" layoutInCell="1" allowOverlap="1" wp14:anchorId="4661A369" wp14:editId="2AC6CF32">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69B03" id="Left Arrow 141" o:spid="_x0000_s1026" type="#_x0000_t66" style="position:absolute;margin-left:383.4pt;margin-top:8.7pt;width:21.6pt;height:21.6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2432" behindDoc="0" locked="0" layoutInCell="1" allowOverlap="1" wp14:anchorId="28077D71" wp14:editId="42642E71">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6005F" id="Left Arrow 142" o:spid="_x0000_s1026" type="#_x0000_t66" style="position:absolute;margin-left:308.9pt;margin-top:7.1pt;width:21.6pt;height:21.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8336" behindDoc="0" locked="0" layoutInCell="1" allowOverlap="1" wp14:anchorId="18568F74" wp14:editId="4BCA05EB">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8D0793" w:rsidRPr="000C219D" w:rsidRDefault="008D0793"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568F74" id="Text Box 136" o:spid="_x0000_s1046" type="#_x0000_t202" style="position:absolute;left:0;text-align:left;margin-left:-51.85pt;margin-top:25.65pt;width:153.85pt;height:28.25pt;rotation:-90;z-index:251598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Da1YsdXQIAALgEAAAOAAAAAAAAAAAAAAAAAC4CAABkcnMvZTJvRG9j&#10;LnhtbFBLAQItABQABgAIAAAAIQD3u7tI3wAAAAkBAAAPAAAAAAAAAAAAAAAAALcEAABkcnMvZG93&#10;bnJldi54bWxQSwUGAAAAAAQABADzAAAAwwUAAAAA&#10;" fillcolor="#f2f2f2 [3052]" stroked="f" strokeweight=".5pt">
                <v:textbox>
                  <w:txbxContent>
                    <w:p w:rsidR="008D0793" w:rsidRPr="000C219D" w:rsidRDefault="008D0793" w:rsidP="00D31B09">
                      <w:r>
                        <w:t>Control Room</w:t>
                      </w:r>
                    </w:p>
                  </w:txbxContent>
                </v:textbox>
              </v:shape>
            </w:pict>
          </mc:Fallback>
        </mc:AlternateContent>
      </w:r>
      <w:r w:rsidR="00DD5DEE">
        <w:rPr>
          <w:noProof/>
        </w:rPr>
        <mc:AlternateContent>
          <mc:Choice Requires="wps">
            <w:drawing>
              <wp:anchor distT="0" distB="0" distL="114300" distR="114300" simplePos="0" relativeHeight="251603456" behindDoc="0" locked="0" layoutInCell="1" allowOverlap="1" wp14:anchorId="2051EBBA" wp14:editId="01CD12DE">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53878" id="Left Arrow 144" o:spid="_x0000_s1026" type="#_x0000_t66" style="position:absolute;margin-left:120.2pt;margin-top:16pt;width:95.75pt;height:21.6pt;rotation:9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33598F63" wp14:editId="0DDEA069">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D9909" id="Left Arrow 145" o:spid="_x0000_s1026" type="#_x0000_t66" style="position:absolute;margin-left:48.85pt;margin-top:16.6pt;width:95.75pt;height:21.6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91168" behindDoc="0" locked="0" layoutInCell="1" allowOverlap="1" wp14:anchorId="30BCA5A7" wp14:editId="502BB269">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CA5A7" id="Rectangle 128" o:spid="_x0000_s1047" style="position:absolute;left:0;text-align:left;margin-left:282.3pt;margin-top:3.2pt;width:148.3pt;height:51.1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ASSwnJmgIAAIQFAAAOAAAAAAAAAAAAAAAAAC4CAABkcnMvZTJv&#10;RG9jLnhtbFBLAQItABQABgAIAAAAIQDAaxVJ3gAAAAkBAAAPAAAAAAAAAAAAAAAAAPQEAABkcnMv&#10;ZG93bnJldi54bWxQSwUGAAAAAAQABADzAAAA/wUAAAAA&#10;" fillcolor="#e2e64a" strokecolor="#1f4d78 [1604]" strokeweight="1pt">
                <v:textbox>
                  <w:txbxContent>
                    <w:p w:rsidR="008D0793" w:rsidRPr="009E5387" w:rsidRDefault="008D0793" w:rsidP="00D31B09">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7552" behindDoc="0" locked="0" layoutInCell="1" allowOverlap="1" wp14:anchorId="37684F92" wp14:editId="37C15D52">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8ECDF" id="Left Arrow 149" o:spid="_x0000_s1026" type="#_x0000_t66" style="position:absolute;margin-left:346.55pt;margin-top:26.9pt;width:21.6pt;height:21.6pt;rotation:-9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4240" behindDoc="0" locked="0" layoutInCell="1" allowOverlap="1" wp14:anchorId="1025DEFF" wp14:editId="17E885B3">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5DEFF" id="Rectangle 131" o:spid="_x0000_s1048" style="position:absolute;left:0;text-align:left;margin-left:57.75pt;margin-top:18.2pt;width:148.3pt;height:51.1pt;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mcc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nUbTeLWB8oB8&#10;cdANkrf8TuGT3TMf1szh5OAr4zYIj/iRGpqCQi9RUoH79dF9tEdCo5aSBiexoP7njjlBif5ukOqX&#10;+WwWRzcdZmcXUzy4Y83mWGN29Q1EJuDesTyJ0T7oQZQO6ldcGqsYFVXMcIxdUB7ccLgJ3YbAtcPF&#10;apXMcFwtC/fm2fIIHhsdKfnSvjJne94GZPwDDFPLFu/o29lGTwOrXQCpErff+to/AY564lK/luIu&#10;OT4nq7flufwN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CNvmccmwIAAIQFAAAOAAAAAAAAAAAAAAAAAC4CAABkcnMvZTJv&#10;RG9jLnhtbFBLAQItABQABgAIAAAAIQB/lIMO3QAAAAoBAAAPAAAAAAAAAAAAAAAAAPUEAABkcnMv&#10;ZG93bnJldi54bWxQSwUGAAAAAAQABADzAAAA/wUAAAAA&#10;" fillcolor="#17aab9" strokecolor="#1f4d78 [1604]" strokeweight="1pt">
                <v:textbox>
                  <w:txbxContent>
                    <w:p w:rsidR="008D0793" w:rsidRPr="009E5387" w:rsidRDefault="008D0793" w:rsidP="00D31B09">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3216" behindDoc="0" locked="0" layoutInCell="1" allowOverlap="1" wp14:anchorId="4E5DEC2F" wp14:editId="043A9DD8">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5387" w:rsidRDefault="008D0793" w:rsidP="00D31B09">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DEC2F" id="Rectangle 130" o:spid="_x0000_s1049" style="position:absolute;left:0;text-align:left;margin-left:281.4pt;margin-top:20.6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n1vw85wCAACEBQAADgAAAAAAAAAAAAAAAAAuAgAAZHJz&#10;L2Uyb0RvYy54bWxQSwECLQAUAAYACAAAACEAkZPT8OAAAAAKAQAADwAAAAAAAAAAAAAAAAD2BAAA&#10;ZHJzL2Rvd25yZXYueG1sUEsFBgAAAAAEAAQA8wAAAAMGAAAAAA==&#10;" fillcolor="#d55bcf" strokecolor="#1f4d78 [1604]" strokeweight="1pt">
                <v:textbox>
                  <w:txbxContent>
                    <w:p w:rsidR="008D0793" w:rsidRPr="009E5387" w:rsidRDefault="008D0793" w:rsidP="00D31B09">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8576" behindDoc="0" locked="0" layoutInCell="1" allowOverlap="1" wp14:anchorId="57C627FB" wp14:editId="67F8B115">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D861B" id="Left Arrow 150" o:spid="_x0000_s1026" type="#_x0000_t66" style="position:absolute;margin-left:207.75pt;margin-top:6.6pt;width:1in;height:21.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EB3237" w:rsidRDefault="00A86E95" w:rsidP="00D31B09">
      <w:r>
        <w:rPr>
          <w:b/>
          <w:bCs/>
        </w:rPr>
        <w:t>Figure 4.1</w:t>
      </w:r>
      <w:r w:rsidR="0005684D">
        <w:t>: The system configuration and the data flow</w:t>
      </w:r>
      <w:r w:rsidR="00C3186A">
        <w:t xml:space="preserve"> during the tracking and</w:t>
      </w:r>
      <w:r w:rsidR="00192B47">
        <w:t xml:space="preserve"> registration procedure</w:t>
      </w:r>
      <w:r w:rsidR="00C3186A">
        <w:t>.</w:t>
      </w:r>
      <w:r w:rsidR="004350D3">
        <w:t xml:space="preserve"> Once</w:t>
      </w:r>
      <w:r w:rsidR="00F925E6">
        <w:t xml:space="preserve"> </w:t>
      </w:r>
      <w:r w:rsidR="004350D3">
        <w:t>a</w:t>
      </w:r>
      <w:r w:rsidR="00130579">
        <w:t xml:space="preserve"> single 2D image</w:t>
      </w:r>
      <w:r w:rsidR="004350D3">
        <w:t xml:space="preserve"> is</w:t>
      </w:r>
      <w:r w:rsidR="00130579">
        <w:t xml:space="preserve"> acquired by the MRI scanner</w:t>
      </w:r>
      <w:r w:rsidR="004350D3">
        <w:t xml:space="preserve"> and is transferred</w:t>
      </w:r>
      <w:r w:rsidR="005A51F8">
        <w:t xml:space="preserve"> </w:t>
      </w:r>
      <w:r w:rsidR="007B06F7">
        <w:t>via</w:t>
      </w:r>
      <w:r w:rsidR="005A51F8">
        <w:t xml:space="preserve"> the</w:t>
      </w:r>
      <w:r w:rsidR="008B0729">
        <w:t xml:space="preserve"> MRI</w:t>
      </w:r>
      <w:r w:rsidR="004350D3">
        <w:t xml:space="preserve"> host workstation</w:t>
      </w:r>
      <w:r w:rsidR="007B06F7">
        <w:t>, the capture device acquires a snapshot</w:t>
      </w:r>
      <w:r w:rsidR="005A51F8">
        <w:t xml:space="preserve"> of the MRI monitor</w:t>
      </w:r>
      <w:r w:rsidR="007B06F7">
        <w:t xml:space="preserve"> for processing in navigation workstation.</w:t>
      </w:r>
      <w:r w:rsidR="00FE7699">
        <w:t xml:space="preserve"> The required motion of the Z-marker and robotic device is calculated in navigation workstation and will be commanded to the robotic device via robot controller.</w:t>
      </w:r>
      <w:r w:rsidR="00812D4F">
        <w:t xml:space="preserve"> </w:t>
      </w:r>
    </w:p>
    <w:p w:rsidR="008B0729" w:rsidRDefault="008B0729" w:rsidP="00D31B09"/>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CE3056" w:rsidRDefault="0039406B" w:rsidP="00D31B09">
      <w:r>
        <w:rPr>
          <w:noProof/>
        </w:rPr>
        <mc:AlternateContent>
          <mc:Choice Requires="wps">
            <w:drawing>
              <wp:anchor distT="0" distB="0" distL="114300" distR="114300" simplePos="0" relativeHeight="251623936" behindDoc="0" locked="0" layoutInCell="1" allowOverlap="1" wp14:anchorId="4AAE57DB" wp14:editId="1D6D559C">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7BDF09" id="Rectangle 175" o:spid="_x0000_s1026" style="position:absolute;margin-left:-1.3pt;margin-top:3.65pt;width:450.6pt;height:563.5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1104" behindDoc="0" locked="0" layoutInCell="1" allowOverlap="1" wp14:anchorId="067A0E7A" wp14:editId="138A18C4">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9320E" w:rsidRDefault="008D0793" w:rsidP="00D31B09">
                            <w: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A0E7A" id="Rectangle 182" o:spid="_x0000_s1050" style="position:absolute;left:0;text-align:left;margin-left:227.9pt;margin-top:3.05pt;width:209.75pt;height:511.4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CdQlDsmgIAAIMFAAAOAAAAAAAAAAAAAAAAAC4CAABkcnMvZTJv&#10;RG9jLnhtbFBLAQItABQABgAIAAAAIQAilyWU3gAAAAoBAAAPAAAAAAAAAAAAAAAAAPQEAABkcnMv&#10;ZG93bnJldi54bWxQSwUGAAAAAAQABADzAAAA/wUAAAAA&#10;" fillcolor="#cff" strokecolor="#1f4d78 [1604]" strokeweight="1pt">
                <v:textbox>
                  <w:txbxContent>
                    <w:p w:rsidR="008D0793" w:rsidRPr="00B9320E" w:rsidRDefault="008D0793" w:rsidP="00D31B09">
                      <w:r>
                        <w:t>Localization and Registration</w:t>
                      </w:r>
                    </w:p>
                  </w:txbxContent>
                </v:textbox>
                <w10:wrap anchorx="margin"/>
              </v:rect>
            </w:pict>
          </mc:Fallback>
        </mc:AlternateContent>
      </w:r>
      <w:r>
        <w:rPr>
          <w:noProof/>
        </w:rPr>
        <mc:AlternateContent>
          <mc:Choice Requires="wps">
            <w:drawing>
              <wp:anchor distT="0" distB="0" distL="114300" distR="114300" simplePos="0" relativeHeight="251624960" behindDoc="0" locked="0" layoutInCell="1" allowOverlap="1" wp14:anchorId="33E4E4C1" wp14:editId="6F2899E0">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9320E" w:rsidRDefault="008D0793" w:rsidP="00D31B09">
                            <w: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E4E4C1" id="Rectangle 176" o:spid="_x0000_s1051" style="position:absolute;left:0;text-align:left;margin-left:9.85pt;margin-top:2.4pt;width:209.75pt;height:511.4pt;z-index:25162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S4pA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" fillcolor="#deeaf6 [660]" strokecolor="#1f4d78 [1604]" strokeweight="1pt">
                <v:textbox>
                  <w:txbxContent>
                    <w:p w:rsidR="008D0793" w:rsidRPr="00B9320E" w:rsidRDefault="008D0793" w:rsidP="00D31B09">
                      <w:r>
                        <w:t>Image Segmentation and pre-processing</w:t>
                      </w:r>
                    </w:p>
                  </w:txbxContent>
                </v:textbox>
                <w10:wrap anchorx="margin"/>
              </v:rect>
            </w:pict>
          </mc:Fallback>
        </mc:AlternateContent>
      </w:r>
    </w:p>
    <w:p w:rsidR="00CE3056" w:rsidRDefault="00CE3056" w:rsidP="00D31B09"/>
    <w:p w:rsidR="00CE3056" w:rsidRDefault="0028375E" w:rsidP="00D31B09">
      <w:r>
        <w:rPr>
          <w:noProof/>
        </w:rPr>
        <mc:AlternateContent>
          <mc:Choice Requires="wps">
            <w:drawing>
              <wp:anchor distT="0" distB="0" distL="114300" distR="114300" simplePos="0" relativeHeight="251632128" behindDoc="0" locked="0" layoutInCell="1" allowOverlap="1" wp14:anchorId="03A41772" wp14:editId="492427A3">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A41772" id="Rectangle 183" o:spid="_x0000_s1052" style="position:absolute;left:0;text-align:left;margin-left:255.25pt;margin-top:18.05pt;width:142.75pt;height:68.2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rwZpAIAAMIFAAAOAAAAZHJzL2Uyb0RvYy54bWysVEtv2zAMvg/YfxB0X514SZo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" fillcolor="#bdd6ee [1300]" strokecolor="#1f4d78 [1604]" strokeweight="1pt">
                <v:textbox>
                  <w:txbxContent>
                    <w:p w:rsidR="008D0793" w:rsidRPr="00BB3CBE" w:rsidRDefault="008D0793" w:rsidP="00D31B09">
                      <w:r>
                        <w:t>Fiducial Center Detection</w:t>
                      </w:r>
                    </w:p>
                  </w:txbxContent>
                </v:textbox>
              </v:rect>
            </w:pict>
          </mc:Fallback>
        </mc:AlternateContent>
      </w:r>
      <w:r w:rsidR="006E5A46">
        <w:rPr>
          <w:noProof/>
        </w:rPr>
        <mc:AlternateContent>
          <mc:Choice Requires="wps">
            <w:drawing>
              <wp:anchor distT="0" distB="0" distL="114300" distR="114300" simplePos="0" relativeHeight="251625984" behindDoc="0" locked="0" layoutInCell="1" allowOverlap="1" wp14:anchorId="0B116D0A" wp14:editId="3690BD6C">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116D0A" id="Rectangle 177" o:spid="_x0000_s1053" style="position:absolute;left:0;text-align:left;margin-left:39.6pt;margin-top:15.95pt;width:142.75pt;height:68.25pt;z-index:25162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" fillcolor="#bdd6ee [1300]" strokecolor="#1f4d78 [1604]" strokeweight="1pt">
                <v:textbox>
                  <w:txbxContent>
                    <w:p w:rsidR="008D0793" w:rsidRPr="00BB3CBE" w:rsidRDefault="008D0793" w:rsidP="00D31B09">
                      <w:r>
                        <w:t>Z-marker Detection</w:t>
                      </w:r>
                    </w:p>
                  </w:txbxContent>
                </v:textbox>
              </v:rect>
            </w:pict>
          </mc:Fallback>
        </mc:AlternateContent>
      </w:r>
    </w:p>
    <w:p w:rsidR="00CE3056" w:rsidRDefault="00CE3056" w:rsidP="00D31B09"/>
    <w:p w:rsidR="00CE3056" w:rsidRPr="00BB3CBE" w:rsidRDefault="00CE3056" w:rsidP="00D31B09"/>
    <w:p w:rsidR="00CE3056" w:rsidRDefault="00F96A85" w:rsidP="00D31B09">
      <w:r>
        <w:rPr>
          <w:noProof/>
        </w:rPr>
        <mc:AlternateContent>
          <mc:Choice Requires="wps">
            <w:drawing>
              <wp:anchor distT="0" distB="0" distL="114300" distR="114300" simplePos="0" relativeHeight="251627008" behindDoc="0" locked="0" layoutInCell="1" allowOverlap="1" wp14:anchorId="69BFB930" wp14:editId="7B306849">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BFB930" id="Rectangle 178" o:spid="_x0000_s1054" style="position:absolute;left:0;text-align:left;margin-left:35.65pt;margin-top:12.05pt;width:142.75pt;height:68.25pt;z-index:251627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Lo7lr5kCAACEBQAADgAAAAAAAAAAAAAAAAAuAgAAZHJzL2Uyb0Rv&#10;Yy54bWxQSwECLQAUAAYACAAAACEAxNEmO90AAAAJAQAADwAAAAAAAAAAAAAAAADzBAAAZHJzL2Rv&#10;d25yZXYueG1sUEsFBgAAAAAEAAQA8wAAAP0FAAAAAA==&#10;" fillcolor="#cfc" strokecolor="#1f4d78 [1604]" strokeweight="1pt">
                <v:textbox>
                  <w:txbxContent>
                    <w:p w:rsidR="008D0793" w:rsidRPr="00BB3CBE" w:rsidRDefault="008D0793" w:rsidP="00D31B09">
                      <w:r>
                        <w:t>Image Noise Removal</w:t>
                      </w:r>
                    </w:p>
                  </w:txbxContent>
                </v:textbox>
                <w10:wrap anchorx="margin"/>
              </v:rect>
            </w:pict>
          </mc:Fallback>
        </mc:AlternateContent>
      </w:r>
    </w:p>
    <w:p w:rsidR="00CE3056" w:rsidRDefault="00A42F1A" w:rsidP="00D31B09">
      <w:r>
        <w:rPr>
          <w:noProof/>
        </w:rPr>
        <mc:AlternateContent>
          <mc:Choice Requires="wps">
            <w:drawing>
              <wp:anchor distT="0" distB="0" distL="114300" distR="114300" simplePos="0" relativeHeight="251633152" behindDoc="0" locked="0" layoutInCell="1" allowOverlap="1" wp14:anchorId="0B1DB069" wp14:editId="0D05513D">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DB069" id="Rectangle 185" o:spid="_x0000_s1055" style="position:absolute;left:0;text-align:left;margin-left:255.25pt;margin-top:6.15pt;width:142.75pt;height:68.25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" fillcolor="#bdd6ee [1300]" strokecolor="#1f4d78 [1604]" strokeweight="1pt">
                <v:textbox>
                  <w:txbxContent>
                    <w:p w:rsidR="008D0793" w:rsidRPr="00BB3CBE" w:rsidRDefault="008D0793" w:rsidP="00D31B09">
                      <w:r>
                        <w:t>Image Rotation Estimation</w:t>
                      </w:r>
                    </w:p>
                  </w:txbxContent>
                </v:textbox>
              </v:rect>
            </w:pict>
          </mc:Fallback>
        </mc:AlternateContent>
      </w:r>
    </w:p>
    <w:p w:rsidR="00CE3056" w:rsidRDefault="00CE3056" w:rsidP="00D31B09"/>
    <w:p w:rsidR="00CE3056" w:rsidRDefault="00F96A85" w:rsidP="00D31B09">
      <w:r>
        <w:rPr>
          <w:noProof/>
        </w:rPr>
        <mc:AlternateContent>
          <mc:Choice Requires="wps">
            <w:drawing>
              <wp:anchor distT="0" distB="0" distL="114300" distR="114300" simplePos="0" relativeHeight="251629056" behindDoc="0" locked="0" layoutInCell="1" allowOverlap="1" wp14:anchorId="200A4144" wp14:editId="447698B5">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 xml:space="preserve">Image </w:t>
                            </w:r>
                            <w:proofErr w:type="spellStart"/>
                            <w: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0A4144" id="Rectangle 180" o:spid="_x0000_s1056" style="position:absolute;left:0;text-align:left;margin-left:35.4pt;margin-top:14.25pt;width:142.75pt;height:68.25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" fillcolor="#ccecff" strokecolor="#1f4d78 [1604]" strokeweight="1pt">
                <v:textbox>
                  <w:txbxContent>
                    <w:p w:rsidR="008D0793" w:rsidRPr="00BB3CBE" w:rsidRDefault="008D0793" w:rsidP="00D31B09">
                      <w:r>
                        <w:t xml:space="preserve">Image </w:t>
                      </w:r>
                      <w:proofErr w:type="spellStart"/>
                      <w:r>
                        <w:t>Binarization</w:t>
                      </w:r>
                      <w:proofErr w:type="spellEnd"/>
                    </w:p>
                  </w:txbxContent>
                </v:textbox>
              </v:rect>
            </w:pict>
          </mc:Fallback>
        </mc:AlternateContent>
      </w:r>
    </w:p>
    <w:p w:rsidR="00CE3056" w:rsidRDefault="00A42F1A" w:rsidP="00D31B09">
      <w:r>
        <w:rPr>
          <w:noProof/>
        </w:rPr>
        <mc:AlternateContent>
          <mc:Choice Requires="wps">
            <w:drawing>
              <wp:anchor distT="0" distB="0" distL="114300" distR="114300" simplePos="0" relativeHeight="251634176" behindDoc="0" locked="0" layoutInCell="1" allowOverlap="1" wp14:anchorId="14CD2AC7" wp14:editId="1DEED1A9">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CD2AC7" id="Rectangle 186" o:spid="_x0000_s1057" style="position:absolute;left:0;text-align:left;margin-left:255.3pt;margin-top:16.1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" fillcolor="#bdd6ee [1300]" strokecolor="#1f4d78 [1604]" strokeweight="1pt">
                <v:textbox>
                  <w:txbxContent>
                    <w:p w:rsidR="008D0793" w:rsidRPr="00BB3CBE" w:rsidRDefault="008D0793" w:rsidP="00D31B09">
                      <w:r>
                        <w:t>Distance Calculation and Calibration</w:t>
                      </w:r>
                    </w:p>
                  </w:txbxContent>
                </v:textbox>
              </v:rect>
            </w:pict>
          </mc:Fallback>
        </mc:AlternateContent>
      </w:r>
    </w:p>
    <w:p w:rsidR="00CE3056" w:rsidRDefault="00CE3056" w:rsidP="00D31B09"/>
    <w:p w:rsidR="00CE3056" w:rsidRDefault="00CE3056" w:rsidP="00D31B09"/>
    <w:p w:rsidR="00CE3056" w:rsidRDefault="00F96A85" w:rsidP="00D31B09">
      <w:r>
        <w:rPr>
          <w:noProof/>
        </w:rPr>
        <mc:AlternateContent>
          <mc:Choice Requires="wps">
            <w:drawing>
              <wp:anchor distT="0" distB="0" distL="114300" distR="114300" simplePos="0" relativeHeight="251628032" behindDoc="0" locked="0" layoutInCell="1" allowOverlap="1" wp14:anchorId="6DEE112A" wp14:editId="6115711E">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EE112A" id="Rectangle 179" o:spid="_x0000_s1058" style="position:absolute;left:0;text-align:left;margin-left:37.9pt;margin-top:1pt;width:142.75pt;height:68.3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" fillcolor="#e2efd9 [665]" strokecolor="#1f4d78 [1604]" strokeweight="1pt">
                <v:textbox>
                  <w:txbxContent>
                    <w:p w:rsidR="008D0793" w:rsidRPr="00BB3CBE" w:rsidRDefault="008D0793" w:rsidP="00D31B09">
                      <w:r>
                        <w:t>Contrast Enhancement</w:t>
                      </w:r>
                    </w:p>
                  </w:txbxContent>
                </v:textbox>
              </v:rect>
            </w:pict>
          </mc:Fallback>
        </mc:AlternateContent>
      </w:r>
    </w:p>
    <w:p w:rsidR="00CE3056" w:rsidRDefault="00A42F1A" w:rsidP="00D31B09">
      <w:r>
        <w:rPr>
          <w:noProof/>
        </w:rPr>
        <mc:AlternateContent>
          <mc:Choice Requires="wps">
            <w:drawing>
              <wp:anchor distT="0" distB="0" distL="114300" distR="114300" simplePos="0" relativeHeight="251635200" behindDoc="0" locked="0" layoutInCell="1" allowOverlap="1" wp14:anchorId="0EA1654B" wp14:editId="60B7961B">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A1654B" id="Rectangle 187" o:spid="_x0000_s1059" style="position:absolute;left:0;text-align:left;margin-left:255.25pt;margin-top:2.3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" fillcolor="#bdd6ee [1300]" strokecolor="#1f4d78 [1604]" strokeweight="1pt">
                <v:textbox>
                  <w:txbxContent>
                    <w:p w:rsidR="008D0793" w:rsidRPr="00BB3CBE" w:rsidRDefault="008D0793" w:rsidP="00D31B09">
                      <w:r>
                        <w:t>Marker Alignment Calculation</w:t>
                      </w:r>
                    </w:p>
                  </w:txbxContent>
                </v:textbox>
              </v:rect>
            </w:pict>
          </mc:Fallback>
        </mc:AlternateContent>
      </w:r>
    </w:p>
    <w:p w:rsidR="00CE3056" w:rsidRDefault="00CE3056" w:rsidP="00D31B09"/>
    <w:p w:rsidR="00CE3056" w:rsidRDefault="00F96A85" w:rsidP="00D31B09">
      <w:r>
        <w:rPr>
          <w:noProof/>
        </w:rPr>
        <mc:AlternateContent>
          <mc:Choice Requires="wps">
            <w:drawing>
              <wp:anchor distT="0" distB="0" distL="114300" distR="114300" simplePos="0" relativeHeight="251630080" behindDoc="0" locked="0" layoutInCell="1" allowOverlap="1" wp14:anchorId="7E067BEC" wp14:editId="59CCFF13">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67BEC" id="Rectangle 181" o:spid="_x0000_s1060" style="position:absolute;left:0;text-align:left;margin-left:40.25pt;margin-top:21.4pt;width:142.75pt;height:68.3pt;z-index:25163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" fillcolor="#cff" strokecolor="#1f4d78 [1604]" strokeweight="1pt">
                <v:textbox>
                  <w:txbxContent>
                    <w:p w:rsidR="008D0793" w:rsidRPr="00BB3CBE" w:rsidRDefault="008D0793" w:rsidP="00D31B09">
                      <w:r>
                        <w:t>Binary Masking</w:t>
                      </w:r>
                    </w:p>
                  </w:txbxContent>
                </v:textbox>
              </v:rect>
            </w:pict>
          </mc:Fallback>
        </mc:AlternateContent>
      </w:r>
    </w:p>
    <w:p w:rsidR="00CE3056" w:rsidRDefault="00A42F1A" w:rsidP="00D31B09">
      <w:r>
        <w:rPr>
          <w:noProof/>
        </w:rPr>
        <w:lastRenderedPageBreak/>
        <mc:AlternateContent>
          <mc:Choice Requires="wps">
            <w:drawing>
              <wp:anchor distT="0" distB="0" distL="114300" distR="114300" simplePos="0" relativeHeight="251636224" behindDoc="0" locked="0" layoutInCell="1" allowOverlap="1" wp14:anchorId="28625CF0" wp14:editId="60941F47">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BB3CBE" w:rsidRDefault="008D0793" w:rsidP="00D31B09">
                            <w: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625CF0" id="Rectangle 188" o:spid="_x0000_s1061" style="position:absolute;left:0;text-align:left;margin-left:254.05pt;margin-top:9.7pt;width:142.75pt;height:68.25pt;z-index:25163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Gv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" fillcolor="#bdd6ee [1300]" strokecolor="#1f4d78 [1604]" strokeweight="1pt">
                <v:textbox>
                  <w:txbxContent>
                    <w:p w:rsidR="008D0793" w:rsidRPr="00BB3CBE" w:rsidRDefault="008D0793" w:rsidP="00D31B09">
                      <w:r>
                        <w:t xml:space="preserve">Parallelization Estimation  </w:t>
                      </w:r>
                    </w:p>
                  </w:txbxContent>
                </v:textbox>
              </v:rect>
            </w:pict>
          </mc:Fallback>
        </mc:AlternateContent>
      </w:r>
    </w:p>
    <w:p w:rsidR="00CE3056" w:rsidRDefault="00CE3056" w:rsidP="00D31B09"/>
    <w:p w:rsidR="00CE3056" w:rsidRDefault="00CE3056" w:rsidP="00D31B09"/>
    <w:p w:rsidR="00CE3056" w:rsidRDefault="00CE3056" w:rsidP="00D31B09"/>
    <w:p w:rsidR="00CE3056" w:rsidRDefault="00CE3056" w:rsidP="00D31B09"/>
    <w:p w:rsidR="00CE3056" w:rsidRPr="002509D7" w:rsidRDefault="00CE3056" w:rsidP="00D31B09"/>
    <w:p w:rsidR="00CE3056" w:rsidRPr="000713B3" w:rsidRDefault="002509D7" w:rsidP="00D31B09">
      <w:r w:rsidRPr="002509D7">
        <w:rPr>
          <w:b/>
          <w:bCs/>
        </w:rPr>
        <w:t>Figure 4.2</w:t>
      </w:r>
      <w:r w:rsidR="000713B3">
        <w:rPr>
          <w:b/>
          <w:bCs/>
        </w:rPr>
        <w:t xml:space="preserve">: </w:t>
      </w:r>
      <w:r w:rsidR="000713B3">
        <w:t xml:space="preserve">Flowchart of the </w:t>
      </w:r>
      <w:r w:rsidR="0031277E">
        <w:t>automatic alignment detection of the Z-marker.</w:t>
      </w:r>
    </w:p>
    <w:p w:rsidR="00CE3056" w:rsidRDefault="00CE3056" w:rsidP="00D31B09"/>
    <w:p w:rsidR="00B9320E" w:rsidRDefault="00B9320E" w:rsidP="00D31B09"/>
    <w:p w:rsidR="00F42168" w:rsidRPr="00D17CF0" w:rsidRDefault="008F2F6D" w:rsidP="00D31B09">
      <w:pPr>
        <w:pStyle w:val="Heading3"/>
      </w:pPr>
      <w:bookmarkStart w:id="22" w:name="_Ref521070693"/>
      <w:bookmarkStart w:id="23" w:name="_Toc523161709"/>
      <w:r w:rsidRPr="00D17CF0">
        <w:t>Data acquisition</w:t>
      </w:r>
      <w:bookmarkEnd w:id="22"/>
      <w:bookmarkEnd w:id="23"/>
      <w:r w:rsidR="00945BAA" w:rsidRPr="00D17CF0">
        <w:t xml:space="preserve"> </w:t>
      </w:r>
    </w:p>
    <w:p w:rsidR="00391B3B" w:rsidRDefault="00F42168" w:rsidP="00D31B09">
      <w:r>
        <w:t xml:space="preserve">In this project a </w:t>
      </w:r>
      <w:r w:rsidR="00A31CE0">
        <w:t xml:space="preserve">new image </w:t>
      </w:r>
      <w:r w:rsidR="00DF56C9">
        <w:t>acquisition</w:t>
      </w:r>
      <w:r w:rsidR="00A31CE0">
        <w:t xml:space="preserve"> setup is proposed to facilitate the registration process in a </w:t>
      </w:r>
      <w:r w:rsidR="00136AC1">
        <w:t xml:space="preserve">nearly </w:t>
      </w:r>
      <w:r w:rsidR="00A31CE0">
        <w:t>real-time workflow.</w:t>
      </w:r>
      <w:r w:rsidR="00DF56C9">
        <w:t xml:space="preserve"> </w:t>
      </w:r>
      <w:r w:rsidR="00B6640B">
        <w:t>The setup of the procedure is shown in Figure 4.</w:t>
      </w:r>
      <w:r w:rsidR="004B3238">
        <w:t>3</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391B3B" w:rsidRDefault="003D2FE3" w:rsidP="00D31B09">
      <w:r>
        <w:rPr>
          <w:noProof/>
        </w:rPr>
        <mc:AlternateContent>
          <mc:Choice Requires="wps">
            <w:drawing>
              <wp:anchor distT="0" distB="0" distL="114300" distR="114300" simplePos="0" relativeHeight="251615744" behindDoc="0" locked="0" layoutInCell="1" allowOverlap="1" wp14:anchorId="2D80DA8F" wp14:editId="434D6BC7">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8D0793" w:rsidRPr="00767F8C" w:rsidRDefault="008D0793" w:rsidP="00D31B09">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0DA8F" id="Text Box 162" o:spid="_x0000_s1062" type="#_x0000_t202" style="position:absolute;left:0;text-align:left;margin-left:246.75pt;margin-top:183.1pt;width:67.5pt;height:39.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" fillcolor="white [3212]" strokecolor="black [3213]" strokeweight=".5pt">
                <v:textbox>
                  <w:txbxContent>
                    <w:p w:rsidR="008D0793" w:rsidRPr="00767F8C" w:rsidRDefault="008D0793" w:rsidP="00D31B09">
                      <w:r>
                        <w:t>AV Converters</w:t>
                      </w:r>
                    </w:p>
                  </w:txbxContent>
                </v:textbox>
              </v:shape>
            </w:pict>
          </mc:Fallback>
        </mc:AlternateContent>
      </w:r>
      <w:r w:rsidR="006B66DE">
        <w:rPr>
          <w:noProof/>
        </w:rPr>
        <mc:AlternateContent>
          <mc:Choice Requires="wps">
            <w:drawing>
              <wp:anchor distT="0" distB="0" distL="114300" distR="114300" simplePos="0" relativeHeight="251617792" behindDoc="0" locked="0" layoutInCell="1" allowOverlap="1" wp14:anchorId="0C2C843E" wp14:editId="22D9F4EC">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79F1DF" id="_x0000_t32" coordsize="21600,21600" o:spt="32" o:oned="t" path="m,l21600,21600e" filled="f">
                <v:path arrowok="t" fillok="f" o:connecttype="none"/>
                <o:lock v:ext="edit" shapetype="t"/>
              </v:shapetype>
              <v:shape id="Straight Arrow Connector 164" o:spid="_x0000_s1026" type="#_x0000_t32" style="position:absolute;margin-left:201.75pt;margin-top:202.6pt;width:43.5pt;height:9.75pt;flip:y;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6768" behindDoc="0" locked="0" layoutInCell="1" allowOverlap="1" wp14:anchorId="1E95D6A1" wp14:editId="7557B09B">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45B4F2" id="Straight Arrow Connector 163" o:spid="_x0000_s1026" type="#_x0000_t32" style="position:absolute;margin-left:225pt;margin-top:182.35pt;width:21.75pt;height:1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4720" behindDoc="0" locked="0" layoutInCell="1" allowOverlap="1" wp14:anchorId="401F2D82" wp14:editId="0721B02B">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477E52" id="Straight Arrow Connector 161" o:spid="_x0000_s1026" type="#_x0000_t32" style="position:absolute;margin-left:100.45pt;margin-top:24.1pt;width:44.25pt;height:0;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3270103A" wp14:editId="102B5A2A">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D0793" w:rsidRPr="00767F8C" w:rsidRDefault="008D0793" w:rsidP="00D31B09">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0103A" id="Text Box 158" o:spid="_x0000_s1063" type="#_x0000_t202" style="position:absolute;left:0;text-align:left;margin-left:44.25pt;margin-top:3.1pt;width:54.75pt;height:39.7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ANwM5p&#10;TAIAAKwEAAAOAAAAAAAAAAAAAAAAAC4CAABkcnMvZTJvRG9jLnhtbFBLAQItABQABgAIAAAAIQB1&#10;N2ni2wAAAAcBAAAPAAAAAAAAAAAAAAAAAKYEAABkcnMvZG93bnJldi54bWxQSwUGAAAAAAQABADz&#10;AAAArgUAAAAA&#10;" fillcolor="white [3212]" strokecolor="black [3213]" strokeweight=".5pt">
                <v:textbox>
                  <w:txbxContent>
                    <w:p w:rsidR="008D0793" w:rsidRPr="00767F8C" w:rsidRDefault="008D0793" w:rsidP="00D31B09">
                      <w:r>
                        <w:t>MRI Monitor</w:t>
                      </w:r>
                    </w:p>
                  </w:txbxContent>
                </v:textbox>
              </v:shape>
            </w:pict>
          </mc:Fallback>
        </mc:AlternateContent>
      </w:r>
      <w:r w:rsidR="0025468A">
        <w:rPr>
          <w:noProof/>
        </w:rPr>
        <mc:AlternateContent>
          <mc:Choice Requires="wps">
            <w:drawing>
              <wp:anchor distT="0" distB="0" distL="114300" distR="114300" simplePos="0" relativeHeight="251613696" behindDoc="0" locked="0" layoutInCell="1" allowOverlap="1" wp14:anchorId="6A2EAF9B" wp14:editId="1C13CFE9">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B9F7B7" id="Straight Arrow Connector 160" o:spid="_x0000_s1026" type="#_x0000_t32" style="position:absolute;margin-left:358.5pt;margin-top:54.85pt;width:26.25pt;height:23.25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2672" behindDoc="0" locked="0" layoutInCell="1" allowOverlap="1" wp14:anchorId="3F1BE820" wp14:editId="2CA4DC3B">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8D0793" w:rsidRPr="00767F8C" w:rsidRDefault="008D0793" w:rsidP="00D31B09">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BE820" id="Text Box 159" o:spid="_x0000_s1064" type="#_x0000_t202" style="position:absolute;left:0;text-align:left;margin-left:337.5pt;margin-top:12.1pt;width:68.25pt;height:39.7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kWC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L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MrWRYJOAgAArAQAAA4AAAAAAAAAAAAAAAAALgIAAGRycy9lMm9Eb2MueG1sUEsBAi0AFAAGAAgA&#10;AAAhAKCyFbreAAAACgEAAA8AAAAAAAAAAAAAAAAAqAQAAGRycy9kb3ducmV2LnhtbFBLBQYAAAAA&#10;BAAEAPMAAACzBQAAAAA=&#10;" fillcolor="white [3212]" strokecolor="black [3213]" strokeweight=".5pt">
                <v:textbox>
                  <w:txbxContent>
                    <w:p w:rsidR="008D0793" w:rsidRPr="00767F8C" w:rsidRDefault="008D0793" w:rsidP="00D31B09">
                      <w:r>
                        <w:t>Processing-Laptop</w:t>
                      </w:r>
                    </w:p>
                  </w:txbxContent>
                </v:textbox>
              </v:shape>
            </w:pict>
          </mc:Fallback>
        </mc:AlternateContent>
      </w:r>
      <w:r w:rsidR="00767F8C">
        <w:rPr>
          <w:noProof/>
        </w:rPr>
        <mc:AlternateContent>
          <mc:Choice Requires="wps">
            <w:drawing>
              <wp:anchor distT="0" distB="0" distL="114300" distR="114300" simplePos="0" relativeHeight="251610624" behindDoc="0" locked="0" layoutInCell="1" allowOverlap="1" wp14:anchorId="4BA19DA6" wp14:editId="1229B775">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55F2E" id="Straight Arrow Connector 157" o:spid="_x0000_s1026" type="#_x0000_t32" style="position:absolute;margin-left:99.75pt;margin-top:192.85pt;width:22.5pt;height:7.5pt;flip:x;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noProof/>
        </w:rPr>
        <mc:AlternateContent>
          <mc:Choice Requires="wps">
            <w:drawing>
              <wp:anchor distT="0" distB="0" distL="114300" distR="114300" simplePos="0" relativeHeight="251609600" behindDoc="0" locked="0" layoutInCell="1" allowOverlap="1" wp14:anchorId="656FC849" wp14:editId="0C638EFC">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D0793" w:rsidRPr="00767F8C" w:rsidRDefault="008D0793" w:rsidP="00D31B09">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FC849" id="Text Box 156" o:spid="_x0000_s1065" type="#_x0000_t202" style="position:absolute;left:0;text-align:left;margin-left:42pt;margin-top:183.85pt;width:54.75pt;height:39.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" fillcolor="white [3212]" strokecolor="black [3213]" strokeweight=".5pt">
                <v:textbox>
                  <w:txbxContent>
                    <w:p w:rsidR="008D0793" w:rsidRPr="00767F8C" w:rsidRDefault="008D0793" w:rsidP="00D31B09">
                      <w:r w:rsidRPr="00767F8C">
                        <w:t>Capture Device</w:t>
                      </w:r>
                    </w:p>
                  </w:txbxContent>
                </v:textbox>
              </v:shape>
            </w:pict>
          </mc:Fallback>
        </mc:AlternateContent>
      </w:r>
      <w:r w:rsidR="006D5E34" w:rsidRPr="006D5E34">
        <w:rPr>
          <w:noProof/>
        </w:rPr>
        <w:drawing>
          <wp:inline distT="0" distB="0" distL="0" distR="0" wp14:anchorId="627113B1" wp14:editId="270D4558">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D31B09">
      <w:r>
        <w:rPr>
          <w:b/>
          <w:bCs/>
        </w:rPr>
        <w:lastRenderedPageBreak/>
        <w:t>Figure 4.3</w:t>
      </w:r>
      <w:r w:rsidR="003A59A1" w:rsidRPr="00D40A7A">
        <w:rPr>
          <w:b/>
          <w:bCs/>
        </w:rPr>
        <w:t>:</w:t>
      </w:r>
      <w:r w:rsidR="003A59A1">
        <w:t xml:space="preserve"> Setup configuration of the image acquisition</w:t>
      </w:r>
      <w:r w:rsidR="00A13B1A">
        <w:t xml:space="preserve"> procedure</w:t>
      </w:r>
      <w:r w:rsidR="003A59A1">
        <w:t>.</w:t>
      </w:r>
    </w:p>
    <w:p w:rsidR="00A4502D" w:rsidRDefault="00A4502D" w:rsidP="00D31B09"/>
    <w:p w:rsidR="00605D13" w:rsidRDefault="002240A0" w:rsidP="00D31B09">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05D13">
        <w:t xml:space="preserve"> to decodes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 xml:space="preserve">in the </w:t>
      </w:r>
      <w:r w:rsidR="008305ED">
        <w:t>setup</w:t>
      </w:r>
      <w:r w:rsidR="00961BBC">
        <w:t>.</w:t>
      </w:r>
      <w:r w:rsidR="00123313">
        <w:t xml:space="preserve"> Figure 4.</w:t>
      </w:r>
      <w:r w:rsidR="004B3238">
        <w:t>4</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8A3F72">
        <w:t>Figure 4.</w:t>
      </w:r>
      <w:r w:rsidR="004B3238">
        <w:t>4c</w:t>
      </w:r>
      <w:r w:rsidR="00EB55D1">
        <w:t>)</w:t>
      </w:r>
      <w:r w:rsidR="00432F33">
        <w:t xml:space="preserve">, and </w:t>
      </w:r>
      <w:r w:rsidR="008A3F72">
        <w:t xml:space="preserve">with decoding </w:t>
      </w:r>
      <w:r w:rsidR="00EB55D1">
        <w:t>using two</w:t>
      </w:r>
      <w:r w:rsidR="00A4502D">
        <w:t xml:space="preserve"> types of</w:t>
      </w:r>
      <w:r w:rsidR="00EB55D1">
        <w:t xml:space="preserve"> converters;</w:t>
      </w:r>
      <w:r w:rsidR="00123313">
        <w:t xml:space="preserve"> </w:t>
      </w:r>
      <w:r w:rsidR="00A6590F">
        <w:t xml:space="preserve">HDMI to </w:t>
      </w:r>
      <w:r w:rsidR="00123313">
        <w:t>VGA</w:t>
      </w:r>
      <w:r w:rsidR="008A3F72">
        <w:t xml:space="preserve"> (Figure 4.</w:t>
      </w:r>
      <w:r w:rsidR="004B3238">
        <w:t>4</w:t>
      </w:r>
      <w:r w:rsidR="008A3F72">
        <w:t xml:space="preserve">a) </w:t>
      </w:r>
      <w:r w:rsidR="00123313">
        <w:t xml:space="preserve">and </w:t>
      </w:r>
      <w:r w:rsidR="00A6590F">
        <w:t xml:space="preserve">HDMI to </w:t>
      </w:r>
      <w:r w:rsidR="00123313">
        <w:t>AV</w:t>
      </w:r>
      <w:r w:rsidR="008A3F72">
        <w:t xml:space="preserve"> (Figure 4.</w:t>
      </w:r>
      <w:r w:rsidR="004B3238">
        <w:t>4</w:t>
      </w:r>
      <w:r w:rsidR="008A3F72">
        <w:t>b)</w:t>
      </w:r>
      <w:r w:rsidR="00EB55D1">
        <w:t xml:space="preserve">. </w:t>
      </w:r>
      <w:r w:rsidR="00470547">
        <w:t>As it is represented in the image 4.</w:t>
      </w:r>
      <w:r w:rsidR="004B3238">
        <w:t>4</w:t>
      </w:r>
      <w:r w:rsidR="00470547">
        <w:t xml:space="preserve"> </w:t>
      </w:r>
      <w:r w:rsidR="002351E5">
        <w:t>using the</w:t>
      </w:r>
      <w:r w:rsidR="00470547">
        <w:t xml:space="preserve"> VGA converter provides</w:t>
      </w:r>
      <w:r w:rsidR="002351E5">
        <w:t xml:space="preserve"> the images with</w:t>
      </w:r>
      <w:r w:rsidR="00470547">
        <w:t xml:space="preserve"> higher resolution and contrast than the AV converter.</w:t>
      </w:r>
      <w:r w:rsidR="00B84511">
        <w:t xml:space="preserve"> However, in this work the AV converter is used since it is more compatible with MRI hardware system.</w:t>
      </w:r>
      <w:r w:rsidR="00191AEB">
        <w:t xml:space="preserve"> Figure 4.</w:t>
      </w:r>
      <w:r w:rsidR="004B3238">
        <w:t xml:space="preserve">5 </w:t>
      </w:r>
      <w:r w:rsidR="00191AEB">
        <w:t>shows a snapshot of the MRI screen from a T1W image of the Z-marker using capture device and AV converter.</w:t>
      </w:r>
    </w:p>
    <w:p w:rsidR="007428D4" w:rsidRDefault="001968FB" w:rsidP="00D31B09">
      <w:r w:rsidRPr="00087179">
        <w:rPr>
          <w:noProof/>
        </w:rPr>
        <w:drawing>
          <wp:anchor distT="0" distB="0" distL="114300" distR="114300" simplePos="0" relativeHeight="251554304" behindDoc="0" locked="0" layoutInCell="1" allowOverlap="1" wp14:anchorId="432A04DB" wp14:editId="3E090EC4">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p>
    <w:p w:rsidR="00FC4BEB" w:rsidRDefault="00CF759E" w:rsidP="00D31B09">
      <w:r>
        <w:rPr>
          <w:noProof/>
        </w:rPr>
        <mc:AlternateContent>
          <mc:Choice Requires="wps">
            <w:drawing>
              <wp:anchor distT="0" distB="0" distL="114300" distR="114300" simplePos="0" relativeHeight="251622912" behindDoc="0" locked="0" layoutInCell="1" allowOverlap="1" wp14:anchorId="7C883A6F" wp14:editId="1136AE3C">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D0793" w:rsidRPr="00CF759E" w:rsidRDefault="008D0793" w:rsidP="00FA2990">
                            <w:pPr>
                              <w:pStyle w:val="Caption"/>
                              <w:rPr>
                                <w:rFonts w:eastAsiaTheme="minorHAnsi"/>
                                <w:noProof/>
                              </w:rP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883A6F" id="Text Box 171" o:spid="_x0000_s1066" type="#_x0000_t202" style="position:absolute;left:0;text-align:left;margin-left:107.25pt;margin-top:487.55pt;width:263.7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" stroked="f">
                <v:textbox style="mso-fit-shape-to-text:t" inset="0,0,0,0">
                  <w:txbxContent>
                    <w:p w:rsidR="008D0793" w:rsidRPr="00CF759E" w:rsidRDefault="008D0793" w:rsidP="00FA2990">
                      <w:pPr>
                        <w:pStyle w:val="Caption"/>
                        <w:rPr>
                          <w:rFonts w:eastAsiaTheme="minorHAnsi"/>
                          <w:noProof/>
                        </w:rPr>
                      </w:pPr>
                      <w:r>
                        <w:t>(c)</w:t>
                      </w:r>
                    </w:p>
                  </w:txbxContent>
                </v:textbox>
                <w10:wrap type="topAndBottom"/>
              </v:shape>
            </w:pict>
          </mc:Fallback>
        </mc:AlternateContent>
      </w:r>
      <w:r>
        <w:rPr>
          <w:noProof/>
        </w:rPr>
        <mc:AlternateContent>
          <mc:Choice Requires="wps">
            <w:drawing>
              <wp:anchor distT="0" distB="0" distL="114300" distR="114300" simplePos="0" relativeHeight="251621888" behindDoc="0" locked="0" layoutInCell="1" allowOverlap="1" wp14:anchorId="79C6FBA6" wp14:editId="61B116EC">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D0793" w:rsidRPr="00CF759E" w:rsidRDefault="008D0793" w:rsidP="00FA2990">
                            <w:pPr>
                              <w:pStyle w:val="Caption"/>
                              <w:rPr>
                                <w:rFonts w:eastAsiaTheme="minorHAnsi"/>
                                <w:noProof/>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6FBA6" id="Text Box 170" o:spid="_x0000_s1067" type="#_x0000_t202" style="position:absolute;left:0;text-align:left;margin-left:222.75pt;margin-top:245.2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" stroked="f">
                <v:textbox style="mso-fit-shape-to-text:t" inset="0,0,0,0">
                  <w:txbxContent>
                    <w:p w:rsidR="008D0793" w:rsidRPr="00CF759E" w:rsidRDefault="008D0793" w:rsidP="00FA2990">
                      <w:pPr>
                        <w:pStyle w:val="Caption"/>
                        <w:rPr>
                          <w:rFonts w:eastAsiaTheme="minorHAnsi"/>
                          <w:noProof/>
                        </w:rPr>
                      </w:pPr>
                      <w:r>
                        <w:t>(b)</w:t>
                      </w:r>
                    </w:p>
                  </w:txbxContent>
                </v:textbox>
                <w10:wrap type="topAndBottom"/>
              </v:shape>
            </w:pict>
          </mc:Fallback>
        </mc:AlternateContent>
      </w:r>
      <w:r>
        <w:rPr>
          <w:noProof/>
        </w:rPr>
        <w:drawing>
          <wp:anchor distT="0" distB="0" distL="114300" distR="114300" simplePos="0" relativeHeight="251557376" behindDoc="0" locked="0" layoutInCell="1" allowOverlap="1" wp14:anchorId="61C9533E" wp14:editId="038B66DD">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42"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rPr>
        <mc:AlternateContent>
          <mc:Choice Requires="wps">
            <w:drawing>
              <wp:anchor distT="0" distB="0" distL="114300" distR="114300" simplePos="0" relativeHeight="251619840" behindDoc="0" locked="0" layoutInCell="1" allowOverlap="1" wp14:anchorId="15F5F0FF" wp14:editId="172B2FC5">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D6954C" id="Oval 166" o:spid="_x0000_s1026" style="position:absolute;margin-left:359.25pt;margin-top:139.55pt;width:77.25pt;height:29.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rPr>
        <mc:AlternateContent>
          <mc:Choice Requires="wps">
            <w:drawing>
              <wp:anchor distT="0" distB="0" distL="114300" distR="114300" simplePos="0" relativeHeight="251620864" behindDoc="0" locked="0" layoutInCell="1" allowOverlap="1" wp14:anchorId="6ED456D4" wp14:editId="6314010B">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0396EC" id="Oval 167" o:spid="_x0000_s1026" style="position:absolute;margin-left:113.25pt;margin-top:138.8pt;width:77.25pt;height:29.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rPr>
        <mc:AlternateContent>
          <mc:Choice Requires="wps">
            <w:drawing>
              <wp:anchor distT="0" distB="0" distL="114300" distR="114300" simplePos="0" relativeHeight="251618816" behindDoc="0" locked="0" layoutInCell="1" allowOverlap="1" wp14:anchorId="1178F0EB" wp14:editId="67BF2CC1">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240367" id="Oval 165" o:spid="_x0000_s1026" style="position:absolute;margin-left:57.75pt;margin-top:54.75pt;width:77.25pt;height:29.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rPr>
        <w:drawing>
          <wp:anchor distT="0" distB="0" distL="114300" distR="114300" simplePos="0" relativeHeight="251556352" behindDoc="0" locked="0" layoutInCell="1" allowOverlap="1" wp14:anchorId="2C24C999" wp14:editId="1A56B220">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4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5328" behindDoc="0" locked="0" layoutInCell="1" allowOverlap="1" wp14:anchorId="0AFC2A4E" wp14:editId="06EF9A0D">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D0793" w:rsidRPr="00CF759E" w:rsidRDefault="008D0793" w:rsidP="00FA2990">
                            <w:pPr>
                              <w:pStyle w:val="Caption"/>
                              <w:rPr>
                                <w:rFonts w:eastAsiaTheme="minorHAnsi"/>
                                <w:noProof/>
                              </w:rPr>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2A4E" id="Text Box 58" o:spid="_x0000_s1068" type="#_x0000_t202" style="position:absolute;left:0;text-align:left;margin-left:-25.1pt;margin-top:249.2pt;width:263.7pt;height:.05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C9e+WIwAgAAZwQAAA4AAAAAAAAAAAAAAAAA&#10;LgIAAGRycy9lMm9Eb2MueG1sUEsBAi0AFAAGAAgAAAAhAH6TMAfhAAAACwEAAA8AAAAAAAAAAAAA&#10;AAAAigQAAGRycy9kb3ducmV2LnhtbFBLBQYAAAAABAAEAPMAAACYBQAAAAA=&#10;" stroked="f">
                <v:textbox style="mso-fit-shape-to-text:t" inset="0,0,0,0">
                  <w:txbxContent>
                    <w:p w:rsidR="008D0793" w:rsidRPr="00CF759E" w:rsidRDefault="008D0793" w:rsidP="00FA2990">
                      <w:pPr>
                        <w:pStyle w:val="Caption"/>
                        <w:rPr>
                          <w:rFonts w:eastAsiaTheme="minorHAnsi"/>
                          <w:noProof/>
                        </w:rPr>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087179" w:rsidRPr="007F2238" w:rsidRDefault="00EA5F2F" w:rsidP="00D31B09">
      <w:r w:rsidRPr="007F2238">
        <w:rPr>
          <w:b/>
          <w:bCs/>
        </w:rPr>
        <w:t>Figure 4.</w:t>
      </w:r>
      <w:r w:rsidR="004B3238" w:rsidRPr="007F2238">
        <w:rPr>
          <w:b/>
          <w:bCs/>
        </w:rPr>
        <w:t>4</w:t>
      </w:r>
      <w:r w:rsidRPr="007F2238">
        <w:rPr>
          <w:b/>
          <w:bCs/>
        </w:rPr>
        <w:t>:</w:t>
      </w:r>
      <w:r w:rsidRPr="007F2238">
        <w:t xml:space="preserve"> </w:t>
      </w:r>
      <w:r w:rsidR="008850C2" w:rsidRPr="007F2238">
        <w:t xml:space="preserve">One image is used to </w:t>
      </w:r>
      <w:r w:rsidR="00161B56" w:rsidRPr="007F2238">
        <w:t>represent</w:t>
      </w:r>
      <w:r w:rsidR="008850C2" w:rsidRPr="007F2238">
        <w:t xml:space="preserve"> the VGA and AV converters </w:t>
      </w:r>
      <w:r w:rsidR="00161B56" w:rsidRPr="007F2238">
        <w:t>influence</w:t>
      </w:r>
      <w:r w:rsidR="008850C2" w:rsidRPr="007F2238">
        <w:t xml:space="preserve"> on the </w:t>
      </w:r>
      <w:r w:rsidR="00161B56" w:rsidRPr="007F2238">
        <w:t>resolution</w:t>
      </w:r>
      <w:r w:rsidR="008850C2" w:rsidRPr="007F2238">
        <w:t xml:space="preserve"> of the captured image. </w:t>
      </w:r>
      <w:r w:rsidR="00161B56" w:rsidRPr="007F2238">
        <w:t>I</w:t>
      </w:r>
      <w:r w:rsidR="008850C2" w:rsidRPr="007F2238">
        <w:t xml:space="preserve">mage </w:t>
      </w:r>
      <w:r w:rsidR="00161B56" w:rsidRPr="007F2238">
        <w:t>“</w:t>
      </w:r>
      <w:r w:rsidR="008850C2" w:rsidRPr="007F2238">
        <w:t>a</w:t>
      </w:r>
      <w:r w:rsidR="00161B56" w:rsidRPr="007F2238">
        <w:t>”</w:t>
      </w:r>
      <w:r w:rsidR="008850C2" w:rsidRPr="007F2238">
        <w:t xml:space="preserve"> </w:t>
      </w:r>
      <w:r w:rsidR="00161B56" w:rsidRPr="007F2238">
        <w:t>is captured by using</w:t>
      </w:r>
      <w:r w:rsidR="008850C2" w:rsidRPr="007F2238">
        <w:t xml:space="preserve"> the </w:t>
      </w:r>
      <w:r w:rsidR="00161B56" w:rsidRPr="007F2238">
        <w:t>capture device and</w:t>
      </w:r>
      <w:r w:rsidR="00CF3126" w:rsidRPr="007F2238">
        <w:t xml:space="preserve"> the</w:t>
      </w:r>
      <w:r w:rsidR="00161B56" w:rsidRPr="007F2238">
        <w:t xml:space="preserve"> AV converter. Image “b” is captured using capture device and </w:t>
      </w:r>
      <w:r w:rsidR="00CF3126" w:rsidRPr="007F2238">
        <w:t xml:space="preserve">the </w:t>
      </w:r>
      <w:r w:rsidR="00161B56" w:rsidRPr="007F2238">
        <w:t>VGA converter. Image “c” is captured using only the capture device</w:t>
      </w:r>
      <w:r w:rsidR="007F2238" w:rsidRPr="007F2238">
        <w:t xml:space="preserve"> and with HDMI cable (</w:t>
      </w:r>
      <w:r w:rsidR="00232D9C" w:rsidRPr="007F2238">
        <w:t>HDMI resolution)</w:t>
      </w:r>
      <w:r w:rsidR="00161B56" w:rsidRPr="007F2238">
        <w:t>.</w:t>
      </w:r>
      <w:r w:rsidR="00CF3126" w:rsidRPr="007F2238">
        <w:t xml:space="preserve"> </w:t>
      </w:r>
      <w:r w:rsidR="00FD155C" w:rsidRPr="007F2238">
        <w:t xml:space="preserve">The </w:t>
      </w:r>
      <w:r w:rsidR="00DF6C81" w:rsidRPr="007F2238">
        <w:t xml:space="preserve">red ellipses in the </w:t>
      </w:r>
      <w:r w:rsidR="00D96D8C" w:rsidRPr="007F2238">
        <w:t xml:space="preserve">“a” and “b” </w:t>
      </w:r>
      <w:r w:rsidR="00DF6C81" w:rsidRPr="007F2238">
        <w:t>image</w:t>
      </w:r>
      <w:r w:rsidR="00D96D8C" w:rsidRPr="007F2238">
        <w:t>s</w:t>
      </w:r>
      <w:r w:rsidR="00DF6C81" w:rsidRPr="007F2238">
        <w:t xml:space="preserve"> sho</w:t>
      </w:r>
      <w:r w:rsidR="00D96D8C" w:rsidRPr="007F2238">
        <w:t>w</w:t>
      </w:r>
      <w:r w:rsidR="007D23C8" w:rsidRPr="007F2238">
        <w:t xml:space="preserve"> the position </w:t>
      </w:r>
      <w:r w:rsidR="006E7C33" w:rsidRPr="007F2238">
        <w:t>where are different from the image “c”</w:t>
      </w:r>
      <w:r w:rsidR="00D6063D" w:rsidRPr="007F2238">
        <w:t>.</w:t>
      </w:r>
    </w:p>
    <w:p w:rsidR="0099797D" w:rsidRDefault="0099797D" w:rsidP="00D31B09"/>
    <w:p w:rsidR="005A1A33" w:rsidRDefault="005A1A33" w:rsidP="00D31B09"/>
    <w:p w:rsidR="000478E3" w:rsidRDefault="000478E3" w:rsidP="00D31B09"/>
    <w:p w:rsidR="005A1A33" w:rsidRDefault="005A1A33" w:rsidP="00D31B09">
      <w:r w:rsidRPr="005A1A33">
        <w:rPr>
          <w:noProof/>
        </w:rPr>
        <w:drawing>
          <wp:inline distT="0" distB="0" distL="0" distR="0" wp14:anchorId="30F5A28A" wp14:editId="5A695C5A">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D31B09">
      <w:r w:rsidRPr="00E35682">
        <w:rPr>
          <w:b/>
          <w:bCs/>
        </w:rPr>
        <w:t>Figure 4.</w:t>
      </w:r>
      <w:r w:rsidR="004B3238">
        <w:rPr>
          <w:b/>
          <w:bCs/>
        </w:rPr>
        <w:t>5</w:t>
      </w:r>
      <w:r>
        <w:rPr>
          <w:b/>
          <w:bCs/>
        </w:rPr>
        <w:t>:</w:t>
      </w:r>
      <w:r>
        <w:t xml:space="preserve"> a snapshot</w:t>
      </w:r>
      <w:r w:rsidR="00D753E3">
        <w:t xml:space="preserve"> of the MRI screen from</w:t>
      </w:r>
      <w:r>
        <w:t xml:space="preserve"> T1W image of the Z-marker using </w:t>
      </w:r>
      <w:r w:rsidR="00D753E3">
        <w:t>the setup shown in Figure 4.2</w:t>
      </w:r>
      <w:r>
        <w:t>.</w:t>
      </w:r>
      <w:r w:rsidR="00977D60">
        <w:t xml:space="preserve"> </w:t>
      </w:r>
    </w:p>
    <w:p w:rsidR="001D1C47" w:rsidRPr="00F42168" w:rsidRDefault="001D1C47" w:rsidP="00D31B09"/>
    <w:p w:rsidR="00347F08" w:rsidRPr="005A1A33" w:rsidRDefault="004830C6" w:rsidP="00D31B09">
      <w:pPr>
        <w:pStyle w:val="Heading3"/>
      </w:pPr>
      <w:bookmarkStart w:id="24" w:name="_Toc523161710"/>
      <w:r>
        <w:t>Image s</w:t>
      </w:r>
      <w:r w:rsidR="00C30659" w:rsidRPr="005A1A33">
        <w:t>egmentation</w:t>
      </w:r>
      <w:r w:rsidR="0001297C" w:rsidRPr="005A1A33">
        <w:t xml:space="preserve"> and Pre-Processing</w:t>
      </w:r>
      <w:bookmarkEnd w:id="24"/>
    </w:p>
    <w:p w:rsidR="000D223B" w:rsidRDefault="00AB2C6D" w:rsidP="00D31B09">
      <w:r>
        <w:t>After</w:t>
      </w:r>
      <w:r w:rsidR="00F42168">
        <w:t xml:space="preserve"> an image from</w:t>
      </w:r>
      <w:r>
        <w:t xml:space="preserve"> a single 2D image of the </w:t>
      </w:r>
      <w:r w:rsidR="00842307">
        <w:t>Z-marker</w:t>
      </w:r>
      <w:r>
        <w:t xml:space="preserve"> has been </w:t>
      </w:r>
      <w:r w:rsidR="00226B93">
        <w:t>obtained</w:t>
      </w:r>
      <w:r>
        <w:t>,</w:t>
      </w:r>
      <w:r w:rsidR="00842307">
        <w:t xml:space="preserve"> the Z-marker structures</w:t>
      </w:r>
      <w:r>
        <w:t xml:space="preserve"> </w:t>
      </w:r>
      <w:r w:rsidR="00311E13">
        <w:t xml:space="preserve">should be </w:t>
      </w:r>
      <w:r w:rsidR="0027463F">
        <w:t>detected</w:t>
      </w:r>
      <w:r w:rsidR="00311E13">
        <w:t xml:space="preserve"> </w:t>
      </w:r>
      <w:r w:rsidR="001D1C47">
        <w:t>from</w:t>
      </w:r>
      <w:r w:rsidR="00311E13">
        <w:t xml:space="preserve"> the</w:t>
      </w:r>
      <w:r w:rsidR="001D1C47">
        <w:t xml:space="preserve"> captured-</w:t>
      </w:r>
      <w:r>
        <w:t>image</w:t>
      </w:r>
      <w:r w:rsidR="00311E13">
        <w:t xml:space="preserve"> </w:t>
      </w:r>
      <w:r w:rsidR="001D1C47">
        <w:t>of</w:t>
      </w:r>
      <w:r w:rsidR="00311E13">
        <w:t xml:space="preserve"> the</w:t>
      </w:r>
      <w:r w:rsidR="00663104">
        <w:t xml:space="preserve"> MR</w:t>
      </w:r>
      <w:r w:rsidR="00311E13">
        <w:t>I</w:t>
      </w:r>
      <w:r w:rsidR="00663104">
        <w:t xml:space="preserve"> </w:t>
      </w:r>
      <w:r w:rsidR="001D1C47">
        <w:t>screen</w:t>
      </w:r>
      <w:r>
        <w:t>.</w:t>
      </w:r>
      <w:r w:rsidR="004F2F1D">
        <w:t xml:space="preserve"> Section 4.2.1</w:t>
      </w:r>
      <w:r w:rsidR="00A1158A">
        <w:t xml:space="preserve"> </w:t>
      </w:r>
      <w:r w:rsidR="00A1158A">
        <w:lastRenderedPageBreak/>
        <w:t>discusses a manual and</w:t>
      </w:r>
      <w:r w:rsidR="00261BEA">
        <w:t xml:space="preserve"> an</w:t>
      </w:r>
      <w:r w:rsidR="00A1158A">
        <w:t xml:space="preserve"> automatic segmen</w:t>
      </w:r>
      <w:r w:rsidR="00FA622C">
        <w:t>tati</w:t>
      </w:r>
      <w:r w:rsidR="00261BEA">
        <w:t>on method</w:t>
      </w:r>
      <w:r w:rsidR="00FA622C">
        <w:t xml:space="preserve"> to separate the</w:t>
      </w:r>
      <w:r w:rsidR="002C60C0">
        <w:t xml:space="preserve"> Z-marker </w:t>
      </w:r>
      <w:r w:rsidR="00FA622C">
        <w:t xml:space="preserve">from </w:t>
      </w:r>
      <w:r w:rsidR="00261BEA">
        <w:t xml:space="preserve">the </w:t>
      </w:r>
      <w:r w:rsidR="00FA622C">
        <w:t>other objects in the image.</w:t>
      </w:r>
      <w:r w:rsidR="00A12C0C">
        <w:t xml:space="preserve"> </w:t>
      </w:r>
      <w:r w:rsidR="00261BEA">
        <w:t>Subsequently</w:t>
      </w:r>
      <w:r w:rsidR="00514D41">
        <w:t>,</w:t>
      </w:r>
      <w:r w:rsidR="00261BEA">
        <w:t xml:space="preserve"> </w:t>
      </w:r>
      <w:r w:rsidR="000F2E89">
        <w:t>several</w:t>
      </w:r>
      <w:r w:rsidR="005865F6">
        <w:t xml:space="preserve"> filtering steps are</w:t>
      </w:r>
      <w:r w:rsidR="00514D41">
        <w:t xml:space="preserve"> applied to the</w:t>
      </w:r>
      <w:r w:rsidR="00261BEA">
        <w:t xml:space="preserve"> cropped</w:t>
      </w:r>
      <w:r w:rsidR="00514D41">
        <w:t xml:space="preserve"> image</w:t>
      </w:r>
      <w:r w:rsidR="00261BEA">
        <w:t xml:space="preserve"> to </w:t>
      </w:r>
      <w:r w:rsidR="00850D61">
        <w:t>segment</w:t>
      </w:r>
      <w:r w:rsidR="00261BEA">
        <w:t xml:space="preserve"> each individual ellipse</w:t>
      </w:r>
      <w:r w:rsidR="00B33F3A">
        <w:t xml:space="preserve"> of the Z-marker</w:t>
      </w:r>
      <w:r w:rsidR="00261BEA">
        <w:t xml:space="preserve"> </w:t>
      </w:r>
      <w:r w:rsidR="00E7229B">
        <w:t>from the background</w:t>
      </w:r>
      <w:r w:rsidR="00B33F3A">
        <w:t>. These steps are developed and investigated in section 4.2.2</w:t>
      </w:r>
      <w:r w:rsidR="00261BEA">
        <w:t xml:space="preserve">. </w:t>
      </w:r>
      <w:r w:rsidR="001E6FF6">
        <w:t xml:space="preserve">The flow chart of the </w:t>
      </w:r>
      <w:r w:rsidR="00D3094A">
        <w:t xml:space="preserve">detection and localization algorithm is shown in </w:t>
      </w:r>
      <w:r w:rsidR="00E7229B">
        <w:t xml:space="preserve">Figure </w:t>
      </w:r>
      <w:r w:rsidR="004B3238">
        <w:t>4.2</w:t>
      </w:r>
      <w:r w:rsidR="009E00E4">
        <w:t>.</w:t>
      </w:r>
    </w:p>
    <w:p w:rsidR="005C587E" w:rsidRDefault="00CA2C4B" w:rsidP="0007793C">
      <w:pPr>
        <w:pStyle w:val="Heading4"/>
      </w:pPr>
      <w:r>
        <w:t xml:space="preserve"> </w:t>
      </w:r>
      <w:bookmarkStart w:id="25" w:name="_Toc523161711"/>
      <w:r>
        <w:t xml:space="preserve">Z-frame </w:t>
      </w:r>
      <w:r w:rsidR="00F104C6">
        <w:t xml:space="preserve">marker </w:t>
      </w:r>
      <w:r>
        <w:t>extraction</w:t>
      </w:r>
      <w:bookmarkEnd w:id="25"/>
    </w:p>
    <w:p w:rsidR="00F104C6" w:rsidRPr="00FC795E" w:rsidRDefault="00F104C6" w:rsidP="00D31B09">
      <w:r w:rsidRPr="006F2566">
        <w:t>Detection of the Z-</w:t>
      </w:r>
      <w:r w:rsidR="006F2566">
        <w:t>frame marker</w:t>
      </w:r>
      <w:r w:rsidRPr="006F2566">
        <w:t xml:space="preserve"> in different position, orientation and scaling from the MRI images is a very important step to determine the marker alignment. One way to separate the Z-marker from the full-screen image is using the mouse to perform the crop operation interactively by defining a movable and resizable bounding box over the region of interest Figure 4.6.</w:t>
      </w:r>
    </w:p>
    <w:p w:rsidR="00F104C6" w:rsidRDefault="002B3D3C" w:rsidP="00D31B09">
      <w:pPr>
        <w:rPr>
          <w:rFonts w:eastAsia="Times New Roman" w:cs="Calibri"/>
          <w:color w:val="000000"/>
        </w:rPr>
      </w:pPr>
      <w:r>
        <w:rPr>
          <w:noProof/>
        </w:rPr>
        <mc:AlternateContent>
          <mc:Choice Requires="wps">
            <w:drawing>
              <wp:anchor distT="0" distB="0" distL="114300" distR="114300" simplePos="0" relativeHeight="251736576" behindDoc="0" locked="0" layoutInCell="1" allowOverlap="1" wp14:anchorId="1708C8D5" wp14:editId="470D4894">
                <wp:simplePos x="0" y="0"/>
                <wp:positionH relativeFrom="column">
                  <wp:posOffset>1056904</wp:posOffset>
                </wp:positionH>
                <wp:positionV relativeFrom="paragraph">
                  <wp:posOffset>3066226</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8D0793" w:rsidRPr="008D6AB0" w:rsidRDefault="008D0793" w:rsidP="00FA2990">
                            <w:pPr>
                              <w:pStyle w:val="Caption"/>
                              <w:rPr>
                                <w:rFonts w:eastAsia="Times New Roman" w:cs="Calibri"/>
                                <w:noProof/>
                              </w:rPr>
                            </w:pPr>
                            <w:r w:rsidRPr="008D6AB0">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sidRPr="008D6AB0">
                              <w:t xml:space="preserve">.6: cropping operation for extracting Z-marker </w:t>
                            </w:r>
                            <w:proofErr w:type="spellStart"/>
                            <w:r w:rsidRPr="008D6AB0">
                              <w:t>manuaaly</w:t>
                            </w:r>
                            <w:proofErr w:type="spellEnd"/>
                            <w:r w:rsidRPr="008D6AB0">
                              <w:t xml:space="preserve">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8C8D5" id="Text Box 1073741892" o:spid="_x0000_s1069" type="#_x0000_t202" style="position:absolute;left:0;text-align:left;margin-left:83.2pt;margin-top:241.45pt;width:307.55pt;height:.0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" stroked="f">
                <v:textbox style="mso-fit-shape-to-text:t" inset="0,0,0,0">
                  <w:txbxContent>
                    <w:p w:rsidR="008D0793" w:rsidRPr="008D6AB0" w:rsidRDefault="008D0793" w:rsidP="00FA2990">
                      <w:pPr>
                        <w:pStyle w:val="Caption"/>
                        <w:rPr>
                          <w:rFonts w:eastAsia="Times New Roman" w:cs="Calibri"/>
                          <w:noProof/>
                        </w:rPr>
                      </w:pPr>
                      <w:r w:rsidRPr="008D6AB0">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sidRPr="008D6AB0">
                        <w:t xml:space="preserve">.6: cropping operation for extracting Z-marker </w:t>
                      </w:r>
                      <w:proofErr w:type="spellStart"/>
                      <w:r w:rsidRPr="008D6AB0">
                        <w:t>manuaaly</w:t>
                      </w:r>
                      <w:proofErr w:type="spellEnd"/>
                      <w:r w:rsidRPr="008D6AB0">
                        <w:t xml:space="preserve"> by MATLAB</w:t>
                      </w:r>
                    </w:p>
                  </w:txbxContent>
                </v:textbox>
                <w10:wrap type="topAndBottom"/>
              </v:shape>
            </w:pict>
          </mc:Fallback>
        </mc:AlternateContent>
      </w:r>
      <w:r w:rsidR="001D5454">
        <w:rPr>
          <w:noProof/>
        </w:rPr>
        <mc:AlternateContent>
          <mc:Choice Requires="wpg">
            <w:drawing>
              <wp:anchor distT="0" distB="0" distL="114300" distR="114300" simplePos="0" relativeHeight="251735552" behindDoc="0" locked="0" layoutInCell="1" allowOverlap="1" wp14:anchorId="63A62E41" wp14:editId="7949614E">
                <wp:simplePos x="0" y="0"/>
                <wp:positionH relativeFrom="margin">
                  <wp:posOffset>1073133</wp:posOffset>
                </wp:positionH>
                <wp:positionV relativeFrom="paragraph">
                  <wp:posOffset>949143</wp:posOffset>
                </wp:positionV>
                <wp:extent cx="3110173"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0173" cy="1538151"/>
                          <a:chOff x="0" y="0"/>
                          <a:chExt cx="3110173" cy="1538151"/>
                        </a:xfrm>
                      </wpg:grpSpPr>
                      <pic:pic xmlns:pic="http://schemas.openxmlformats.org/drawingml/2006/picture">
                        <pic:nvPicPr>
                          <pic:cNvPr id="9" name="Grafik 8" descr="7.JPG"/>
                          <pic:cNvPicPr>
                            <a:picLocks noChangeAspect="1"/>
                          </pic:cNvPicPr>
                        </pic:nvPicPr>
                        <pic:blipFill rotWithShape="1">
                          <a:blip r:embed="rId45"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8D0793" w:rsidRPr="00176671" w:rsidRDefault="008D0793" w:rsidP="00D31B09">
                              <w:r w:rsidRPr="00176671">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006930" y="178129"/>
                            <a:ext cx="1103243" cy="536713"/>
                          </a:xfrm>
                          <a:prstGeom prst="rect">
                            <a:avLst/>
                          </a:prstGeom>
                          <a:noFill/>
                          <a:ln w="6350">
                            <a:noFill/>
                          </a:ln>
                        </wps:spPr>
                        <wps:txbx>
                          <w:txbxContent>
                            <w:p w:rsidR="008D0793" w:rsidRPr="00176671" w:rsidRDefault="008D0793" w:rsidP="00D31B09">
                              <w:r w:rsidRPr="00176671">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3A62E41" id="Group 41" o:spid="_x0000_s1070" style="position:absolute;left:0;text-align:left;margin-left:84.5pt;margin-top:74.75pt;width:244.9pt;height:121.1pt;z-index:251735552;mso-position-horizontal-relative:margin" coordsize="31101,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U5LQS1BRE1JTgAAAAWQAwACAAAAFAAA&#10;EKSQBAACAAAAFAAAELiSkQACAAAAAzM5AACSkgACAAAAAzM5AADqHAAHAAAIDAAACJgAAAAAHOoA&#10;AAA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8P3hwYWNrZXQg&#10;ZW5kPSd3Jz8+/9sAQwAHBQUGBQQHBgUGCAcHCAoRCwoJCQoVDxAMERgVGhkYFRgXGx4nIRsdJR0X&#10;GCIuIiUoKSssKxogLzMvKjInKisq/9sAQwEHCAgKCQoUCwsUKhwYHCoqKioqKioqKioqKioqKioq&#10;KioqKioqKioqKioqKioqKioqKioqKioqKioqKioqKioq/8AAEQgBZQH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71"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46" o:title="7" croptop="39259f" cropbottom="8105f" cropleft="25469f" cropright="25199f"/>
                  <v:path arrowok="t"/>
                </v:shape>
                <v:shape id="Text Box 1073741888" o:spid="_x0000_s1072"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8D0793" w:rsidRPr="00176671" w:rsidRDefault="008D0793" w:rsidP="00D31B09">
                        <w:r w:rsidRPr="00176671">
                          <w:t>Crop rectangle</w:t>
                        </w:r>
                      </w:p>
                    </w:txbxContent>
                  </v:textbox>
                </v:shape>
                <v:shape id="Text Box 1073741889" o:spid="_x0000_s1073" type="#_x0000_t202" style="position:absolute;left:20069;top:1781;width:11032;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8D0793" w:rsidRPr="00176671" w:rsidRDefault="008D0793" w:rsidP="00D31B09">
                        <w:r w:rsidRPr="00176671">
                          <w:t>Crop Image tool context menu</w:t>
                        </w:r>
                      </w:p>
                    </w:txbxContent>
                  </v:textbox>
                </v:shape>
                <v:shapetype id="_x0000_t32" coordsize="21600,21600" o:spt="32" o:oned="t" path="m,l21600,21600e" filled="f">
                  <v:path arrowok="t" fillok="f" o:connecttype="none"/>
                  <o:lock v:ext="edit" shapetype="t"/>
                </v:shapetype>
                <v:shape id="Straight Arrow Connector 1073741890" o:spid="_x0000_s1074"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75"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1D5454">
        <w:rPr>
          <w:noProof/>
        </w:rPr>
        <w:drawing>
          <wp:anchor distT="0" distB="0" distL="114300" distR="114300" simplePos="0" relativeHeight="251734528" behindDoc="0" locked="0" layoutInCell="1" allowOverlap="1" wp14:anchorId="0F26EA8B" wp14:editId="63009E0D">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C27F56" w:rsidRPr="00FC0879" w:rsidRDefault="003A054C" w:rsidP="0007793C">
      <w:pPr>
        <w:pStyle w:val="Heading4"/>
      </w:pPr>
      <w:bookmarkStart w:id="26" w:name="_Toc523161712"/>
      <w:r w:rsidRPr="00FC0879">
        <w:t xml:space="preserve">Automatic detection of Z-frame </w:t>
      </w:r>
      <w:r w:rsidR="00C1246E">
        <w:t xml:space="preserve">marker </w:t>
      </w:r>
      <w:r w:rsidRPr="00FC0879">
        <w:t xml:space="preserve">using Faster </w:t>
      </w:r>
      <w:r w:rsidR="00C92E2D" w:rsidRPr="00FC0879">
        <w:t>R-</w:t>
      </w:r>
      <w:r w:rsidRPr="00FC0879">
        <w:t>CNN</w:t>
      </w:r>
      <w:bookmarkEnd w:id="26"/>
    </w:p>
    <w:p w:rsidR="004F176D" w:rsidRDefault="004F176D" w:rsidP="00D31B09"/>
    <w:p w:rsidR="00ED2797" w:rsidRDefault="00527192" w:rsidP="00D31B09">
      <w:r w:rsidRPr="00FC795E">
        <w:lastRenderedPageBreak/>
        <w:t>However</w:t>
      </w:r>
      <w:r w:rsidR="00BB4C63" w:rsidRPr="00FC795E">
        <w:t>,</w:t>
      </w:r>
      <w:r w:rsidRPr="00FC795E">
        <w:t xml:space="preserve"> this t</w:t>
      </w:r>
      <w:r w:rsidR="004D3F22" w:rsidRPr="00FC795E">
        <w:t>echnique</w:t>
      </w:r>
      <w:r w:rsidRPr="00FC795E">
        <w:t xml:space="preserve"> requires the user to </w:t>
      </w:r>
      <w:r w:rsidR="004D3F22" w:rsidRPr="00FC795E">
        <w:t xml:space="preserve">repeat the </w:t>
      </w:r>
      <w:r w:rsidR="003D5CA8" w:rsidRPr="00FC795E">
        <w:t>process separately</w:t>
      </w:r>
      <w:r w:rsidR="00595C3B" w:rsidRPr="00FC795E">
        <w:t xml:space="preserve"> for each new image. </w:t>
      </w:r>
      <w:r w:rsidR="004A61D9" w:rsidRPr="00FC795E">
        <w:t xml:space="preserve">In this study, a deep CNN framework is implemented </w:t>
      </w:r>
      <w:r w:rsidR="00571604" w:rsidRPr="00FC795E">
        <w:t xml:space="preserve">with non MRI-system-specific design </w:t>
      </w:r>
      <w:r w:rsidR="004A61D9" w:rsidRPr="00FC795E">
        <w:t>to</w:t>
      </w:r>
      <w:r w:rsidR="00127B18" w:rsidRPr="00FC795E">
        <w:t xml:space="preserve"> </w:t>
      </w:r>
      <w:r w:rsidR="004A61D9"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 with different</w:t>
      </w:r>
      <w:r w:rsidR="00C56560">
        <w:t xml:space="preserve"> imaging</w:t>
      </w:r>
      <w:r w:rsidR="006D592F" w:rsidRPr="00FC795E">
        <w:t xml:space="preserve"> properties </w:t>
      </w:r>
      <w:r w:rsidR="00ED2797">
        <w:t>and</w:t>
      </w:r>
      <w:r w:rsidR="006B5C45" w:rsidRPr="00FC795E">
        <w:t xml:space="preserve"> different MRI user interfaces.</w:t>
      </w:r>
    </w:p>
    <w:p w:rsidR="006D592F" w:rsidRPr="00FC795E" w:rsidRDefault="007E5860" w:rsidP="00D31B09">
      <w:r w:rsidRPr="00FC795E">
        <w:t xml:space="preserve"> </w:t>
      </w:r>
    </w:p>
    <w:p w:rsidR="005D5FD4" w:rsidRPr="00D81111" w:rsidRDefault="00B23C93" w:rsidP="00D31B09">
      <w:pPr>
        <w:rPr>
          <w:rFonts w:ascii="Calibri" w:hAnsi="Calibri"/>
        </w:rPr>
      </w:pPr>
      <w:r>
        <w:t>Commonly, t</w:t>
      </w:r>
      <w:r w:rsidR="00F43FE3" w:rsidRPr="00FC795E">
        <w:t xml:space="preserve">here are </w:t>
      </w:r>
      <w:r w:rsidR="00C137C9" w:rsidRPr="00FC795E">
        <w:t xml:space="preserve">three main </w:t>
      </w:r>
      <w:r w:rsidR="00C137C9" w:rsidRPr="00254DB1">
        <w:rPr>
          <w:highlight w:val="yellow"/>
        </w:rPr>
        <w:t>frameworks</w:t>
      </w:r>
      <w:r w:rsidR="00F43FE3" w:rsidRPr="00254DB1">
        <w:rPr>
          <w:highlight w:val="yellow"/>
        </w:rPr>
        <w:t xml:space="preserve"> in object detection based on deep CNNs. </w:t>
      </w:r>
      <w:r w:rsidR="00043FF8" w:rsidRPr="00254DB1">
        <w:rPr>
          <w:highlight w:val="yellow"/>
        </w:rPr>
        <w:t>Regions with CNN features (RCNN), Fast Reg</w:t>
      </w:r>
      <w:r w:rsidR="00EB0CDB" w:rsidRPr="00254DB1">
        <w:rPr>
          <w:highlight w:val="yellow"/>
        </w:rPr>
        <w:t>ion-based Convolutional Network</w:t>
      </w:r>
      <w:r w:rsidR="00043FF8" w:rsidRPr="00254DB1">
        <w:rPr>
          <w:highlight w:val="yellow"/>
        </w:rPr>
        <w:t xml:space="preserve"> (</w:t>
      </w:r>
      <w:r w:rsidR="00760D2A" w:rsidRPr="00254DB1">
        <w:rPr>
          <w:highlight w:val="yellow"/>
        </w:rPr>
        <w:t>Fast RCNN), and</w:t>
      </w:r>
      <w:r w:rsidR="00EB0CDB" w:rsidRPr="00254DB1">
        <w:rPr>
          <w:highlight w:val="yellow"/>
        </w:rPr>
        <w:t xml:space="preserve"> Faster Region-based Convolutional Network (Faster</w:t>
      </w:r>
      <w:r w:rsidR="00EB0CDB" w:rsidRPr="00FC795E">
        <w:t xml:space="preserve"> RCNN)</w:t>
      </w:r>
      <w:r w:rsidR="005D5FD4" w:rsidRPr="00FC795E">
        <w:t>.</w:t>
      </w:r>
      <w:r w:rsidR="00142CA6">
        <w:rPr>
          <w:rFonts w:ascii="Calibri" w:hAnsi="Calibri"/>
        </w:rPr>
        <w:t xml:space="preserve"> However, </w:t>
      </w:r>
      <w:r w:rsidR="00142CA6">
        <w:t>i</w:t>
      </w:r>
      <w:r w:rsidR="00552EDE" w:rsidRPr="00FC795E">
        <w:t>n the</w:t>
      </w:r>
      <w:r w:rsidR="00043501">
        <w:t xml:space="preserve"> image</w:t>
      </w:r>
      <w:r w:rsidR="00552EDE" w:rsidRPr="00FC795E">
        <w:t xml:space="preserve"> from the MRI monitor</w:t>
      </w:r>
      <w:r w:rsidR="00653D84" w:rsidRPr="00FC795E">
        <w:t xml:space="preserve">, there are </w:t>
      </w:r>
      <w:r w:rsidR="00552EDE" w:rsidRPr="00FC795E">
        <w:t>many</w:t>
      </w:r>
      <w:r w:rsidR="00653D84" w:rsidRPr="00FC795E">
        <w:t xml:space="preserve"> small</w:t>
      </w:r>
      <w:r w:rsidR="00BB4E70" w:rsidRPr="00FC795E">
        <w:t xml:space="preserve"> and big</w:t>
      </w:r>
      <w:r w:rsidR="00653D84" w:rsidRPr="00FC795E">
        <w:t xml:space="preserve"> objec</w:t>
      </w:r>
      <w:r w:rsidR="0072015C" w:rsidRPr="00FC795E">
        <w:t>ts,</w:t>
      </w:r>
      <w:r w:rsidR="00BB4E70" w:rsidRPr="00FC795E">
        <w:t xml:space="preserve"> therefore, the use of the Faster R</w:t>
      </w:r>
      <w:r w:rsidR="00653D84" w:rsidRPr="00FC795E">
        <w:t>CNN yield</w:t>
      </w:r>
      <w:r w:rsidR="00AD1E1E">
        <w:t>s</w:t>
      </w:r>
      <w:r w:rsidR="00653D84" w:rsidRPr="00FC795E">
        <w:t xml:space="preserve"> a high</w:t>
      </w:r>
      <w:r w:rsidR="00BB4E70" w:rsidRPr="00FC795E">
        <w:t>er</w:t>
      </w:r>
      <w:r w:rsidR="00653D84" w:rsidRPr="00FC795E">
        <w:t xml:space="preserve"> </w:t>
      </w:r>
      <w:r w:rsidR="00551DD4">
        <w:t>accuracy</w:t>
      </w:r>
      <w:r w:rsidR="00F923B3" w:rsidRPr="00FC795E">
        <w:t xml:space="preserve"> for </w:t>
      </w:r>
      <w:r w:rsidR="00551DD4">
        <w:t>the</w:t>
      </w:r>
      <w:r w:rsidR="00F923B3" w:rsidRPr="00FC795E">
        <w:t xml:space="preserve"> object detection</w:t>
      </w:r>
      <w:r w:rsidR="00551DD4">
        <w:t xml:space="preserve"> task</w:t>
      </w:r>
      <w:r w:rsidR="00653D84" w:rsidRPr="00FC795E">
        <w:t>.</w:t>
      </w:r>
      <w:r w:rsidR="002E3531">
        <w:t xml:space="preserve"> </w:t>
      </w:r>
    </w:p>
    <w:p w:rsidR="00CE5875" w:rsidRDefault="00CE5875" w:rsidP="00D31B09"/>
    <w:p w:rsidR="00CE5875" w:rsidRDefault="00CE5875" w:rsidP="00D31B09"/>
    <w:p w:rsidR="00D81111" w:rsidRPr="00436BD4" w:rsidRDefault="00D200A6" w:rsidP="00D31B09">
      <w:pPr>
        <w:pStyle w:val="ListParagraph"/>
        <w:numPr>
          <w:ilvl w:val="0"/>
          <w:numId w:val="27"/>
        </w:numPr>
      </w:pPr>
      <w:r w:rsidRPr="00436BD4">
        <w:t>C</w:t>
      </w:r>
      <w:r w:rsidR="00F923B3" w:rsidRPr="00436BD4">
        <w:t>onvolutional neural network</w:t>
      </w:r>
      <w:r w:rsidR="00A2598C" w:rsidRPr="00436BD4">
        <w:t xml:space="preserve"> structure</w:t>
      </w:r>
    </w:p>
    <w:p w:rsidR="0098584E" w:rsidRDefault="002D73A3" w:rsidP="00D31B09">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A27335">
        <w:rPr>
          <w:highlight w:val="yellow"/>
        </w:rPr>
        <w:t>a convolution layer, a feature pooling layer, and a fully connected (FC) layer</w:t>
      </w:r>
      <w:r w:rsidRPr="00FC795E">
        <w:t>.</w:t>
      </w:r>
      <w:r w:rsidR="002B3CAE">
        <w:t xml:space="preserve"> Figure 4.7</w:t>
      </w:r>
      <w:r w:rsidR="009F0D61">
        <w:t xml:space="preserve"> shows</w:t>
      </w:r>
      <w:r w:rsidR="00E467A5">
        <w:t xml:space="preserve"> </w:t>
      </w:r>
      <w:r w:rsidR="009F0D61">
        <w:rPr>
          <w:rFonts w:cstheme="majorHAnsi"/>
        </w:rPr>
        <w:t>the flowchart of a CNN</w:t>
      </w:r>
      <w:r w:rsidR="00E467A5" w:rsidRPr="00FC795E">
        <w:rPr>
          <w:rFonts w:cstheme="majorHAnsi"/>
        </w:rPr>
        <w:t>.</w:t>
      </w:r>
    </w:p>
    <w:p w:rsidR="002B3CAE" w:rsidRDefault="002B3CAE" w:rsidP="00D31B09"/>
    <w:p w:rsidR="00EA45E5" w:rsidRDefault="00026C9A" w:rsidP="00D31B09">
      <w:r>
        <w:rPr>
          <w:noProof/>
        </w:rPr>
        <mc:AlternateContent>
          <mc:Choice Requires="wps">
            <w:drawing>
              <wp:anchor distT="0" distB="0" distL="114300" distR="114300" simplePos="0" relativeHeight="251639296" behindDoc="0" locked="0" layoutInCell="1" allowOverlap="1" wp14:anchorId="29BC4479" wp14:editId="369B911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D0793" w:rsidRDefault="008D0793"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BC4479" id="Text Box 1073741826" o:spid="_x0000_s1076" type="#_x0000_t202" style="position:absolute;left:0;text-align:left;margin-left:323.4pt;margin-top:129.5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Y5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Wj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5p8mOUwCAACSBAAADgAAAAAAAAAAAAAAAAAuAgAAZHJzL2Uyb0RvYy54bWxQSwECLQAUAAYA&#10;CAAAACEA0S5DROIAAAALAQAADwAAAAAAAAAAAAAAAACmBAAAZHJzL2Rvd25yZXYueG1sUEsFBgAA&#10;AAAEAAQA8wAAALUFAAAAAA==&#10;" fillcolor="white [3201]" stroked="f" strokeweight=".5pt">
                <v:textbox>
                  <w:txbxContent>
                    <w:p w:rsidR="008D0793" w:rsidRDefault="008D0793" w:rsidP="00D31B09">
                      <w:r>
                        <w:t>Pool2</w:t>
                      </w:r>
                    </w:p>
                  </w:txbxContent>
                </v:textbox>
              </v:shape>
            </w:pict>
          </mc:Fallback>
        </mc:AlternateContent>
      </w:r>
      <w:r>
        <w:rPr>
          <w:noProof/>
        </w:rPr>
        <mc:AlternateContent>
          <mc:Choice Requires="wps">
            <w:drawing>
              <wp:anchor distT="0" distB="0" distL="114300" distR="114300" simplePos="0" relativeHeight="251638272" behindDoc="0" locked="0" layoutInCell="1" allowOverlap="1" wp14:anchorId="09196BCF" wp14:editId="2F4998E0">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D0793" w:rsidRDefault="008D0793"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196BCF" id="Text Box 1073741824" o:spid="_x0000_s1077" type="#_x0000_t202" style="position:absolute;left:0;text-align:left;margin-left:194.2pt;margin-top:125.5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Pl7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S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lIj5e0wCAACSBAAADgAAAAAAAAAAAAAAAAAuAgAAZHJzL2Uyb0RvYy54bWxQSwECLQAUAAYA&#10;CAAAACEAaStMg+IAAAALAQAADwAAAAAAAAAAAAAAAACmBAAAZHJzL2Rvd25yZXYueG1sUEsFBgAA&#10;AAAEAAQA8wAAALUFAAAAAA==&#10;" fillcolor="white [3201]" stroked="f" strokeweight=".5pt">
                <v:textbox>
                  <w:txbxContent>
                    <w:p w:rsidR="008D0793" w:rsidRDefault="008D0793" w:rsidP="00D31B09">
                      <w:r>
                        <w:t>Pool1</w:t>
                      </w:r>
                    </w:p>
                  </w:txbxContent>
                </v:textbox>
              </v:shape>
            </w:pict>
          </mc:Fallback>
        </mc:AlternateContent>
      </w:r>
      <w:r>
        <w:rPr>
          <w:noProof/>
        </w:rPr>
        <mc:AlternateContent>
          <mc:Choice Requires="wps">
            <w:drawing>
              <wp:anchor distT="0" distB="0" distL="114300" distR="114300" simplePos="0" relativeHeight="251637248" behindDoc="0" locked="0" layoutInCell="1" allowOverlap="1" wp14:anchorId="357A9774" wp14:editId="3B10FAF5">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D0793" w:rsidRDefault="008D0793"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7A9774" id="Text Box 61" o:spid="_x0000_s1078" type="#_x0000_t202" style="position:absolute;left:0;text-align:left;margin-left:85.55pt;margin-top:111.3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z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" fillcolor="white [3201]" stroked="f" strokeweight=".5pt">
                <v:textbox>
                  <w:txbxContent>
                    <w:p w:rsidR="008D0793" w:rsidRDefault="008D0793" w:rsidP="00D31B09">
                      <w:r>
                        <w:t>CONV1</w:t>
                      </w:r>
                    </w:p>
                  </w:txbxContent>
                </v:textbox>
              </v:shape>
            </w:pict>
          </mc:Fallback>
        </mc:AlternateContent>
      </w:r>
      <w:r w:rsidR="00B77915">
        <w:rPr>
          <w:noProof/>
        </w:rPr>
        <mc:AlternateContent>
          <mc:Choice Requires="wps">
            <w:drawing>
              <wp:anchor distT="0" distB="0" distL="114300" distR="114300" simplePos="0" relativeHeight="251640320" behindDoc="0" locked="0" layoutInCell="1" allowOverlap="1" wp14:anchorId="15785D3A" wp14:editId="459D33D7">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D0793" w:rsidRDefault="008D0793"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785D3A" id="Text Box 1073741827" o:spid="_x0000_s1079" type="#_x0000_t202" style="position:absolute;left:0;text-align:left;margin-left:267pt;margin-top:124pt;width:54pt;height:23.4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E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" fillcolor="white [3201]" stroked="f" strokeweight=".5pt">
                <v:textbox>
                  <w:txbxContent>
                    <w:p w:rsidR="008D0793" w:rsidRDefault="008D0793" w:rsidP="00D31B09">
                      <w:r>
                        <w:t>CONV2</w:t>
                      </w:r>
                    </w:p>
                  </w:txbxContent>
                </v:textbox>
              </v:shape>
            </w:pict>
          </mc:Fallback>
        </mc:AlternateContent>
      </w:r>
      <w:r w:rsidR="002B3CAE">
        <w:rPr>
          <w:noProof/>
        </w:rPr>
        <w:drawing>
          <wp:inline distT="0" distB="0" distL="0" distR="0" wp14:anchorId="3ADA9AAB" wp14:editId="6F6C6A9C">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FA2990">
      <w:pPr>
        <w:pStyle w:val="Caption"/>
      </w:pPr>
    </w:p>
    <w:p w:rsidR="002B3CAE" w:rsidRPr="001C328D" w:rsidRDefault="00EA45E5" w:rsidP="00FA2990">
      <w:pPr>
        <w:pStyle w:val="Caption"/>
      </w:pPr>
      <w:r w:rsidRPr="001C328D">
        <w:rPr>
          <w:b/>
        </w:rPr>
        <w:t>Figure 4.7</w:t>
      </w:r>
      <w:r w:rsidR="003E50B1" w:rsidRPr="001C328D">
        <w:rPr>
          <w:b/>
        </w:rPr>
        <w:t xml:space="preserve">: </w:t>
      </w:r>
      <w:r w:rsidR="003E50B1" w:rsidRPr="001C328D">
        <w:t>Flowchart of convolutional neural network.</w:t>
      </w:r>
    </w:p>
    <w:p w:rsidR="002B3CAE" w:rsidRDefault="002B3CAE" w:rsidP="00D31B09"/>
    <w:p w:rsidR="00E62E29" w:rsidRDefault="00026FB8" w:rsidP="00D31B09">
      <w:r w:rsidRPr="00DF6952">
        <w:rPr>
          <w:highlight w:val="yellow"/>
        </w:rPr>
        <w:lastRenderedPageBreak/>
        <w:t>At t</w:t>
      </w:r>
      <w:r w:rsidR="0038096F" w:rsidRPr="00DF6952">
        <w:rPr>
          <w:highlight w:val="yellow"/>
        </w:rPr>
        <w:t xml:space="preserve">he </w:t>
      </w:r>
      <w:r w:rsidR="0038096F" w:rsidRPr="00E62E29">
        <w:rPr>
          <w:i/>
          <w:iCs/>
          <w:highlight w:val="yellow"/>
        </w:rPr>
        <w:t>convolution layer</w:t>
      </w:r>
      <w:r w:rsidR="00001D71" w:rsidRPr="00FC795E">
        <w:t>, an activation function determine</w:t>
      </w:r>
      <w:r w:rsidR="004363E1" w:rsidRPr="00FC795E">
        <w:t>s</w:t>
      </w:r>
      <w:r w:rsidR="00001D71" w:rsidRPr="00FC795E">
        <w:t xml:space="preserve"> </w:t>
      </w:r>
      <w:r w:rsidR="00001D71" w:rsidRPr="00DF6952">
        <w:rPr>
          <w:highlight w:val="yellow"/>
        </w:rPr>
        <w:t xml:space="preserve">the output of </w:t>
      </w:r>
      <w:r w:rsidR="008A3EAE" w:rsidRPr="00DF6952">
        <w:rPr>
          <w:highlight w:val="yellow"/>
        </w:rPr>
        <w:t xml:space="preserve">the </w:t>
      </w:r>
      <w:r w:rsidR="00001D71" w:rsidRPr="00DF6952">
        <w:rPr>
          <w:highlight w:val="yellow"/>
        </w:rPr>
        <w:t>neural network</w:t>
      </w:r>
      <w:r w:rsidR="004363E1" w:rsidRPr="00FC795E">
        <w:t xml:space="preserve"> when </w:t>
      </w:r>
      <w:r w:rsidRPr="00DF6952">
        <w:rPr>
          <w:highlight w:val="yellow"/>
        </w:rPr>
        <w:t>the</w:t>
      </w:r>
      <w:r w:rsidRPr="00FC795E">
        <w:t xml:space="preserve"> feature maps from previous layers </w:t>
      </w:r>
      <w:r w:rsidRPr="00DF6952">
        <w:rPr>
          <w:highlight w:val="yellow"/>
        </w:rPr>
        <w:t>are convolved with learnable kernels</w:t>
      </w:r>
      <w:r w:rsidR="0038096F" w:rsidRPr="00DF6952">
        <w:rPr>
          <w:highlight w:val="yellow"/>
        </w:rPr>
        <w:t xml:space="preserve"> </w:t>
      </w:r>
      <w:r w:rsidR="004363E1" w:rsidRPr="00DF6952">
        <w:rPr>
          <w:highlight w:val="yellow"/>
        </w:rPr>
        <w:t>and</w:t>
      </w:r>
      <w:r w:rsidR="004363E1" w:rsidRPr="00FC795E">
        <w:t xml:space="preserve"> </w:t>
      </w:r>
      <w:r w:rsidR="006C3A4E" w:rsidRPr="00FC795E">
        <w:t xml:space="preserve">are added </w:t>
      </w:r>
      <w:r w:rsidR="006C3A4E" w:rsidRPr="00DF6952">
        <w:rPr>
          <w:highlight w:val="yellow"/>
        </w:rPr>
        <w:t xml:space="preserve">with </w:t>
      </w:r>
      <w:r w:rsidR="004363E1" w:rsidRPr="00DF6952">
        <w:rPr>
          <w:highlight w:val="yellow"/>
        </w:rPr>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026A5A" w:rsidP="00D31B09">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t xml:space="preserve">   </w:t>
      </w:r>
      <w:r w:rsidR="00D6419C" w:rsidRPr="00F631BC">
        <w:t>(4.1)</w:t>
      </w:r>
    </w:p>
    <w:p w:rsidR="00374500" w:rsidRPr="00F631BC" w:rsidRDefault="00F631BC" w:rsidP="00D31B09">
      <w:r>
        <w:tab/>
      </w:r>
      <w:r>
        <w:tab/>
      </w:r>
    </w:p>
    <w:p w:rsidR="00670F00" w:rsidRPr="00FC795E" w:rsidRDefault="00411340" w:rsidP="00D31B09">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Pr="00FC795E">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sSubSup>
      </m:oMath>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p>
    <w:p w:rsidR="002D36A3" w:rsidRDefault="000F2647" w:rsidP="00D31B09">
      <w:r w:rsidRPr="00FC795E">
        <w:t>The activation function</w:t>
      </w:r>
      <w:r w:rsidR="002976B0" w:rsidRPr="00FC795E">
        <w:t xml:space="preserve"> in 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w:t>
      </w:r>
      <w:proofErr w:type="spellStart"/>
      <w:r w:rsidR="00872631">
        <w:t>ReLU</w:t>
      </w:r>
      <w:proofErr w:type="spellEnd"/>
      <w:r w:rsidR="00872631">
        <w:t xml:space="preserve">)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014326">
        <w:t>.</w:t>
      </w:r>
      <w:r w:rsidR="004F504B" w:rsidRPr="004F504B">
        <w:t xml:space="preserve"> </w:t>
      </w:r>
      <w:r w:rsidR="004F504B" w:rsidRPr="00FC795E">
        <w:t xml:space="preserve">In this work, </w:t>
      </w:r>
      <w:proofErr w:type="spellStart"/>
      <w:r w:rsidR="004F504B" w:rsidRPr="00FC795E">
        <w:t>ReLU</w:t>
      </w:r>
      <w:proofErr w:type="spellEnd"/>
      <w:r w:rsidR="004F504B">
        <w:t xml:space="preserve"> is applied</w:t>
      </w:r>
      <w:r w:rsidR="004F504B" w:rsidRPr="00FC795E">
        <w:t xml:space="preserve"> </w:t>
      </w:r>
      <w:r w:rsidR="004F504B">
        <w:t xml:space="preserve">as the activation functions due to its better performance </w:t>
      </w:r>
      <w:r w:rsidR="004F504B" w:rsidRPr="00FC795E">
        <w:t xml:space="preserve">than the </w:t>
      </w:r>
      <w:r w:rsidR="004F504B">
        <w:t>other two</w:t>
      </w:r>
      <w:r w:rsidR="004F504B" w:rsidRPr="00FC795E">
        <w:t xml:space="preserve"> functions.</w:t>
      </w:r>
      <w:r w:rsidR="004F504B">
        <w:t xml:space="preserve"> As it is shown in Fig</w:t>
      </w:r>
      <w:r w:rsidR="00D622E6">
        <w:t>ure 4.8</w:t>
      </w:r>
      <w:r w:rsidR="004F504B">
        <w:t xml:space="preserve">, </w:t>
      </w:r>
      <w:proofErr w:type="spellStart"/>
      <w:r w:rsidR="009B4A6C" w:rsidRPr="00FC795E">
        <w:t>ReLU</w:t>
      </w:r>
      <w:proofErr w:type="spellEnd"/>
      <w:r w:rsidR="009B4A6C" w:rsidRPr="00FC795E">
        <w:t xml:space="preserve"> is</w:t>
      </w:r>
      <w:r w:rsidR="004F504B">
        <w:t xml:space="preserve"> a</w:t>
      </w:r>
      <w:r w:rsidR="009B4A6C" w:rsidRPr="00FC795E">
        <w:t xml:space="preserve"> half-rectified </w:t>
      </w:r>
      <w:r w:rsidR="004A2BB1">
        <w:t>function</w:t>
      </w:r>
      <w:r w:rsidR="00EC7EB3">
        <w:t>, where f(z) is equal to zero in</w:t>
      </w:r>
      <w:r w:rsidR="00255DBB">
        <w:t xml:space="preserve"> negative</w:t>
      </w:r>
      <w:r w:rsidR="00EC7EB3">
        <w:t xml:space="preserve"> z values</w:t>
      </w:r>
      <w:r w:rsidR="00255DBB">
        <w:t>,</w:t>
      </w:r>
      <w:r w:rsidR="00EC7EB3">
        <w:t xml:space="preserve"> and</w:t>
      </w:r>
      <w:r w:rsidR="00B36D01">
        <w:t xml:space="preserve"> f(z)</w:t>
      </w:r>
      <w:r w:rsidR="00EC7EB3">
        <w:t xml:space="preserve"> </w:t>
      </w:r>
      <w:r w:rsidR="00255DBB">
        <w:t>is equal to z for positive or zero values of z.</w:t>
      </w:r>
    </w:p>
    <w:p w:rsidR="009B5C4B" w:rsidRDefault="004A2BB1" w:rsidP="00D31B09">
      <w:r>
        <w:t xml:space="preserve"> </w:t>
      </w:r>
    </w:p>
    <w:p w:rsidR="004F504B" w:rsidRPr="00FC795E" w:rsidRDefault="004F504B" w:rsidP="00D31B09"/>
    <w:p w:rsidR="000F2647" w:rsidRDefault="00B24462" w:rsidP="00D31B09">
      <w:r>
        <w:rPr>
          <w:noProof/>
        </w:rPr>
        <w:drawing>
          <wp:inline distT="0" distB="0" distL="0" distR="0" wp14:anchorId="2D42D05E" wp14:editId="77407CFD">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9"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31B09">
      <w:r w:rsidRPr="00231F6E">
        <w:rPr>
          <w:b/>
          <w:bCs/>
        </w:rPr>
        <w:t xml:space="preserve">Figure 4.8: </w:t>
      </w:r>
      <w:r>
        <w:t xml:space="preserve">Logistic Sigmoid versus </w:t>
      </w:r>
      <w:proofErr w:type="spellStart"/>
      <w:r>
        <w:t>ReLU</w:t>
      </w:r>
      <w:proofErr w:type="spellEnd"/>
      <w:r>
        <w:t xml:space="preserve"> function.</w:t>
      </w:r>
    </w:p>
    <w:p w:rsidR="00F137A8" w:rsidRPr="00F43336" w:rsidRDefault="00F137A8" w:rsidP="00D31B09"/>
    <w:p w:rsidR="00BF4174" w:rsidRDefault="002A09FE" w:rsidP="00D31B09">
      <w:pPr>
        <w:rPr>
          <w:rFonts w:cs="CMMI10"/>
        </w:rPr>
      </w:pPr>
      <w:r w:rsidRPr="002A09FE">
        <w:lastRenderedPageBreak/>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4.7,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w:t>
      </w:r>
      <w:proofErr w:type="spellStart"/>
      <w:r w:rsidR="00712394">
        <w:t>maxPoolingLayer</w:t>
      </w:r>
      <w:proofErr w:type="spellEnd"/>
      <w:r w:rsidR="00712394">
        <w:t xml:space="preserve"> operation is evaluated</w:t>
      </w:r>
      <w:r w:rsidR="00142149">
        <w:t xml:space="preserve"> for accomplishment of the pooling task</w:t>
      </w:r>
      <w:r w:rsidR="00712394">
        <w:t>.</w:t>
      </w:r>
      <w:r w:rsidR="00F436B7">
        <w:t xml:space="preserve"> Equation </w:t>
      </w:r>
      <w:r w:rsidR="00142149">
        <w:t>4.2</w:t>
      </w:r>
      <w:r w:rsidR="00F436B7">
        <w:t xml:space="preserve"> represents the</w:t>
      </w:r>
      <w:r w:rsidR="00C5718C" w:rsidRPr="00FC795E">
        <w:rPr>
          <w:rFonts w:cs="CMMI10"/>
        </w:rPr>
        <w:t xml:space="preserve"> max pooling function</w:t>
      </w:r>
      <w:r w:rsidR="00F436B7">
        <w:rPr>
          <w:rFonts w:cs="CMMI10"/>
        </w:rPr>
        <w:t xml:space="preserve"> where u(</w:t>
      </w:r>
      <w:proofErr w:type="spellStart"/>
      <w:proofErr w:type="gramStart"/>
      <w:r w:rsidR="00F436B7">
        <w:rPr>
          <w:rFonts w:cs="CMMI10"/>
        </w:rPr>
        <w:t>x,y</w:t>
      </w:r>
      <w:proofErr w:type="spellEnd"/>
      <w:proofErr w:type="gramEnd"/>
      <w:r w:rsidR="00F436B7">
        <w:rPr>
          <w:rFonts w:cs="CMMI10"/>
        </w:rPr>
        <w:t xml:space="preserve">)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BF4174">
        <w:rPr>
          <w:rFonts w:cs="CMMI10"/>
        </w:rPr>
        <w:t>.</w:t>
      </w:r>
    </w:p>
    <w:p w:rsidR="00BF4174" w:rsidRDefault="00BF4174" w:rsidP="00D31B09"/>
    <w:p w:rsidR="00BF4174" w:rsidRDefault="00BF4174" w:rsidP="00D31B09">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tab/>
      </w:r>
      <w:r>
        <w:tab/>
        <w:t xml:space="preserve">              </w:t>
      </w:r>
      <w:r w:rsidRPr="0083353D">
        <w:rPr>
          <w:rFonts w:eastAsia="Times New Roman" w:cs="Calibri"/>
        </w:rPr>
        <w:t>(4.2)</w:t>
      </w:r>
    </w:p>
    <w:p w:rsidR="00C218E3" w:rsidRPr="00BF4174" w:rsidRDefault="00BF4174" w:rsidP="00D31B09">
      <w:pPr>
        <w:rPr>
          <w:rFonts w:eastAsiaTheme="minorEastAsia" w:cs="CMMI10"/>
        </w:rPr>
      </w:pPr>
      <w:r>
        <w:t xml:space="preserve">                                     </w:t>
      </w:r>
      <w:r w:rsidR="0083353D">
        <w:tab/>
      </w:r>
      <w:r w:rsidR="0083353D">
        <w:tab/>
        <w:t xml:space="preserve"> </w:t>
      </w:r>
      <w:r w:rsidR="0083353D">
        <w:tab/>
      </w:r>
    </w:p>
    <w:p w:rsidR="003C3AB9" w:rsidRDefault="003C3AB9" w:rsidP="00D31B09"/>
    <w:p w:rsidR="0076166C" w:rsidRDefault="0098685F" w:rsidP="00D31B09">
      <w:r w:rsidRPr="00FC795E">
        <w:rPr>
          <w:rFonts w:eastAsia="Times New Roman" w:cs="Calibri"/>
          <w:color w:val="000000"/>
        </w:rPr>
        <w:t>Source:</w:t>
      </w:r>
      <w:r w:rsidRPr="00FC795E">
        <w:t xml:space="preserve"> Evaluation of Pooling Operations in Convolutional Architectures for Object </w:t>
      </w:r>
    </w:p>
    <w:p w:rsidR="00FB627F" w:rsidRPr="00FB627F" w:rsidRDefault="00FB627F" w:rsidP="00D31B09"/>
    <w:p w:rsidR="00BF4174" w:rsidRDefault="0076166C" w:rsidP="00D31B09">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hile activations in this layer are computed </w:t>
      </w:r>
      <w:r w:rsidR="00BF4174">
        <w:t>via</w:t>
      </w:r>
      <w:r w:rsidR="00460CCA">
        <w:t xml:space="preserve"> the matrix multiplication</w:t>
      </w:r>
      <w:r w:rsidR="0010140D">
        <w:t xml:space="preserve"> with a bias offset</w:t>
      </w:r>
      <w:r w:rsidR="00460CCA">
        <w:t>.</w:t>
      </w:r>
      <w:r w:rsidR="00BF4174">
        <w:t xml:space="preserve"> </w:t>
      </w:r>
    </w:p>
    <w:p w:rsidR="00AB3866" w:rsidRPr="00B74BFF" w:rsidRDefault="00F717A7" w:rsidP="00D31B09">
      <w:r w:rsidRPr="00FC795E">
        <w:t>Source(https://jaai.de/convolutional-neural-networks-cnn-aufbau-funktion-und-anwendungsgebiete-1691/)</w:t>
      </w:r>
    </w:p>
    <w:p w:rsidR="00F86B1A" w:rsidRDefault="00F86B1A" w:rsidP="00D31B09"/>
    <w:p w:rsidR="000D7519" w:rsidRDefault="004871FD" w:rsidP="00D31B09">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450816">
        <w:t xml:space="preserve">RCNN was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w:t>
      </w:r>
      <w:r w:rsidR="006A0D55">
        <w:lastRenderedPageBreak/>
        <w:t>t</w:t>
      </w:r>
      <w:r w:rsidR="006A0D55" w:rsidRPr="00FC795E">
        <w:t>he</w:t>
      </w:r>
      <w:r w:rsidR="006A0D55">
        <w:t xml:space="preserve"> </w:t>
      </w:r>
      <w:proofErr w:type="spellStart"/>
      <w:r w:rsidR="006A0D55">
        <w:t>Softmax</w:t>
      </w:r>
      <w:proofErr w:type="spellEnd"/>
      <w:r w:rsidR="006A0D55">
        <w:t xml:space="preserve">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84100D">
        <w:t>.</w:t>
      </w:r>
      <w:r w:rsidR="00764E07">
        <w:t xml:space="preserve"> </w:t>
      </w:r>
      <w:r w:rsidR="0028643A" w:rsidRPr="00764E07">
        <w:t xml:space="preserve">However, </w:t>
      </w:r>
      <w:r w:rsidR="00764E07">
        <w:t>Fast RCNN</w:t>
      </w:r>
      <w:r w:rsidR="0028643A" w:rsidRPr="00764E07">
        <w:t xml:space="preserve"> still </w:t>
      </w:r>
      <w:r w:rsidR="006D64D9">
        <w:t>have</w:t>
      </w:r>
      <w:r w:rsidR="0028643A" w:rsidRPr="00764E07">
        <w:t xml:space="preserve"> several disadvantages,</w:t>
      </w:r>
      <w:r w:rsidR="005A3C0C">
        <w:t xml:space="preserve"> as it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B909AA">
        <w:t>was proposed</w:t>
      </w:r>
      <w:r w:rsidR="00BA653F">
        <w:t>. This model</w:t>
      </w:r>
      <w:r w:rsidR="004563D4">
        <w:t xml:space="preserve"> proposes regions </w:t>
      </w:r>
      <w:r w:rsidR="00BA653F">
        <w:t>us</w:t>
      </w:r>
      <w:r w:rsidR="004563D4">
        <w:t>ing</w:t>
      </w:r>
      <w:r w:rsidR="00BA653F">
        <w:t xml:space="preserve"> </w:t>
      </w:r>
      <w:r w:rsidR="00BA653F" w:rsidRPr="00813A2F">
        <w:rPr>
          <w:highlight w:val="yellow"/>
        </w:rPr>
        <w:t>a deep fully convolutional network called Region Proposal Network</w:t>
      </w:r>
      <w:r w:rsidR="004563D4" w:rsidRPr="00813A2F">
        <w:rPr>
          <w:highlight w:val="yellow"/>
        </w:rPr>
        <w:t xml:space="preserve"> (RPN).</w:t>
      </w:r>
      <w:r w:rsidR="00766355" w:rsidRPr="00813A2F">
        <w:rPr>
          <w:highlight w:val="yellow"/>
        </w:rPr>
        <w:t xml:space="preserve"> </w:t>
      </w:r>
      <w:r w:rsidR="00FC45F1">
        <w:t xml:space="preserve"> Figure 4.9 rep</w:t>
      </w:r>
      <w:r w:rsidR="006D64D9" w:rsidRPr="00E83471">
        <w:t>resents the Faster RCNN configuration.</w:t>
      </w:r>
    </w:p>
    <w:p w:rsidR="000D7519" w:rsidRPr="00FC795E" w:rsidRDefault="000D7519" w:rsidP="00D31B09">
      <w:r>
        <w:t xml:space="preserve">In comparison with the </w:t>
      </w:r>
      <w:r w:rsidRPr="00FC795E">
        <w:t xml:space="preserve">mentioned frameworks, Faster RCNN (FRCNN) </w:t>
      </w:r>
      <w:r>
        <w:t>offers certain advantages, and scientists try to develop and improve</w:t>
      </w:r>
      <w:r w:rsidRPr="00FC795E">
        <w:t xml:space="preserve"> this approach.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p>
    <w:p w:rsidR="000D7519" w:rsidRPr="002E028E" w:rsidRDefault="000D7519" w:rsidP="00D31B09">
      <w:pPr>
        <w:rPr>
          <w:highlight w:val="yellow"/>
        </w:rPr>
      </w:pPr>
    </w:p>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A25D2D" w:rsidRDefault="00473C0A" w:rsidP="00D31B09">
      <w:r>
        <w:rPr>
          <w:noProof/>
        </w:rPr>
        <mc:AlternateContent>
          <mc:Choice Requires="wps">
            <w:drawing>
              <wp:anchor distT="0" distB="0" distL="114300" distR="114300" simplePos="0" relativeHeight="251676160" behindDoc="0" locked="0" layoutInCell="1" allowOverlap="1" wp14:anchorId="0007E3C2" wp14:editId="49B9480B">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7D2C8E" id="Straight Connector 100" o:spid="_x0000_s1026" style="position:absolute;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640D9B2C" wp14:editId="7906D1E7">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E9665F" id="Straight Connector 94" o:spid="_x0000_s1026" style="position:absolute;flip:x;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noProof/>
        </w:rPr>
        <mc:AlternateContent>
          <mc:Choice Requires="wps">
            <w:drawing>
              <wp:anchor distT="0" distB="0" distL="114300" distR="114300" simplePos="0" relativeHeight="251671040" behindDoc="0" locked="0" layoutInCell="1" allowOverlap="1" wp14:anchorId="15AF92D7" wp14:editId="0BA108C4">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058AC1" id="Straight Arrow Connector 73" o:spid="_x0000_s1026" type="#_x0000_t32" style="position:absolute;margin-left:378pt;margin-top:23.8pt;width:18pt;height:26.6pt;flip:y;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7488" behindDoc="0" locked="0" layoutInCell="1" allowOverlap="1" wp14:anchorId="3BDA05B2" wp14:editId="361943DF">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D0793" w:rsidRDefault="008D0793"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A05B2" id="Text Box 1073741857" o:spid="_x0000_s1080" type="#_x0000_t202" style="position:absolute;left:0;text-align:left;margin-left:398.35pt;margin-top:12.05pt;width:84.5pt;height:21.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" fillcolor="white [3201]" strokeweight=".5pt">
                <v:textbox>
                  <w:txbxContent>
                    <w:p w:rsidR="008D0793" w:rsidRDefault="008D0793" w:rsidP="00D31B09">
                      <w:r>
                        <w:t>Classification</w:t>
                      </w:r>
                    </w:p>
                  </w:txbxContent>
                </v:textbox>
              </v:shape>
            </w:pict>
          </mc:Fallback>
        </mc:AlternateContent>
      </w:r>
      <w:r w:rsidR="00A25D2D">
        <w:rPr>
          <w:noProof/>
        </w:rPr>
        <mc:AlternateContent>
          <mc:Choice Requires="wps">
            <w:drawing>
              <wp:anchor distT="0" distB="0" distL="114300" distR="114300" simplePos="0" relativeHeight="251670016" behindDoc="0" locked="0" layoutInCell="1" allowOverlap="1" wp14:anchorId="024DA36C" wp14:editId="77831ECD">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2A680" id="Rectangle 72" o:spid="_x0000_s1026" style="position:absolute;margin-left:319.3pt;margin-top:23.8pt;width:57.9pt;height:54.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7664" behindDoc="0" locked="0" layoutInCell="1" allowOverlap="1" wp14:anchorId="7C41A3FE" wp14:editId="7D3D5269">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8D0793" w:rsidRDefault="008D0793"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1A3FE" id="Text Box 190" o:spid="_x0000_s1081" type="#_x0000_t202" style="position:absolute;left:0;text-align:left;margin-left:324pt;margin-top:11.05pt;width:50.05pt;height:21.9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Q/E69QwIA&#10;AIQEAAAOAAAAAAAAAAAAAAAAAC4CAABkcnMvZTJvRG9jLnhtbFBLAQItABQABgAIAAAAIQBu8TlY&#10;4QAAAAkBAAAPAAAAAAAAAAAAAAAAAJ0EAABkcnMvZG93bnJldi54bWxQSwUGAAAAAAQABADzAAAA&#10;qwUAAAAA&#10;" fillcolor="white [3201]" stroked="f" strokeweight=".5pt">
                <v:textbox>
                  <w:txbxContent>
                    <w:p w:rsidR="008D0793" w:rsidRDefault="008D0793"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2064" behindDoc="0" locked="0" layoutInCell="1" allowOverlap="1" wp14:anchorId="348F9230" wp14:editId="02E801A6">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7E2F04" id="Straight Arrow Connector 82" o:spid="_x0000_s1026" type="#_x0000_t32" style="position:absolute;margin-left:378pt;margin-top:21.25pt;width:17.95pt;height:20.35pt;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D31B09">
      <w:r>
        <w:rPr>
          <w:noProof/>
        </w:rPr>
        <mc:AlternateContent>
          <mc:Choice Requires="wps">
            <w:drawing>
              <wp:anchor distT="0" distB="0" distL="114300" distR="114300" simplePos="0" relativeHeight="251677184" behindDoc="0" locked="0" layoutInCell="1" allowOverlap="1" wp14:anchorId="1993F85A" wp14:editId="5CAB4D44">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602468" id="Straight Connector 101" o:spid="_x0000_s1026" style="position:absolute;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8512" behindDoc="0" locked="0" layoutInCell="1" allowOverlap="1" wp14:anchorId="32C01FDE" wp14:editId="0F934C49">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D0793" w:rsidRDefault="008D0793" w:rsidP="00D31B09">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01FDE" id="Text Box 1073741859" o:spid="_x0000_s1082" type="#_x0000_t202" style="position:absolute;left:0;text-align:left;margin-left:396.75pt;margin-top:.6pt;width:84.25pt;height:21.6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kuAfwFkCAAC7BAAADgAAAAAAAAAAAAAAAAAuAgAAZHJzL2Uyb0RvYy54bWxQSwEC&#10;LQAUAAYACAAAACEAtFEpF9sAAAAIAQAADwAAAAAAAAAAAAAAAACzBAAAZHJzL2Rvd25yZXYueG1s&#10;UEsFBgAAAAAEAAQA8wAAALsFAAAAAA==&#10;" fillcolor="white [3201]" strokeweight=".5pt">
                <v:textbox>
                  <w:txbxContent>
                    <w:p w:rsidR="008D0793" w:rsidRDefault="008D0793" w:rsidP="00D31B09">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noProof/>
        </w:rPr>
        <mc:AlternateContent>
          <mc:Choice Requires="wps">
            <w:drawing>
              <wp:anchor distT="0" distB="0" distL="114300" distR="114300" simplePos="0" relativeHeight="251667968" behindDoc="0" locked="0" layoutInCell="1" allowOverlap="1" wp14:anchorId="20E24EAF" wp14:editId="24F151F6">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016D2F" id="Straight Arrow Connector 1073741881" o:spid="_x0000_s1026" type="#_x0000_t32" style="position:absolute;margin-left:348.25pt;margin-top:21.4pt;width:0;height:18.8pt;flip:y;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50560" behindDoc="0" locked="0" layoutInCell="1" allowOverlap="1" wp14:anchorId="58E221A8" wp14:editId="76321B52">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BA778" id="Rectangle 1073741861" o:spid="_x0000_s1026" style="position:absolute;margin-left:114.25pt;margin-top:15.95pt;width:187pt;height:105.5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D31B09">
      <w:r>
        <w:rPr>
          <w:noProof/>
        </w:rPr>
        <w:drawing>
          <wp:anchor distT="0" distB="0" distL="114300" distR="114300" simplePos="0" relativeHeight="251649536" behindDoc="0" locked="0" layoutInCell="1" allowOverlap="1" wp14:anchorId="7B4F0B34" wp14:editId="226DB1D1">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noProof/>
        </w:rPr>
        <mc:AlternateContent>
          <mc:Choice Requires="wps">
            <w:drawing>
              <wp:anchor distT="0" distB="0" distL="114300" distR="114300" simplePos="0" relativeHeight="251653632" behindDoc="0" locked="0" layoutInCell="1" allowOverlap="1" wp14:anchorId="654B765D" wp14:editId="1B08CD04">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0793" w:rsidRDefault="008D0793"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54B765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83" type="#_x0000_t7" style="position:absolute;left:0;text-align:left;margin-left:136.05pt;margin-top:8.8pt;width:42.25pt;height:73.5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eWw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fm02AaPm2gOGAjWugm1Bl+V+HT3zPnQxvGPsI14x/xkAqanEJ/o6QE++O978EeJwW1lDQ4&#10;4jl133fMCkrUF40zdJnNZmEnRGE2X0xQsKeazalG7+obwDbKcKEZHq/B3qvhKi3Ur7iN1iEqqpjm&#10;GDun3NtBuPHd6sF9xsV6Hc1wDxjm7/Wz4QE8EB06+qV9Zdb0/e9xcB5gWAds+ab7O9vgqWG98yCr&#10;OBpHXvsnwB0Se6nfd2FJncrR6riVVz8B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CVLeWwqgIAAN0FAAAOAAAAAAAA&#10;AAAAAAAAAC4CAABkcnMvZTJvRG9jLnhtbFBLAQItABQABgAIAAAAIQCk2FPQ4AAAAAoBAAAPAAAA&#10;AAAAAAAAAAAAAAQFAABkcnMvZG93bnJldi54bWxQSwUGAAAAAAQABADzAAAAEQYAAAAA&#10;" fillcolor="white [3212]" strokecolor="black [3213]" strokeweight="1pt">
                <v:textbox>
                  <w:txbxContent>
                    <w:p w:rsidR="008D0793" w:rsidRDefault="008D0793" w:rsidP="00D31B09"/>
                  </w:txbxContent>
                </v:textbox>
              </v:shape>
            </w:pict>
          </mc:Fallback>
        </mc:AlternateContent>
      </w:r>
      <w:r w:rsidR="00527F06">
        <w:rPr>
          <w:noProof/>
        </w:rPr>
        <mc:AlternateContent>
          <mc:Choice Requires="wps">
            <w:drawing>
              <wp:anchor distT="0" distB="0" distL="114300" distR="114300" simplePos="0" relativeHeight="251663872" behindDoc="0" locked="0" layoutInCell="1" allowOverlap="1" wp14:anchorId="3BADD644" wp14:editId="1701B0F1">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A80F3E" id="Rectangle 1073741877" o:spid="_x0000_s1026" style="position:absolute;margin-left:322pt;margin-top:13.25pt;width:60.25pt;height:60.2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4896" behindDoc="0" locked="0" layoutInCell="1" allowOverlap="1" wp14:anchorId="36EDD6E8" wp14:editId="5D5A5573">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8AE8E7" id="Rectangle 1073741878" o:spid="_x0000_s1026" style="position:absolute;margin-left:328.75pt;margin-top:20.65pt;width:60.25pt;height:60.2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4656" behindDoc="0" locked="0" layoutInCell="1" allowOverlap="1" wp14:anchorId="6D8D0E71" wp14:editId="576FF3F2">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E937FE" id="Parallelogram 1073741867" o:spid="_x0000_s1026" type="#_x0000_t7" style="position:absolute;margin-left:178.75pt;margin-top:9.85pt;width:42.25pt;height:73.55pt;z-index:251837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5680" behindDoc="0" locked="0" layoutInCell="1" allowOverlap="1" wp14:anchorId="7CEE5E28" wp14:editId="5F9F1D2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AA2941" id="Parallelogram 1073741868" o:spid="_x0000_s1026" type="#_x0000_t7" style="position:absolute;margin-left:185.5pt;margin-top:9.7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6704" behindDoc="0" locked="0" layoutInCell="1" allowOverlap="1" wp14:anchorId="762EBF2D" wp14:editId="7A692944">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EC9E6D" id="Parallelogram 1073741866" o:spid="_x0000_s1026" type="#_x0000_t7" style="position:absolute;margin-left:191.85pt;margin-top:9.8pt;width:42.25pt;height:73.55pt;z-index:2518405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9776" behindDoc="0" locked="0" layoutInCell="1" allowOverlap="1" wp14:anchorId="2F6102BA" wp14:editId="37B25823">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32DF63" id="Parallelogram 1073741869" o:spid="_x0000_s1026" type="#_x0000_t7" style="position:absolute;margin-left:253.75pt;margin-top:10.6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4FEC03E4" wp14:editId="2C5E1F1E">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B75B3B" id="Parallelogram 1073741870" o:spid="_x0000_s1026" type="#_x0000_t7" style="position:absolute;margin-left:245.95pt;margin-top:10.6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31DC7AD8" wp14:editId="72618C1A">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C787E7" id="Parallelogram 1073741871" o:spid="_x0000_s1026" type="#_x0000_t7" style="position:absolute;margin-left:236.55pt;margin-top:10.5pt;width:42.25pt;height:73.55pt;z-index:251846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1584" behindDoc="0" locked="0" layoutInCell="1" allowOverlap="1" wp14:anchorId="2348C745" wp14:editId="3A11656D">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06BE" id="Parallelogram 1073741864" o:spid="_x0000_s1026" type="#_x0000_t7" style="position:absolute;margin-left:122.3pt;margin-top:8.35pt;width:42.25pt;height:73.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2608" behindDoc="0" locked="0" layoutInCell="1" allowOverlap="1" wp14:anchorId="486CEBC0" wp14:editId="159D06D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0793" w:rsidRDefault="008D0793"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6CEBC0" id="Parallelogram 1073741865" o:spid="_x0000_s1084" type="#_x0000_t7" style="position:absolute;left:0;text-align:left;margin-left:128.55pt;margin-top:8.35pt;width:42.25pt;height:73.5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AZ3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IqiGqy2UBySYhb7znOF3NT7pPXM+0CvyA8eHf8RFKmgLCsOOkgrsr4/ugz52AEopabF1&#10;C+p+7pgVlKhvGnvjMlssQq/Hw2K5muHBnkq2pxK9a24A2ZDhoDI8boO+V+NWWmheccpsglcUMc3R&#10;d0G5t+PhxvcjBecUF5tNVMP+Nszf62fDA3godGDqS/fKrBl47bEhHmBsc5a/Y3WvGyw1bHYeZB0p&#10;f6zr8AQ4GyKXhjkWhs/pOWodp+36N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B64AZ3qQIAALUFAAAOAAAAAAAA&#10;AAAAAAAAAC4CAABkcnMvZTJvRG9jLnhtbFBLAQItABQABgAIAAAAIQCyQImX4QAAAAoBAAAPAAAA&#10;AAAAAAAAAAAAAAMFAABkcnMvZG93bnJldi54bWxQSwUGAAAAAAQABADzAAAAEQYAAAAA&#10;" filled="f" strokecolor="black [3213]" strokeweight="1pt">
                <v:textbox>
                  <w:txbxContent>
                    <w:p w:rsidR="008D0793" w:rsidRDefault="008D0793" w:rsidP="00D31B09">
                      <w:r>
                        <w:t>g</w:t>
                      </w:r>
                    </w:p>
                  </w:txbxContent>
                </v:textbox>
              </v:shape>
            </w:pict>
          </mc:Fallback>
        </mc:AlternateContent>
      </w:r>
    </w:p>
    <w:p w:rsidR="00FC45F1" w:rsidRDefault="00B27CA2" w:rsidP="00D31B09">
      <w:r>
        <w:rPr>
          <w:noProof/>
        </w:rPr>
        <mc:AlternateContent>
          <mc:Choice Requires="wps">
            <w:drawing>
              <wp:anchor distT="0" distB="0" distL="114300" distR="114300" simplePos="0" relativeHeight="251696640" behindDoc="0" locked="0" layoutInCell="1" allowOverlap="1" wp14:anchorId="441BEA4D" wp14:editId="7DF86C67">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8D0793" w:rsidRDefault="008D0793"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BEA4D" id="Text Box 184" o:spid="_x0000_s1085" type="#_x0000_t202" style="position:absolute;left:0;text-align:left;margin-left:245.85pt;margin-top:11.75pt;width:54.8pt;height:21.9pt;rotation:-5438817fd;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" fillcolor="white [3201]" stroked="f" strokeweight=".5pt">
                <v:textbox>
                  <w:txbxContent>
                    <w:p w:rsidR="008D0793" w:rsidRDefault="008D0793" w:rsidP="00D31B09">
                      <w:r>
                        <w:t>CONV5</w:t>
                      </w:r>
                    </w:p>
                  </w:txbxContent>
                </v:textbox>
              </v:shape>
            </w:pict>
          </mc:Fallback>
        </mc:AlternateContent>
      </w:r>
      <w:r>
        <w:rPr>
          <w:noProof/>
        </w:rPr>
        <mc:AlternateContent>
          <mc:Choice Requires="wps">
            <w:drawing>
              <wp:anchor distT="0" distB="0" distL="114300" distR="114300" simplePos="0" relativeHeight="251695616" behindDoc="0" locked="0" layoutInCell="1" allowOverlap="1" wp14:anchorId="3E63A2DB" wp14:editId="0F6B73B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8D0793" w:rsidRDefault="008D0793"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3A2DB" id="Text Box 174" o:spid="_x0000_s1086" type="#_x0000_t202" style="position:absolute;left:0;text-align:left;margin-left:184.45pt;margin-top:10.95pt;width:55.55pt;height:21.9pt;rotation:-5372542fd;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" fillcolor="white [3201]" stroked="f" strokeweight=".5pt">
                <v:textbox>
                  <w:txbxContent>
                    <w:p w:rsidR="008D0793" w:rsidRDefault="008D0793"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4592" behindDoc="0" locked="0" layoutInCell="1" allowOverlap="1" wp14:anchorId="28430A40" wp14:editId="2EECF9C4">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8D0793" w:rsidRPr="00B27CA2" w:rsidRDefault="008D0793"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30A40" id="Text Box 173" o:spid="_x0000_s1087" type="#_x0000_t202" style="position:absolute;left:0;text-align:left;margin-left:134.65pt;margin-top:5.95pt;width:47.15pt;height:25.05pt;rotation:-5523531fd;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zjae8TwIAAJMEAAAOAAAAAAAAAAAAAAAAAC4CAABkcnMvZTJvRG9jLnhtbFBLAQItABQABgAI&#10;AAAAIQAzBhjM3gAAAAoBAAAPAAAAAAAAAAAAAAAAAKkEAABkcnMvZG93bnJldi54bWxQSwUGAAAA&#10;AAQABADzAAAAtAUAAAAA&#10;" fillcolor="white [3201]" stroked="f" strokeweight=".5pt">
                <v:textbox>
                  <w:txbxContent>
                    <w:p w:rsidR="008D0793" w:rsidRPr="00B27CA2" w:rsidRDefault="008D0793" w:rsidP="00D31B09">
                      <w:r w:rsidRPr="00B27CA2">
                        <w:t>CONV1</w:t>
                      </w:r>
                    </w:p>
                  </w:txbxContent>
                </v:textbox>
              </v:shape>
            </w:pict>
          </mc:Fallback>
        </mc:AlternateContent>
      </w:r>
      <w:r w:rsidR="007B770C">
        <w:rPr>
          <w:noProof/>
        </w:rPr>
        <mc:AlternateContent>
          <mc:Choice Requires="wps">
            <w:drawing>
              <wp:anchor distT="0" distB="0" distL="114300" distR="114300" simplePos="0" relativeHeight="251666944" behindDoc="0" locked="0" layoutInCell="1" allowOverlap="1" wp14:anchorId="543696BD" wp14:editId="4D41B5E3">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1B980E" id="Straight Arrow Connector 1073741880" o:spid="_x0000_s1026" type="#_x0000_t32" style="position:absolute;margin-left:292.7pt;margin-top:17.55pt;width:23.5pt;height:0;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noProof/>
        </w:rPr>
        <mc:AlternateContent>
          <mc:Choice Requires="wps">
            <w:drawing>
              <wp:anchor distT="0" distB="0" distL="114300" distR="114300" simplePos="0" relativeHeight="251665920" behindDoc="0" locked="0" layoutInCell="1" allowOverlap="1" wp14:anchorId="6CEBAE83" wp14:editId="2892CAC2">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E3859" id="Rectangle 1073741879" o:spid="_x0000_s1026" style="position:absolute;margin-left:335.95pt;margin-top:1.3pt;width:60.25pt;height:60.2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2848" behindDoc="0" locked="0" layoutInCell="1" allowOverlap="1" wp14:anchorId="22792EFF" wp14:editId="1E0CC12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52E3DA2" id="Straight Arrow Connector 1073741876" o:spid="_x0000_s1026" type="#_x0000_t32" style="position:absolute;margin-left:115.75pt;margin-top:16.7pt;width:12.25pt;height:0;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noProof/>
        </w:rPr>
        <mc:AlternateContent>
          <mc:Choice Requires="wps">
            <w:drawing>
              <wp:anchor distT="0" distB="0" distL="114300" distR="114300" simplePos="0" relativeHeight="251661824" behindDoc="0" locked="0" layoutInCell="1" allowOverlap="1" wp14:anchorId="6A5AF12C" wp14:editId="3DE3166D">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2A65A33" id="Straight Connector 1073741875" o:spid="_x0000_s1026" style="position:absolute;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60800" behindDoc="0" locked="0" layoutInCell="1" allowOverlap="1" wp14:anchorId="4BE02D96" wp14:editId="7241B319">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728A92" id="Straight Connector 1073741872" o:spid="_x0000_s1026" style="position:absolute;z-index:251848704;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w:lastRenderedPageBreak/>
        <mc:AlternateContent>
          <mc:Choice Requires="wps">
            <w:drawing>
              <wp:anchor distT="0" distB="0" distL="114300" distR="114300" simplePos="0" relativeHeight="251683328" behindDoc="0" locked="0" layoutInCell="1" allowOverlap="1" wp14:anchorId="5D80BD97" wp14:editId="2EF63F45">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A161C1" id="Straight Connector 108" o:spid="_x0000_s1026" style="position:absolute;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noProof/>
        </w:rPr>
        <mc:AlternateContent>
          <mc:Choice Requires="wps">
            <w:drawing>
              <wp:anchor distT="0" distB="0" distL="114300" distR="114300" simplePos="0" relativeHeight="251682304" behindDoc="0" locked="0" layoutInCell="1" allowOverlap="1" wp14:anchorId="37E605BF" wp14:editId="0E773566">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527D0B" id="Straight Connector 107" o:spid="_x0000_s1026" style="position:absolute;z-index:25188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D31B09">
      <w:pPr>
        <w:rPr>
          <w:b/>
          <w:bCs/>
        </w:rPr>
      </w:pPr>
      <w:r>
        <w:rPr>
          <w:noProof/>
        </w:rPr>
        <mc:AlternateContent>
          <mc:Choice Requires="wps">
            <w:drawing>
              <wp:anchor distT="0" distB="0" distL="114300" distR="114300" simplePos="0" relativeHeight="251643392" behindDoc="0" locked="0" layoutInCell="1" allowOverlap="1" wp14:anchorId="0E4848B3" wp14:editId="0619A8D0">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8D0793" w:rsidRDefault="008D0793" w:rsidP="00D31B09">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848B3" id="Text Box 1073741853" o:spid="_x0000_s1088" type="#_x0000_t202" style="position:absolute;left:0;text-align:left;margin-left:313.05pt;margin-top:13.75pt;width:103.3pt;height:37.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PlTA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" fillcolor="white [3201]" stroked="f" strokeweight=".5pt">
                <v:textbox>
                  <w:txbxContent>
                    <w:p w:rsidR="008D0793" w:rsidRDefault="008D0793" w:rsidP="00D31B09">
                      <w:proofErr w:type="spellStart"/>
                      <w:r>
                        <w:t>Conv</w:t>
                      </w:r>
                      <w:proofErr w:type="spellEnd"/>
                      <w:r>
                        <w:t xml:space="preserve"> Feature maps</w:t>
                      </w:r>
                    </w:p>
                  </w:txbxContent>
                </v:textbox>
              </v:shape>
            </w:pict>
          </mc:Fallback>
        </mc:AlternateContent>
      </w:r>
      <w:r w:rsidR="006D0175">
        <w:rPr>
          <w:noProof/>
        </w:rPr>
        <mc:AlternateContent>
          <mc:Choice Requires="wps">
            <w:drawing>
              <wp:anchor distT="0" distB="0" distL="114300" distR="114300" simplePos="0" relativeHeight="251642368" behindDoc="0" locked="0" layoutInCell="1" allowOverlap="1" wp14:anchorId="216DE65E" wp14:editId="102B5D79">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8D0793" w:rsidRDefault="008D0793" w:rsidP="00D31B09">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DE65E" id="Text Box 1073741852" o:spid="_x0000_s1089" type="#_x0000_t202" style="position:absolute;left:0;text-align:left;margin-left:203.45pt;margin-top:19.9pt;width:151.85pt;height:45.35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KPU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fp9FzwFooj8mCgnyyr+arGZJ+Yda/M4Chh6bge&#10;7gWPUgI+BieJkgrMr7/de3/sMFopaXE0c2p/7pkRlMjvCns/TUYjP8tBGaXjISrm1rK9tah9swRk&#10;AInG7ILo/Z08i6WB5g23aOFfRRNTHN/OqTuLS9cvDG4hF4tFcMLp1cw9qbXmHtoz7lux6d6Y0ad+&#10;Oez0M5yHmGUf2tb7+kgFi72Dsg499UT3rJ74x8kPU3HaUr9at3rwuv5L5r8B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pVSj1E0CAACTBAAADgAAAAAAAAAAAAAAAAAuAgAAZHJzL2Uyb0RvYy54bWxQSwECLQAUAAYA&#10;CAAAACEAs8pTQeEAAAAKAQAADwAAAAAAAAAAAAAAAACnBAAAZHJzL2Rvd25yZXYueG1sUEsFBgAA&#10;AAAEAAQA8wAAALUFAAAAAA==&#10;" fillcolor="white [3201]" stroked="f" strokeweight=".5pt">
                <v:textbox>
                  <w:txbxContent>
                    <w:p w:rsidR="008D0793" w:rsidRDefault="008D0793" w:rsidP="00D31B09">
                      <w:r>
                        <w:t>Layers from Backboned Model</w:t>
                      </w:r>
                    </w:p>
                  </w:txbxContent>
                </v:textbox>
                <w10:wrap anchorx="page"/>
              </v:shape>
            </w:pict>
          </mc:Fallback>
        </mc:AlternateContent>
      </w:r>
      <w:r w:rsidR="00EC7B57">
        <w:rPr>
          <w:noProof/>
        </w:rPr>
        <mc:AlternateContent>
          <mc:Choice Requires="wps">
            <w:drawing>
              <wp:anchor distT="0" distB="0" distL="114300" distR="114300" simplePos="0" relativeHeight="251641344" behindDoc="0" locked="0" layoutInCell="1" allowOverlap="1" wp14:anchorId="6AAD9CB5" wp14:editId="2161BCF9">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D0793" w:rsidRDefault="008D0793" w:rsidP="00D31B09">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AD9CB5" id="Text Box 1073741851" o:spid="_x0000_s1090" type="#_x0000_t202" style="position:absolute;left:0;text-align:left;margin-left:14.8pt;margin-top:17.45pt;width:75.15pt;height:26.6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" fillcolor="white [3201]" stroked="f" strokeweight=".5pt">
                <v:textbox>
                  <w:txbxContent>
                    <w:p w:rsidR="008D0793" w:rsidRDefault="008D0793" w:rsidP="00D31B09">
                      <w:r>
                        <w:t>Input image</w:t>
                      </w:r>
                    </w:p>
                  </w:txbxContent>
                </v:textbox>
              </v:shape>
            </w:pict>
          </mc:Fallback>
        </mc:AlternateContent>
      </w:r>
    </w:p>
    <w:p w:rsidR="000F5B6C" w:rsidRDefault="00065FC7" w:rsidP="00D31B09">
      <w:r>
        <w:rPr>
          <w:noProof/>
        </w:rPr>
        <mc:AlternateContent>
          <mc:Choice Requires="wps">
            <w:drawing>
              <wp:anchor distT="0" distB="0" distL="114300" distR="114300" simplePos="0" relativeHeight="251674112" behindDoc="0" locked="0" layoutInCell="1" allowOverlap="1" wp14:anchorId="3D9B618B" wp14:editId="0CF9D71C">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FE2E73" id="Straight Connector 96" o:spid="_x0000_s1026" style="position:absolute;flip:x;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9472" behindDoc="0" locked="0" layoutInCell="1" allowOverlap="1" wp14:anchorId="67BDF6D4" wp14:editId="7DB322EA">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1D4C81E" id="Group 134" o:spid="_x0000_s1026" style="position:absolute;margin-left:252.8pt;margin-top:17.25pt;width:17.95pt;height:107.2pt;z-index:25190809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90496" behindDoc="0" locked="0" layoutInCell="1" allowOverlap="1" wp14:anchorId="5C4F6D88" wp14:editId="6E29E46D">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037422" id="Group 139" o:spid="_x0000_s1026" style="position:absolute;margin-left:219.15pt;margin-top:17.25pt;width:17.95pt;height:107.2pt;z-index:25191014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noProof/>
        </w:rPr>
        <mc:AlternateContent>
          <mc:Choice Requires="wps">
            <w:drawing>
              <wp:anchor distT="0" distB="0" distL="114300" distR="114300" simplePos="0" relativeHeight="251675136" behindDoc="0" locked="0" layoutInCell="1" allowOverlap="1" wp14:anchorId="582D2A9F" wp14:editId="57C90DDF">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6CB71C" id="Straight Connector 97" o:spid="_x0000_s1026" style="position:absolute;flip:x;z-index:251874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D31B09">
      <w:pPr>
        <w:rPr>
          <w:b/>
          <w:bCs/>
        </w:rPr>
      </w:pPr>
      <w:r>
        <w:rPr>
          <w:noProof/>
        </w:rPr>
        <mc:AlternateContent>
          <mc:Choice Requires="wps">
            <w:drawing>
              <wp:anchor distT="0" distB="0" distL="114300" distR="114300" simplePos="0" relativeHeight="251684352" behindDoc="0" locked="0" layoutInCell="1" allowOverlap="1" wp14:anchorId="5726045E" wp14:editId="68827A9D">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76896" id="Straight Arrow Connector 112" o:spid="_x0000_s1026" type="#_x0000_t32" style="position:absolute;margin-left:179.2pt;margin-top:22.75pt;width:39.9pt;height:23.5pt;flip:x y;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8992" behindDoc="0" locked="0" layoutInCell="1" allowOverlap="1" wp14:anchorId="70A6CB86" wp14:editId="49DAC280">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5EECE0" id="Rectangle 69" o:spid="_x0000_s1026" style="position:absolute;margin-left:316.65pt;margin-top:18.25pt;width:87.65pt;height:45.3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9232" behindDoc="0" locked="0" layoutInCell="1" allowOverlap="1" wp14:anchorId="686474DA" wp14:editId="70E3AC8E">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D0793" w:rsidRDefault="008D0793"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474DA" id="Text Box 104" o:spid="_x0000_s1091" type="#_x0000_t202" style="position:absolute;left:0;text-align:left;margin-left:93.3pt;margin-top:12.05pt;width:84.5pt;height:21.9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E5w1OlECAACtBAAADgAAAAAAAAAAAAAAAAAuAgAAZHJzL2Uyb0RvYy54bWxQSwECLQAUAAYA&#10;CAAAACEAxNIPsN0AAAAJAQAADwAAAAAAAAAAAAAAAACrBAAAZHJzL2Rvd25yZXYueG1sUEsFBgAA&#10;AAAEAAQA8wAAALUFAAAAAA==&#10;" fillcolor="white [3201]" strokeweight=".5pt">
                <v:textbox>
                  <w:txbxContent>
                    <w:p w:rsidR="008D0793" w:rsidRDefault="008D0793" w:rsidP="00D31B09">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2544" behindDoc="0" locked="0" layoutInCell="1" allowOverlap="1" wp14:anchorId="695FA9DC" wp14:editId="16045AE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6F363" id="Oval 168" o:spid="_x0000_s1026" style="position:absolute;margin-left:226.15pt;margin-top:5.45pt;width:3.6pt;height:3.6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1520" behindDoc="0" locked="0" layoutInCell="1" allowOverlap="1" wp14:anchorId="401F2A2D" wp14:editId="06A1E248">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D9A009" id="Oval 154" o:spid="_x0000_s1026" style="position:absolute;margin-left:226.5pt;margin-top:14.35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8448" behindDoc="0" locked="0" layoutInCell="1" allowOverlap="1" wp14:anchorId="0B72A725" wp14:editId="4882F8C1">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6D0DD2" id="Oval 125" o:spid="_x0000_s1026" style="position:absolute;margin-left:259.25pt;margin-top:12.9pt;width:3.6pt;height:3.6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638DD46F" wp14:editId="531B9BBC">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FA52E4" id="Oval 124" o:spid="_x0000_s1026" style="position:absolute;margin-left:259pt;margin-top:4.8pt;width:3.6pt;height:3.6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5376" behindDoc="0" locked="0" layoutInCell="1" allowOverlap="1" wp14:anchorId="65326D56" wp14:editId="5A99679D">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C062" id="Straight Arrow Connector 113" o:spid="_x0000_s1026" type="#_x0000_t32" style="position:absolute;margin-left:177.65pt;margin-top:19.7pt;width:41.4pt;height:22.5pt;flip:x;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1280" behindDoc="0" locked="0" layoutInCell="1" allowOverlap="1" wp14:anchorId="4A28D70A" wp14:editId="1BCE6EC8">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1754BC" id="Straight Arrow Connector 106" o:spid="_x0000_s1026" type="#_x0000_t32" style="position:absolute;margin-left:272.3pt;margin-top:13.4pt;width:45.1pt;height:0;flip:x;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8208" behindDoc="0" locked="0" layoutInCell="1" allowOverlap="1" wp14:anchorId="597CA175" wp14:editId="1D4AE531">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48DB86" id="Straight Arrow Connector 102" o:spid="_x0000_s1026" type="#_x0000_t32" style="position:absolute;margin-left:404.6pt;margin-top:12.7pt;width:21.6pt;height:0;flip:x;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4416" behindDoc="0" locked="0" layoutInCell="1" allowOverlap="1" wp14:anchorId="5D473A8D" wp14:editId="109E2471">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D0793" w:rsidRDefault="008D0793"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473A8D" id="Text Box 1073741854" o:spid="_x0000_s1092" type="#_x0000_t202" style="position:absolute;left:0;text-align:left;margin-left:323.4pt;margin-top:.6pt;width:75.15pt;height:26.6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DhgHNWTQIAAJIEAAAOAAAAAAAAAAAAAAAAAC4CAABkcnMvZTJvRG9jLnhtbFBLAQItABQABgAI&#10;AAAAIQCELmVs4AAAAAgBAAAPAAAAAAAAAAAAAAAAAKcEAABkcnMvZG93bnJldi54bWxQSwUGAAAA&#10;AAQABADzAAAAtAUAAAAA&#10;" fillcolor="white [3201]" stroked="f" strokeweight=".5pt">
                <v:textbox>
                  <w:txbxContent>
                    <w:p w:rsidR="008D0793" w:rsidRDefault="008D0793"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3568" behindDoc="0" locked="0" layoutInCell="1" allowOverlap="1" wp14:anchorId="1DE8C823" wp14:editId="0652AC54">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607A7" id="Oval 172" o:spid="_x0000_s1026" style="position:absolute;margin-left:224.85pt;margin-top:17.6pt;width:6.25pt;height:6.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6400" behindDoc="0" locked="0" layoutInCell="1" allowOverlap="1" wp14:anchorId="2CA9BC2D" wp14:editId="06A4E3E4">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D66669" id="Oval 119" o:spid="_x0000_s1026" style="position:absolute;margin-left:258.5pt;margin-top:17.55pt;width:6.25pt;height:6.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80256" behindDoc="0" locked="0" layoutInCell="1" allowOverlap="1" wp14:anchorId="7EC757A0" wp14:editId="40797F00">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D0793" w:rsidRDefault="008D0793" w:rsidP="00D31B09">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757A0" id="Text Box 105" o:spid="_x0000_s1093" type="#_x0000_t202" style="position:absolute;left:0;text-align:left;margin-left:93.35pt;margin-top:1.15pt;width:84.25pt;height:21.6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GcsuWFICAACtBAAADgAAAAAAAAAAAAAAAAAuAgAAZHJzL2Uyb0RvYy54bWxQSwECLQAUAAYA&#10;CAAAACEAiDTuItwAAAAIAQAADwAAAAAAAAAAAAAAAACsBAAAZHJzL2Rvd25yZXYueG1sUEsFBgAA&#10;AAAEAAQA8wAAALUFAAAAAA==&#10;" fillcolor="white [3201]" strokeweight=".5pt">
                <v:textbox>
                  <w:txbxContent>
                    <w:p w:rsidR="008D0793" w:rsidRDefault="008D0793" w:rsidP="00D31B09">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5440" behindDoc="0" locked="0" layoutInCell="1" allowOverlap="1" wp14:anchorId="1009EFCE" wp14:editId="68416C47">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D0793" w:rsidRDefault="008D0793" w:rsidP="00D31B09">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09EFCE" id="Text Box 1073741855" o:spid="_x0000_s1094" type="#_x0000_t202" style="position:absolute;left:0;text-align:left;margin-left:242.9pt;margin-top:18.5pt;width:36pt;height:26.6pt;z-index:251645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BK&#10;ZnJ7SgIAAJIEAAAOAAAAAAAAAAAAAAAAAC4CAABkcnMvZTJvRG9jLnhtbFBLAQItABQABgAIAAAA&#10;IQB0LeS14AAAAAkBAAAPAAAAAAAAAAAAAAAAAKQEAABkcnMvZG93bnJldi54bWxQSwUGAAAAAAQA&#10;BADzAAAAsQUAAAAA&#10;" fillcolor="white [3201]" stroked="f" strokeweight=".5pt">
                <v:textbox>
                  <w:txbxContent>
                    <w:p w:rsidR="008D0793" w:rsidRDefault="008D0793" w:rsidP="00D31B09">
                      <w:r>
                        <w:t>FC6</w:t>
                      </w:r>
                    </w:p>
                  </w:txbxContent>
                </v:textbox>
                <w10:wrap anchorx="margin"/>
              </v:shape>
            </w:pict>
          </mc:Fallback>
        </mc:AlternateContent>
      </w:r>
      <w:r>
        <w:rPr>
          <w:noProof/>
        </w:rPr>
        <mc:AlternateContent>
          <mc:Choice Requires="wps">
            <w:drawing>
              <wp:anchor distT="0" distB="0" distL="114300" distR="114300" simplePos="0" relativeHeight="251646464" behindDoc="0" locked="0" layoutInCell="1" allowOverlap="1" wp14:anchorId="30E3D3B5" wp14:editId="2F3DA085">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D0793" w:rsidRDefault="008D0793" w:rsidP="00D31B09">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E3D3B5" id="Text Box 1073741856" o:spid="_x0000_s1095" type="#_x0000_t202" style="position:absolute;left:0;text-align:left;margin-left:-239.45pt;margin-top:17.15pt;width:36pt;height:26.6pt;z-index:25164646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CeoN2fSgIAAJIEAAAOAAAAAAAAAAAAAAAAAC4CAABkcnMvZTJvRG9jLnhtbFBLAQItABQABgAI&#10;AAAAIQDXog7n4wAAAAsBAAAPAAAAAAAAAAAAAAAAAKQEAABkcnMvZG93bnJldi54bWxQSwUGAAAA&#10;AAQABADzAAAAtAUAAAAA&#10;" fillcolor="white [3201]" stroked="f" strokeweight=".5pt">
                <v:textbox>
                  <w:txbxContent>
                    <w:p w:rsidR="008D0793" w:rsidRDefault="008D0793" w:rsidP="00D31B09">
                      <w:r>
                        <w:t>FC7</w:t>
                      </w:r>
                    </w:p>
                  </w:txbxContent>
                </v:textbox>
                <w10:wrap anchorx="margin"/>
              </v:shape>
            </w:pict>
          </mc:Fallback>
        </mc:AlternateContent>
      </w:r>
    </w:p>
    <w:p w:rsidR="006226AF" w:rsidRDefault="006226AF" w:rsidP="00D31B09"/>
    <w:p w:rsidR="00B17181" w:rsidRDefault="00FC45F1" w:rsidP="00D31B09">
      <w:r w:rsidRPr="0091252D">
        <w:rPr>
          <w:b/>
          <w:bCs/>
        </w:rPr>
        <w:t>Figure 4.9:</w:t>
      </w:r>
      <w:r w:rsidRPr="0091252D">
        <w:t xml:space="preserve"> Flowchart of Faster region CNN approach</w:t>
      </w:r>
    </w:p>
    <w:p w:rsidR="0052474B" w:rsidRPr="0091252D" w:rsidRDefault="0052474B" w:rsidP="00D31B09"/>
    <w:p w:rsidR="00D2390E" w:rsidRPr="0029170C" w:rsidRDefault="00D2390E" w:rsidP="00D31B09">
      <w:r w:rsidRPr="0029170C">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D31B09">
      <w:pPr>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Pr>
          <w:highlight w:val="yellow"/>
        </w:rPr>
        <w:t>Where,</w:t>
      </w:r>
      <w:r w:rsidR="005333F7">
        <w:rPr>
          <w:highlight w:val="yellow"/>
        </w:rPr>
        <w:t xml:space="preserve"> “</w:t>
      </w:r>
      <w:r w:rsidRPr="008E3AE3">
        <w:rPr>
          <w:highlight w:val="yellow"/>
        </w:rPr>
        <w:t>False</w:t>
      </w:r>
      <w:r w:rsidR="001C48CB" w:rsidRPr="008E3AE3">
        <w:rPr>
          <w:highlight w:val="yellow"/>
        </w:rPr>
        <w:t xml:space="preserve"> negative’’ is a test result</w:t>
      </w:r>
      <w:r w:rsidR="001C48CB" w:rsidRPr="00FC795E">
        <w:t xml:space="preserve"> </w:t>
      </w:r>
      <w:r w:rsidR="00863912">
        <w:t>which wrongly indicates</w:t>
      </w:r>
      <w:r w:rsidR="001C48CB" w:rsidRPr="00FC795E">
        <w:t xml:space="preserve"> </w:t>
      </w:r>
      <w:r w:rsidR="00863912" w:rsidRPr="008E3AE3">
        <w:rPr>
          <w:highlight w:val="yellow"/>
        </w:rPr>
        <w:t xml:space="preserve">that </w:t>
      </w:r>
      <w:r w:rsidR="001C48CB" w:rsidRPr="008E3AE3">
        <w:rPr>
          <w:highlight w:val="yellow"/>
        </w:rPr>
        <w:t>a condition does not hold</w:t>
      </w:r>
      <w:r w:rsidR="00863912" w:rsidRPr="008E3AE3">
        <w:rPr>
          <w:highlight w:val="yellow"/>
        </w:rPr>
        <w:t>.</w:t>
      </w:r>
      <w:r w:rsidR="005333F7">
        <w:t xml:space="preserve"> “</w:t>
      </w:r>
      <w:r w:rsidR="00D951EB" w:rsidRPr="008E3AE3">
        <w:rPr>
          <w:highlight w:val="yellow"/>
        </w:rPr>
        <w:t>True negative</w:t>
      </w:r>
      <w:r w:rsidR="00DE4225" w:rsidRPr="008E3AE3">
        <w:rPr>
          <w:highlight w:val="yellow"/>
        </w:rPr>
        <w:t>’’</w:t>
      </w:r>
      <w:r w:rsidR="00D951EB" w:rsidRPr="008E3AE3">
        <w:rPr>
          <w:highlight w:val="yellow"/>
        </w:rPr>
        <w:t xml:space="preserve"> is a test result</w:t>
      </w:r>
      <w:r w:rsidR="006321FF">
        <w:t xml:space="preserve"> which correctly</w:t>
      </w:r>
      <w:r w:rsidR="00D951EB" w:rsidRPr="00FC795E">
        <w:t xml:space="preserve"> </w:t>
      </w:r>
      <w:r w:rsidR="006321FF">
        <w:t>identifies</w:t>
      </w:r>
      <w:r w:rsidR="00D951EB" w:rsidRPr="00FC795E">
        <w:t xml:space="preserve"> </w:t>
      </w:r>
      <w:r w:rsidR="00D951EB" w:rsidRPr="008E3AE3">
        <w:rPr>
          <w:highlight w:val="yellow"/>
        </w:rPr>
        <w:t>that a condition does not</w:t>
      </w:r>
      <w:r w:rsidR="005333F7">
        <w:t xml:space="preserve"> hold. “</w:t>
      </w:r>
      <w:r w:rsidR="00D951EB" w:rsidRPr="008E3AE3">
        <w:rPr>
          <w:highlight w:val="yellow"/>
        </w:rPr>
        <w:t>True positive’’ is a result indicating that a given condition exists and it does exist.</w:t>
      </w:r>
      <w:r w:rsidR="00393A51">
        <w:t xml:space="preserve"> </w:t>
      </w:r>
    </w:p>
    <w:p w:rsidR="00FA4050" w:rsidRDefault="008F5292" w:rsidP="00D31B09">
      <w:r w:rsidRPr="0099221B">
        <w:t>In this work</w:t>
      </w:r>
      <w:r w:rsidR="00393A51" w:rsidRPr="0099221B">
        <w:t>,</w:t>
      </w:r>
      <w:r w:rsidR="00914F94" w:rsidRPr="0099221B">
        <w:t xml:space="preserve"> the precision and recall rate of the detector is estimated </w:t>
      </w:r>
      <w:r w:rsidR="0023568F" w:rsidRPr="0099221B">
        <w:t>using</w:t>
      </w:r>
      <w:r w:rsidR="00914F94" w:rsidRPr="0099221B">
        <w:t xml:space="preserve"> </w:t>
      </w:r>
      <w:r w:rsidR="00D951EB" w:rsidRPr="0099221B">
        <w:t>all the images in the test set</w:t>
      </w:r>
      <w:r w:rsidR="0099221B" w:rsidRPr="0099221B">
        <w:t xml:space="preserve"> </w:t>
      </w:r>
      <w:r w:rsidR="00C7477C" w:rsidRPr="0099221B">
        <w:t>to</w:t>
      </w:r>
      <w:r w:rsidR="0099221B" w:rsidRPr="0099221B">
        <w:t xml:space="preserve"> evaluate the accuracy</w:t>
      </w:r>
      <w:r w:rsidR="0099221B">
        <w:t xml:space="preserve"> of the detector</w:t>
      </w:r>
      <w:r w:rsidR="00914F94" w:rsidRPr="0099221B">
        <w:t>.</w:t>
      </w:r>
      <w:r w:rsidR="00E815A8">
        <w:t xml:space="preserve"> The Average precision result of a </w:t>
      </w:r>
      <w:r w:rsidR="00E815A8">
        <w:lastRenderedPageBreak/>
        <w:t>de</w:t>
      </w:r>
      <w:r w:rsidR="00342F83">
        <w:t xml:space="preserve">tector trained </w:t>
      </w:r>
      <w:r w:rsidR="00E815A8">
        <w:t xml:space="preserve">with </w:t>
      </w:r>
      <w:r w:rsidR="00342F83">
        <w:t>53 image</w:t>
      </w:r>
      <w:r w:rsidR="00B33192">
        <w:t>s</w:t>
      </w:r>
      <w:r w:rsidR="00342F83">
        <w:t xml:space="preserve"> </w:t>
      </w:r>
      <w:r w:rsidR="00401C4F">
        <w:t>is shown in Figure 4.10.</w:t>
      </w:r>
      <w:r w:rsidR="00B33192">
        <w:t xml:space="preserve"> The Figure 4.11 represents the automatic detection of the Z-marker with the detector. </w:t>
      </w:r>
    </w:p>
    <w:p w:rsidR="00D576DC" w:rsidRDefault="00D576DC" w:rsidP="00D31B09"/>
    <w:p w:rsidR="00D576DC" w:rsidRPr="00FC795E" w:rsidRDefault="00D576DC" w:rsidP="00D31B09">
      <w:r>
        <w:rPr>
          <w:noProof/>
        </w:rPr>
        <w:drawing>
          <wp:inline distT="0" distB="0" distL="0" distR="0" wp14:anchorId="6A43D905" wp14:editId="47E97254">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1">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D31B09">
      <w:pPr>
        <w:rPr>
          <w:b/>
          <w:bCs/>
        </w:rPr>
      </w:pPr>
      <w:r w:rsidRPr="005C217B">
        <w:rPr>
          <w:b/>
          <w:bCs/>
        </w:rPr>
        <w:t>Figure 4.10:</w:t>
      </w:r>
      <w:r w:rsidR="0091252D">
        <w:rPr>
          <w:b/>
          <w:bCs/>
        </w:rPr>
        <w:t xml:space="preserve"> </w:t>
      </w:r>
      <w:r w:rsidR="0091252D">
        <w:t xml:space="preserve">Precision and recall rate plot of the detector. The whole input data is 88 images, with 60 percent for training and 40 percent for testing. </w:t>
      </w:r>
    </w:p>
    <w:p w:rsidR="005C217B" w:rsidRDefault="005C217B" w:rsidP="00D31B09"/>
    <w:p w:rsidR="00885831" w:rsidRPr="00FC795E" w:rsidRDefault="008348D6" w:rsidP="00D31B09">
      <w:r w:rsidRPr="00FC795E">
        <w:rPr>
          <w:rFonts w:cstheme="majorHAnsi"/>
        </w:rPr>
        <w:t>Source:</w:t>
      </w:r>
      <w:r w:rsidR="00885831" w:rsidRPr="00FC795E">
        <w:rPr>
          <w:rFonts w:cstheme="majorHAnsi"/>
        </w:rPr>
        <w:t xml:space="preserve"> </w:t>
      </w:r>
      <w:r w:rsidR="00885831" w:rsidRPr="00FC795E">
        <w:t>A light and faster regional convolutional neural network for object detection</w:t>
      </w:r>
    </w:p>
    <w:p w:rsidR="00F913C0" w:rsidRDefault="00A7582A" w:rsidP="00D31B09">
      <w:r>
        <w:rPr>
          <w:noProof/>
        </w:rPr>
        <w:lastRenderedPageBreak/>
        <w:drawing>
          <wp:anchor distT="0" distB="0" distL="114300" distR="114300" simplePos="0" relativeHeight="251712000" behindDoc="0" locked="0" layoutInCell="1" allowOverlap="1" wp14:anchorId="61D3CE5D" wp14:editId="15A0BB6D">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2">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976" behindDoc="0" locked="0" layoutInCell="1" allowOverlap="1" wp14:anchorId="5242FED1" wp14:editId="6F3676EF">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3">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t>in optical remote sensing images</w:t>
      </w:r>
    </w:p>
    <w:p w:rsidR="003E126F" w:rsidRDefault="003E126F" w:rsidP="00D31B09"/>
    <w:p w:rsidR="00977EB8" w:rsidRDefault="003E126F" w:rsidP="00D31B09">
      <w:r>
        <w:rPr>
          <w:b/>
          <w:bCs/>
        </w:rPr>
        <w:t xml:space="preserve">Figure 4.11: </w:t>
      </w:r>
      <w:r>
        <w:t>The detected Z-marker in the whole captured image of the MRI screen. In the left image,</w:t>
      </w:r>
      <w:r w:rsidR="006066D0">
        <w:t xml:space="preserve"> Z-marker structure is detected correctly, but in the right image the bounding box does not positioned correctly and some other objects from the background</w:t>
      </w:r>
      <w:r w:rsidR="00CE6A3B">
        <w:t xml:space="preserve"> </w:t>
      </w:r>
      <w:r w:rsidR="00B84487">
        <w:t>detected as the Z-marker.</w:t>
      </w:r>
    </w:p>
    <w:p w:rsidR="00A7582A" w:rsidRPr="003E126F" w:rsidRDefault="00A7582A" w:rsidP="00D31B09"/>
    <w:p w:rsidR="00E95ED6" w:rsidRDefault="00A55016" w:rsidP="00D31B09">
      <w:r>
        <w:t>The</w:t>
      </w:r>
      <w:r w:rsidR="00E95ED6">
        <w:t xml:space="preserve"> average precision of the convolutional network can be improved by adding more images to the data set and increasing the numbers of the convolution layer. </w:t>
      </w:r>
      <w:r w:rsidR="003E126F">
        <w:t>However, it</w:t>
      </w:r>
      <w:r w:rsidR="00E95ED6">
        <w:t xml:space="preserve"> is computationally expensive and time-consuming.</w:t>
      </w:r>
    </w:p>
    <w:p w:rsidR="00977EB8" w:rsidRDefault="00977EB8" w:rsidP="00D31B09"/>
    <w:p w:rsidR="002A02D7" w:rsidRDefault="002A02D7" w:rsidP="0007793C">
      <w:pPr>
        <w:pStyle w:val="Heading4"/>
      </w:pPr>
      <w:bookmarkStart w:id="27" w:name="_Toc523161713"/>
      <w:r>
        <w:t>Noise removal of MRI images</w:t>
      </w:r>
      <w:bookmarkEnd w:id="27"/>
    </w:p>
    <w:p w:rsidR="002A02D7" w:rsidRDefault="00AC6401" w:rsidP="00D31B09">
      <w:r>
        <w:t xml:space="preserve">In magnetic resonance (MR) images, noise is commonly </w:t>
      </w:r>
      <w:r w:rsidR="004744D0">
        <w:t xml:space="preserve">represented by means of a </w:t>
      </w:r>
      <w:proofErr w:type="spellStart"/>
      <w:r w:rsidR="004744D0">
        <w:t>Rician</w:t>
      </w:r>
      <w:proofErr w:type="spellEnd"/>
      <w:r w:rsidR="004744D0">
        <w:t xml:space="preserve">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 xml:space="preserve">MR </w:t>
      </w:r>
      <w:r w:rsidR="00752E69">
        <w:t>data</w:t>
      </w:r>
      <w:r w:rsidR="004744D0">
        <w:t>.</w:t>
      </w:r>
      <w:r w:rsidR="001C19FD">
        <w:t xml:space="preserve"> However, t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 data, such as registration, segmentation, and localization.</w:t>
      </w:r>
      <w:r w:rsidR="003823C7">
        <w:t xml:space="preserve"> </w:t>
      </w:r>
      <w:r w:rsidR="00993DFB">
        <w:t>Moreover, a 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w:t>
      </w:r>
      <w:r w:rsidR="000D0914">
        <w:lastRenderedPageBreak/>
        <w:t>noise removal methods have</w:t>
      </w:r>
      <w:r w:rsidR="003823C7">
        <w:t xml:space="preserve"> been </w:t>
      </w:r>
      <w:r w:rsidR="0068764E">
        <w:t>implemented</w:t>
      </w:r>
      <w:r w:rsidR="0093086E">
        <w:t xml:space="preserve"> </w:t>
      </w:r>
      <w:r w:rsidR="000D0914">
        <w:t>in this project</w:t>
      </w:r>
      <w:r w:rsidR="0093086E">
        <w:t xml:space="preserve"> that are applicable to various circumstances.</w:t>
      </w:r>
      <w:r w:rsidR="007606B1">
        <w:t xml:space="preserve"> </w:t>
      </w:r>
    </w:p>
    <w:p w:rsidR="0051436D" w:rsidRPr="0029170C" w:rsidRDefault="00D56730" w:rsidP="00D31B09">
      <w:r w:rsidRPr="0029170C">
        <w:t xml:space="preserve">Image </w:t>
      </w:r>
      <w:proofErr w:type="spellStart"/>
      <w:r w:rsidRPr="0029170C">
        <w:t>denoising</w:t>
      </w:r>
      <w:proofErr w:type="spellEnd"/>
      <w:r w:rsidR="0051436D" w:rsidRPr="0029170C">
        <w:t xml:space="preserve"> using Gaussian Smoothing Filter</w:t>
      </w:r>
    </w:p>
    <w:p w:rsidR="0051436D" w:rsidRDefault="0051436D" w:rsidP="00D31B09">
      <w:r>
        <w:t xml:space="preserve">The Gaussian filter is a type of image-smoothing filter that commonly reduces noise by blurring the image. </w:t>
      </w:r>
      <w:r w:rsidR="00436A93">
        <w:t>The</w:t>
      </w:r>
      <w:r>
        <w:t xml:space="preserve"> Gaussian function</w:t>
      </w:r>
      <w:r w:rsidR="00BF0047">
        <w:t xml:space="preserve"> that is defined in equation 4.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t>. The equation of a two dimensional Gaussian function is the product of two one dimensional Gaussian functions as:</w:t>
      </w:r>
    </w:p>
    <w:p w:rsidR="008F782A" w:rsidRPr="001A5D64" w:rsidRDefault="008F782A" w:rsidP="00D31B09">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sidRPr="001A5D64">
        <w:rPr>
          <w:rFonts w:eastAsiaTheme="minorEastAsia"/>
        </w:rPr>
        <w:t>(4.5)</w:t>
      </w:r>
    </w:p>
    <w:p w:rsidR="00E019DC" w:rsidRPr="005F67D9" w:rsidRDefault="00955E92" w:rsidP="00D31B09">
      <w:r>
        <w:rPr>
          <w:noProof/>
        </w:rPr>
        <w:drawing>
          <wp:anchor distT="0" distB="0" distL="114300" distR="114300" simplePos="0" relativeHeight="251558400" behindDoc="0" locked="0" layoutInCell="1" allowOverlap="1" wp14:anchorId="177D94F4" wp14:editId="47C81E4C">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t>Figure 4.10</w:t>
      </w:r>
      <w:r w:rsidR="00B32A83">
        <w:t xml:space="preserve"> represents</w:t>
      </w:r>
      <w:r w:rsidR="00C72EDD">
        <w:t xml:space="preserve"> </w:t>
      </w:r>
      <w:r w:rsidR="0051436D">
        <w:t xml:space="preserve">the 2D Gaussian distribution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955E92" w:rsidRDefault="00955E92" w:rsidP="00D31B09"/>
    <w:p w:rsidR="004049C2" w:rsidRDefault="005F67D9" w:rsidP="00D31B09">
      <w:r w:rsidRPr="005F67D9">
        <w:rPr>
          <w:b/>
        </w:rPr>
        <w:t>Figure 4.10</w:t>
      </w:r>
      <w:r>
        <w:rPr>
          <w:b/>
        </w:rPr>
        <w:t xml:space="preserve">: </w:t>
      </w:r>
      <w:r>
        <w:t xml:space="preserve">the 2D Gaussian distribution with </w:t>
      </w:r>
      <m:oMath>
        <m:r>
          <m:rPr>
            <m:sty m:val="p"/>
          </m:rPr>
          <w:rPr>
            <w:rFonts w:ascii="Cambria Math" w:eastAsiaTheme="minorEastAsia" w:hAnsi="Cambria Math"/>
            <w:vertAlign w:val="superscript"/>
          </w:rPr>
          <m:t>σ</m:t>
        </m:r>
      </m:oMath>
      <w:r w:rsidRPr="00A349E2">
        <w:rPr>
          <w:rFonts w:eastAsiaTheme="minorEastAsia"/>
        </w:rPr>
        <w:t xml:space="preserve">= </w:t>
      </w:r>
      <w:r>
        <w:rPr>
          <w:rFonts w:eastAsiaTheme="minorEastAsia"/>
        </w:rPr>
        <w:t xml:space="preserve">1 and </w:t>
      </w:r>
      <w:r w:rsidR="00B718BD">
        <w:rPr>
          <w:rFonts w:eastAsiaTheme="minorEastAsia"/>
        </w:rPr>
        <w:t>mean(0,0)</w:t>
      </w:r>
      <w:r w:rsidR="00A42315">
        <w:rPr>
          <w:rFonts w:eastAsiaTheme="minorEastAsia"/>
        </w:rPr>
        <w:t>.</w:t>
      </w:r>
    </w:p>
    <w:p w:rsidR="003239A9" w:rsidRPr="00955E92" w:rsidRDefault="003239A9" w:rsidP="00D31B09"/>
    <w:p w:rsidR="004049C2" w:rsidRDefault="004049C2" w:rsidP="00D31B09">
      <w:r>
        <w:t xml:space="preserve">The Gaussian smoothing filter is applied to the captured MRI images to </w:t>
      </w:r>
      <w:r w:rsidR="00F25CAA">
        <w:t xml:space="preserve">suppress the Gaussian distributed noise. Figure 4.11 shows the </w:t>
      </w:r>
      <w:r w:rsidR="000C3043">
        <w:t>image before and after filtering operation.</w:t>
      </w:r>
      <w:r w:rsidR="00F25CAA">
        <w:t xml:space="preserve"> </w:t>
      </w:r>
    </w:p>
    <w:p w:rsidR="003239A9" w:rsidRDefault="003239A9" w:rsidP="00D31B09"/>
    <w:p w:rsidR="003239A9" w:rsidRDefault="003239A9" w:rsidP="00D31B09"/>
    <w:p w:rsidR="003239A9" w:rsidRDefault="003239A9" w:rsidP="00D31B09"/>
    <w:p w:rsidR="003239A9" w:rsidRDefault="003239A9" w:rsidP="00D31B09"/>
    <w:p w:rsidR="003239A9" w:rsidRDefault="003239A9" w:rsidP="00D31B09"/>
    <w:p w:rsidR="00BF0047" w:rsidRDefault="000E21C4" w:rsidP="00D31B09">
      <w:r>
        <w:rPr>
          <w:noProof/>
        </w:rPr>
        <w:drawing>
          <wp:anchor distT="0" distB="0" distL="114300" distR="114300" simplePos="0" relativeHeight="251698688" behindDoc="1" locked="0" layoutInCell="1" allowOverlap="1" wp14:anchorId="633F124A" wp14:editId="05AD821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5">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noProof/>
        </w:rPr>
        <w:drawing>
          <wp:anchor distT="0" distB="0" distL="114300" distR="114300" simplePos="0" relativeHeight="251699712" behindDoc="1" locked="0" layoutInCell="1" allowOverlap="1" wp14:anchorId="6C639034" wp14:editId="42A0066A">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6">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D31B09">
      <w:r>
        <w:tab/>
      </w:r>
    </w:p>
    <w:p w:rsidR="00570936" w:rsidRDefault="00570936" w:rsidP="00D31B09"/>
    <w:p w:rsidR="00570936" w:rsidRDefault="000E21C4" w:rsidP="00D31B09">
      <w:r>
        <w:tab/>
      </w:r>
      <w:r>
        <w:tab/>
      </w:r>
    </w:p>
    <w:p w:rsidR="00570936" w:rsidRDefault="008E767C" w:rsidP="00D31B09">
      <w:r>
        <w:tab/>
      </w:r>
    </w:p>
    <w:p w:rsidR="00570936" w:rsidRDefault="008E767C" w:rsidP="00D31B09">
      <w:r>
        <w:tab/>
      </w:r>
    </w:p>
    <w:p w:rsidR="00570936" w:rsidRDefault="00570936" w:rsidP="00D31B09"/>
    <w:p w:rsidR="000E21C4" w:rsidRDefault="000E21C4" w:rsidP="00D31B09">
      <w:r w:rsidRPr="000E21C4">
        <w:rPr>
          <w:b/>
        </w:rPr>
        <w:t>Figure 4.11</w:t>
      </w:r>
      <w:r>
        <w:rPr>
          <w:b/>
        </w:rPr>
        <w:t xml:space="preserve">: </w:t>
      </w:r>
      <w:r>
        <w:t xml:space="preserve">The left image shows the T1W image of </w:t>
      </w:r>
      <w:r w:rsidR="00B86518">
        <w:t xml:space="preserve">the </w:t>
      </w:r>
      <w:r>
        <w:t>Z-marker structure</w:t>
      </w:r>
      <w:r w:rsidR="00B86518">
        <w:t>s</w:t>
      </w:r>
      <w:r>
        <w:t xml:space="preserve"> acquired with capture device and AV converter. The right image shows the </w:t>
      </w:r>
      <w:proofErr w:type="spellStart"/>
      <w:r>
        <w:t>denoised</w:t>
      </w:r>
      <w:proofErr w:type="spellEnd"/>
      <w:r>
        <w:t xml:space="preserve"> image</w:t>
      </w:r>
      <w:r w:rsidR="00B86518">
        <w:t xml:space="preserve"> by blurring the image</w:t>
      </w:r>
      <w:r>
        <w:t xml:space="preserve"> using Gaussian smoothing operation.</w:t>
      </w:r>
    </w:p>
    <w:p w:rsidR="00814765" w:rsidRPr="000E21C4" w:rsidRDefault="00814765" w:rsidP="00D31B09"/>
    <w:p w:rsidR="002A02D7" w:rsidRPr="0029170C" w:rsidRDefault="001863BD" w:rsidP="00D31B09">
      <w:r w:rsidRPr="0029170C">
        <w:t>I</w:t>
      </w:r>
      <w:r w:rsidR="00D944EB" w:rsidRPr="0029170C">
        <w:t xml:space="preserve">mage </w:t>
      </w:r>
      <w:proofErr w:type="spellStart"/>
      <w:r w:rsidR="00D944EB" w:rsidRPr="0029170C">
        <w:t>denoising</w:t>
      </w:r>
      <w:proofErr w:type="spellEnd"/>
      <w:r w:rsidR="000F63A3" w:rsidRPr="0029170C">
        <w:t xml:space="preserve"> using wavelets</w:t>
      </w:r>
    </w:p>
    <w:p w:rsidR="00136F18" w:rsidRDefault="006871C2" w:rsidP="00D31B09">
      <w:r>
        <w:t xml:space="preserve">The nature characteristics of wavelet transforms for preserving the edge features in images make this filter as one of the most applicable </w:t>
      </w:r>
      <w:proofErr w:type="spellStart"/>
      <w:r>
        <w:t>denoising</w:t>
      </w:r>
      <w:proofErr w:type="spellEnd"/>
      <w:r>
        <w:t xml:space="preserve"> technique.  </w:t>
      </w:r>
      <w:r w:rsidRPr="006C420A">
        <w:t xml:space="preserve">By </w:t>
      </w:r>
      <w:r w:rsidR="006A272D">
        <w:t>applying</w:t>
      </w:r>
      <w:r w:rsidRPr="006C420A">
        <w:t xml:space="preserve"> the Di</w:t>
      </w:r>
      <w:r>
        <w:t>screte Wavelets 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proofErr w:type="spellStart"/>
      <w:r w:rsidR="00C97B41">
        <w:t>denoised</w:t>
      </w:r>
      <w:proofErr w:type="spellEnd"/>
      <w:r w:rsidR="00FA4CB5">
        <w:t xml:space="preserve"> image.</w:t>
      </w:r>
      <w:r w:rsidR="00996DCD">
        <w:t xml:space="preserve"> </w:t>
      </w:r>
      <w:r w:rsidR="00A92886">
        <w:t xml:space="preserve">The core task of the whole wavelet </w:t>
      </w:r>
      <w:proofErr w:type="spellStart"/>
      <w:r w:rsidR="00A92886">
        <w:t>denoising</w:t>
      </w:r>
      <w:proofErr w:type="spellEnd"/>
      <w:r w:rsidR="00A92886">
        <w:t xml:space="preserve">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D31B09">
      <w:r>
        <w:t xml:space="preserve">One </w:t>
      </w:r>
      <w:r w:rsidR="00136F18">
        <w:t xml:space="preserve">practical technique to find the most suitable threshold for </w:t>
      </w:r>
      <w:proofErr w:type="spellStart"/>
      <w:r w:rsidR="00136F18">
        <w:t>denoising</w:t>
      </w:r>
      <w:proofErr w:type="spellEnd"/>
      <w:r w:rsidR="00136F18">
        <w:t xml:space="preserve"> MRI images has been proposed by </w:t>
      </w:r>
      <w:proofErr w:type="spellStart"/>
      <w:r w:rsidR="00136F18">
        <w:t>Donoho</w:t>
      </w:r>
      <w:proofErr w:type="spellEnd"/>
      <w:r w:rsidR="00136F18">
        <w:t xml:space="preserve"> [20].</w:t>
      </w:r>
      <w:r w:rsidR="00A073BA">
        <w:t xml:space="preserve"> </w:t>
      </w:r>
      <w:r w:rsidR="00A40132">
        <w:t>T</w:t>
      </w:r>
      <w:r w:rsidR="00A073BA">
        <w:t>he global threshold</w:t>
      </w:r>
      <w:r w:rsidR="00A40132">
        <w:t xml:space="preserve"> in this method</w:t>
      </w:r>
      <w:r w:rsidR="00735A4D">
        <w:t xml:space="preserve"> that </w:t>
      </w:r>
      <w:r w:rsidR="00A073BA">
        <w:t>is asymptotically optimal</w:t>
      </w:r>
      <w:r>
        <w:t xml:space="preserve"> is defined in equation 4.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45D71" w:rsidRPr="0080538D">
        <w:t>.</w:t>
      </w:r>
      <w:r w:rsidR="005071A0">
        <w:t xml:space="preserve"> </w:t>
      </w:r>
    </w:p>
    <w:p w:rsidR="00B55809" w:rsidRPr="00257E5C" w:rsidRDefault="00672058" w:rsidP="00D31B09">
      <w:r>
        <w:rPr>
          <w:rFonts w:eastAsiaTheme="minorEastAsia"/>
        </w:rPr>
        <w:lastRenderedPageBreak/>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Pr="00672058">
        <w:rPr>
          <w:rFonts w:eastAsiaTheme="minorEastAsia"/>
        </w:rPr>
        <w:t>(4.6)</w:t>
      </w:r>
    </w:p>
    <w:p w:rsidR="00E2077D" w:rsidRDefault="00F0471C" w:rsidP="00D31B09">
      <w:r>
        <w:t xml:space="preserve">Afterwards, </w:t>
      </w:r>
      <w:r w:rsidR="00767D16">
        <w:t xml:space="preserve">Hard or Soft </w:t>
      </w:r>
      <w:proofErr w:type="spellStart"/>
      <w:r w:rsidR="00767D16">
        <w:t>thresholding</w:t>
      </w:r>
      <w:proofErr w:type="spellEnd"/>
      <w:r w:rsidR="00767D16">
        <w:t xml:space="preserve"> technique is used to apply </w:t>
      </w:r>
      <w:r>
        <w:t>the computed optimal threshold</w:t>
      </w:r>
      <w:r w:rsidR="0020239F">
        <w:t xml:space="preserve"> from the equation 4.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shown in equation 4.7 and 4.8</w:t>
      </w:r>
      <w:r w:rsidR="00DF5F4F" w:rsidRPr="00935C78">
        <w:t xml:space="preserve"> where c is the coefficient array. </w:t>
      </w:r>
    </w:p>
    <w:p w:rsidR="009E4D7F" w:rsidRDefault="009E4D7F" w:rsidP="00D31B09"/>
    <w:p w:rsidR="00DB36B0" w:rsidRDefault="00026A5A" w:rsidP="00D31B09">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9A2959">
        <w:tab/>
        <w:t xml:space="preserve"> </w:t>
      </w:r>
      <w:r w:rsidR="009A2959">
        <w:tab/>
      </w:r>
      <w:r w:rsidR="009A2959">
        <w:tab/>
        <w:t>(4.7)</w:t>
      </w:r>
    </w:p>
    <w:p w:rsidR="00DB36B0" w:rsidRDefault="00120E46" w:rsidP="00D31B09">
      <w:r>
        <w:tab/>
      </w:r>
    </w:p>
    <w:p w:rsidR="00C367B1" w:rsidRDefault="00D05E61" w:rsidP="00D31B09">
      <w:r>
        <w:t xml:space="preserve"> </w:t>
      </w:r>
      <w:r w:rsidR="00D647E3">
        <w:t xml:space="preserve"> </w:t>
      </w:r>
      <w:r>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tab/>
      </w:r>
      <w:r>
        <w:tab/>
        <w:t xml:space="preserve">     </w:t>
      </w:r>
      <w:r w:rsidR="009A2959">
        <w:t>(4.8)</w:t>
      </w:r>
    </w:p>
    <w:p w:rsidR="00EB4E5F" w:rsidRPr="00C57252" w:rsidRDefault="00EB4E5F" w:rsidP="00D31B09"/>
    <w:p w:rsidR="00652191" w:rsidRDefault="00595659" w:rsidP="00D31B09">
      <w:r>
        <w:t xml:space="preserve">Figure 4.12 represents the behaviors </w:t>
      </w:r>
      <w:r w:rsidRPr="00803079">
        <w:rPr>
          <w:highlight w:val="yellow"/>
        </w:rPr>
        <w:t xml:space="preserve">of the </w:t>
      </w:r>
      <w:proofErr w:type="spellStart"/>
      <w:r w:rsidRPr="00803079">
        <w:rPr>
          <w:highlight w:val="yellow"/>
        </w:rPr>
        <w:t>thresholding</w:t>
      </w:r>
      <w:proofErr w:type="spellEnd"/>
      <w:r>
        <w:t xml:space="preserve"> </w:t>
      </w:r>
      <w:r w:rsidR="00062086">
        <w:t>functions</w:t>
      </w:r>
      <w:r>
        <w:t xml:space="preserve"> </w:t>
      </w:r>
      <w:r w:rsidRPr="00803079">
        <w:rPr>
          <w:highlight w:val="yellow"/>
        </w:rPr>
        <w:t>defined in</w:t>
      </w:r>
      <w:r>
        <w:t xml:space="preserve"> equations </w:t>
      </w:r>
      <w:r w:rsidR="00062086">
        <w:t xml:space="preserve">4.7 </w:t>
      </w:r>
      <w:r w:rsidR="00062086" w:rsidRPr="00803079">
        <w:rPr>
          <w:highlight w:val="yellow"/>
        </w:rPr>
        <w:t>and 4.8</w:t>
      </w:r>
      <w:r w:rsidR="00FE7CEF" w:rsidRPr="00803079">
        <w:rPr>
          <w:highlight w:val="yellow"/>
        </w:rPr>
        <w:t xml:space="preserve"> on a linear signal</w:t>
      </w:r>
      <w:r w:rsidR="000B7A2C" w:rsidRPr="00803079">
        <w:rPr>
          <w:highlight w:val="yellow"/>
        </w:rPr>
        <w:t>.</w:t>
      </w:r>
      <w:r w:rsidR="000B7A2C">
        <w:t xml:space="preserve"> </w:t>
      </w:r>
    </w:p>
    <w:p w:rsidR="009E6EBE" w:rsidRDefault="009E6EBE" w:rsidP="00D31B09">
      <w:pPr>
        <w:rPr>
          <w:rFonts w:cstheme="minorHAnsi"/>
          <w:bCs/>
        </w:rPr>
      </w:pPr>
      <w:r>
        <w:rPr>
          <w:noProof/>
        </w:rPr>
        <mc:AlternateContent>
          <mc:Choice Requires="wps">
            <w:drawing>
              <wp:anchor distT="0" distB="0" distL="114300" distR="114300" simplePos="0" relativeHeight="251700736" behindDoc="0" locked="0" layoutInCell="1" allowOverlap="1" wp14:anchorId="1022DD2A" wp14:editId="248B40C4">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6EBE" w:rsidRDefault="008D0793" w:rsidP="00D31B09">
                            <w:r w:rsidRPr="009E6EBE">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2DD2A" id="Rectangle 1073741829" o:spid="_x0000_s1096" style="position:absolute;left:0;text-align:left;margin-left:71.25pt;margin-top:7.35pt;width:95.25pt;height:24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" fillcolor="white [3212]" stroked="f" strokeweight="1pt">
                <v:textbox>
                  <w:txbxContent>
                    <w:p w:rsidR="008D0793" w:rsidRPr="009E6EBE" w:rsidRDefault="008D0793" w:rsidP="00D31B09">
                      <w:r w:rsidRPr="009E6EBE">
                        <w:t>a) original signal</w:t>
                      </w:r>
                    </w:p>
                  </w:txbxContent>
                </v:textbox>
              </v:rect>
            </w:pict>
          </mc:Fallback>
        </mc:AlternateContent>
      </w:r>
      <w:r>
        <w:rPr>
          <w:noProof/>
        </w:rPr>
        <mc:AlternateContent>
          <mc:Choice Requires="wps">
            <w:drawing>
              <wp:anchor distT="0" distB="0" distL="114300" distR="114300" simplePos="0" relativeHeight="251701760" behindDoc="0" locked="0" layoutInCell="1" allowOverlap="1" wp14:anchorId="0D407500" wp14:editId="7CD533A6">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D0793" w:rsidRPr="009E6EBE" w:rsidRDefault="008D0793" w:rsidP="00D31B09">
                            <w:r w:rsidRPr="009E6EBE">
                              <w:t xml:space="preserve">b) Hard </w:t>
                            </w:r>
                            <w:proofErr w:type="spellStart"/>
                            <w:r w:rsidRPr="009E6EBE">
                              <w:t>thresholded</w:t>
                            </w:r>
                            <w:proofErr w:type="spellEnd"/>
                            <w: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07500" id="Rectangle 1073741850" o:spid="_x0000_s1097" style="position:absolute;left:0;text-align:left;margin-left:186pt;margin-top:4.35pt;width:81pt;height:27pt;z-index:25170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CX2QLvpQIAAKkFAAAOAAAAAAAAAAAAAAAA&#10;AC4CAABkcnMvZTJvRG9jLnhtbFBLAQItABQABgAIAAAAIQB0B8O23wAAAAgBAAAPAAAAAAAAAAAA&#10;AAAAAP8EAABkcnMvZG93bnJldi54bWxQSwUGAAAAAAQABADzAAAACwYAAAAA&#10;" fillcolor="white [3212]" stroked="f" strokeweight="1pt">
                <v:textbox>
                  <w:txbxContent>
                    <w:p w:rsidR="008D0793" w:rsidRPr="009E6EBE" w:rsidRDefault="008D0793" w:rsidP="00D31B09">
                      <w:r w:rsidRPr="009E6EBE">
                        <w:t xml:space="preserve">b) Hard </w:t>
                      </w:r>
                      <w:proofErr w:type="spellStart"/>
                      <w:r w:rsidRPr="009E6EBE">
                        <w:t>thresholded</w:t>
                      </w:r>
                      <w:proofErr w:type="spellEnd"/>
                      <w:r>
                        <w:t xml:space="preserve"> signal</w:t>
                      </w:r>
                    </w:p>
                  </w:txbxContent>
                </v:textbox>
                <w10:wrap anchorx="margin"/>
              </v:rect>
            </w:pict>
          </mc:Fallback>
        </mc:AlternateContent>
      </w:r>
      <w:r>
        <w:rPr>
          <w:noProof/>
        </w:rPr>
        <mc:AlternateContent>
          <mc:Choice Requires="wps">
            <w:drawing>
              <wp:anchor distT="0" distB="0" distL="114300" distR="114300" simplePos="0" relativeHeight="251702784" behindDoc="0" locked="0" layoutInCell="1" allowOverlap="1" wp14:anchorId="1A2B5F6B" wp14:editId="0CF845F2">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D0793" w:rsidRDefault="008D0793" w:rsidP="00D31B09">
                            <w:r>
                              <w:t>c</w:t>
                            </w:r>
                            <w:r w:rsidRPr="009E6EBE">
                              <w:t xml:space="preserve">) </w:t>
                            </w:r>
                            <w:r>
                              <w:t xml:space="preserve">Soft </w:t>
                            </w:r>
                            <w:proofErr w:type="spellStart"/>
                            <w:r>
                              <w:t>thresholded</w:t>
                            </w:r>
                            <w:proofErr w:type="spellEnd"/>
                            <w:r>
                              <w:t xml:space="preserve"> signal</w:t>
                            </w:r>
                          </w:p>
                          <w:p w:rsidR="008D0793" w:rsidRPr="009E6EBE" w:rsidRDefault="008D0793" w:rsidP="00D31B09">
                            <w:r>
                              <w:t>signal</w:t>
                            </w:r>
                            <w:r w:rsidRPr="009E6EBE">
                              <w:t xml:space="preserve"> </w:t>
                            </w:r>
                            <w:proofErr w:type="spellStart"/>
                            <w:r w:rsidRPr="009E6EBE">
                              <w:t>sig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B5F6B" id="Rectangle 1073741858" o:spid="_x0000_s1098" style="position:absolute;left:0;text-align:left;margin-left:285.75pt;margin-top:1.3pt;width:95.25pt;height:30.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rcPpw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" fillcolor="white [3212]" stroked="f" strokeweight="1pt">
                <v:textbox>
                  <w:txbxContent>
                    <w:p w:rsidR="008D0793" w:rsidRDefault="008D0793" w:rsidP="00D31B09">
                      <w:r>
                        <w:t>c</w:t>
                      </w:r>
                      <w:r w:rsidRPr="009E6EBE">
                        <w:t xml:space="preserve">) </w:t>
                      </w:r>
                      <w:r>
                        <w:t xml:space="preserve">Soft </w:t>
                      </w:r>
                      <w:proofErr w:type="spellStart"/>
                      <w:r>
                        <w:t>thresholded</w:t>
                      </w:r>
                      <w:proofErr w:type="spellEnd"/>
                      <w:r>
                        <w:t xml:space="preserve"> signal</w:t>
                      </w:r>
                    </w:p>
                    <w:p w:rsidR="008D0793" w:rsidRPr="009E6EBE" w:rsidRDefault="008D0793" w:rsidP="00D31B09">
                      <w:r>
                        <w:t>signal</w:t>
                      </w:r>
                      <w:r w:rsidRPr="009E6EBE">
                        <w:t xml:space="preserve"> </w:t>
                      </w:r>
                      <w:proofErr w:type="spellStart"/>
                      <w:r w:rsidRPr="009E6EBE">
                        <w:t>signal</w:t>
                      </w:r>
                      <w:proofErr w:type="spellEnd"/>
                    </w:p>
                  </w:txbxContent>
                </v:textbox>
              </v:rect>
            </w:pict>
          </mc:Fallback>
        </mc:AlternateContent>
      </w:r>
    </w:p>
    <w:p w:rsidR="00FE7CEF" w:rsidRDefault="00595659" w:rsidP="00D31B09">
      <w:r>
        <w:rPr>
          <w:noProof/>
        </w:rPr>
        <w:drawing>
          <wp:inline distT="0" distB="0" distL="0" distR="0" wp14:anchorId="2B9FFFA0" wp14:editId="341E6522">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D31B09">
      <w:r w:rsidRPr="00436F7D">
        <w:rPr>
          <w:b/>
          <w:bCs/>
        </w:rPr>
        <w:t>Figure 4.12:</w:t>
      </w:r>
      <w:r w:rsidRPr="00436F7D">
        <w:t xml:space="preserve"> </w:t>
      </w:r>
      <w:proofErr w:type="spellStart"/>
      <w:r w:rsidR="002B3AAB" w:rsidRPr="00436F7D">
        <w:t>Theresholding</w:t>
      </w:r>
      <w:proofErr w:type="spellEnd"/>
      <w:r w:rsidR="002B3AAB" w:rsidRPr="00436F7D">
        <w:t xml:space="preserve"> of </w:t>
      </w:r>
      <w:r w:rsidR="002B3AAB" w:rsidRPr="00803079">
        <w:rPr>
          <w:highlight w:val="yellow"/>
        </w:rPr>
        <w:t xml:space="preserve">a linear signal defined in the range [0,2] with </w:t>
      </w:r>
      <w:r w:rsidR="002B3AAB" w:rsidRPr="00803079">
        <w:rPr>
          <w:rFonts w:cstheme="minorHAnsi"/>
          <w:highlight w:val="yellow"/>
        </w:rPr>
        <w:t>λ</w:t>
      </w:r>
      <w:r w:rsidR="00EE1523" w:rsidRPr="00803079">
        <w:rPr>
          <w:highlight w:val="yellow"/>
        </w:rPr>
        <w:t xml:space="preserve">=1 by (b) Hard </w:t>
      </w:r>
      <w:proofErr w:type="spellStart"/>
      <w:r w:rsidR="00086B64" w:rsidRPr="00803079">
        <w:rPr>
          <w:highlight w:val="yellow"/>
        </w:rPr>
        <w:t>thresholding</w:t>
      </w:r>
      <w:proofErr w:type="spellEnd"/>
      <w:r w:rsidR="00086B64" w:rsidRPr="00803079">
        <w:rPr>
          <w:highlight w:val="yellow"/>
        </w:rPr>
        <w:t xml:space="preserve"> and c) S</w:t>
      </w:r>
      <w:r w:rsidR="002B3AAB" w:rsidRPr="00803079">
        <w:rPr>
          <w:highlight w:val="yellow"/>
        </w:rPr>
        <w:t xml:space="preserve">oft </w:t>
      </w:r>
      <w:proofErr w:type="spellStart"/>
      <w:r w:rsidR="002B3AAB" w:rsidRPr="00803079">
        <w:rPr>
          <w:highlight w:val="yellow"/>
        </w:rPr>
        <w:t>thresholding</w:t>
      </w:r>
      <w:proofErr w:type="spellEnd"/>
      <w:r w:rsidR="00086B64" w:rsidRPr="00803079">
        <w:rPr>
          <w:highlight w:val="yellow"/>
        </w:rPr>
        <w:t>.</w:t>
      </w:r>
    </w:p>
    <w:p w:rsidR="00EB4E5F" w:rsidRDefault="00EB4E5F" w:rsidP="00D31B09"/>
    <w:p w:rsidR="00E36286" w:rsidRDefault="00E36286" w:rsidP="00D31B09"/>
    <w:p w:rsidR="003B404E" w:rsidRDefault="00436F7D" w:rsidP="00D31B09">
      <w:r w:rsidRPr="00803079">
        <w:rPr>
          <w:highlight w:val="yellow"/>
        </w:rPr>
        <w:lastRenderedPageBreak/>
        <w:t>The</w:t>
      </w:r>
      <w:r w:rsidRPr="00436F7D">
        <w:t xml:space="preserve"> result of the </w:t>
      </w:r>
      <w:r w:rsidRPr="00803079">
        <w:rPr>
          <w:highlight w:val="yellow"/>
        </w:rPr>
        <w:t>proposed</w:t>
      </w:r>
      <w:r w:rsidRPr="00436F7D">
        <w:t xml:space="preserve"> </w:t>
      </w:r>
      <w:proofErr w:type="spellStart"/>
      <w:r w:rsidR="00C00E6C">
        <w:t>denoising</w:t>
      </w:r>
      <w:proofErr w:type="spellEnd"/>
      <w:r w:rsidR="00C00E6C">
        <w:t xml:space="preserve"> </w:t>
      </w:r>
      <w:r w:rsidRPr="00803079">
        <w:rPr>
          <w:highlight w:val="yellow"/>
        </w:rPr>
        <w:t>method for</w:t>
      </w:r>
      <w:r w:rsidRPr="00436F7D">
        <w:t xml:space="preserve"> </w:t>
      </w:r>
      <w:r w:rsidR="00C00E6C">
        <w:t xml:space="preserve">the captured </w:t>
      </w:r>
      <w:r w:rsidR="00C00E6C" w:rsidRPr="00803079">
        <w:rPr>
          <w:highlight w:val="yellow"/>
        </w:rPr>
        <w:t>MRI image</w:t>
      </w:r>
      <w:r w:rsidRPr="00436F7D">
        <w:t xml:space="preserve"> is represented </w:t>
      </w:r>
      <w:r w:rsidRPr="00803079">
        <w:rPr>
          <w:highlight w:val="yellow"/>
        </w:rPr>
        <w:t>in</w:t>
      </w:r>
      <w:r w:rsidRPr="00436F7D">
        <w:t xml:space="preserve"> Figure</w:t>
      </w:r>
      <w:r>
        <w:t xml:space="preserve"> 4.13.</w:t>
      </w:r>
    </w:p>
    <w:p w:rsidR="008E767C" w:rsidRDefault="00507CDB" w:rsidP="00D31B09">
      <w:r>
        <w:rPr>
          <w:noProof/>
        </w:rPr>
        <w:drawing>
          <wp:anchor distT="0" distB="0" distL="114300" distR="114300" simplePos="0" relativeHeight="251703808" behindDoc="0" locked="0" layoutInCell="1" allowOverlap="1" wp14:anchorId="0D1A922F" wp14:editId="4F66DDD4">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8">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704832" behindDoc="0" locked="0" layoutInCell="1" allowOverlap="1" wp14:anchorId="3858F62B" wp14:editId="47E8958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D31B09"/>
    <w:p w:rsidR="00797B10" w:rsidRPr="000F39EA" w:rsidRDefault="00797B10" w:rsidP="00D31B09">
      <w:r w:rsidRPr="000F39EA">
        <w:rPr>
          <w:b/>
          <w:bCs/>
        </w:rPr>
        <w:t>Figure</w:t>
      </w:r>
      <w:r w:rsidR="002A3EB9" w:rsidRPr="000F39EA">
        <w:rPr>
          <w:b/>
          <w:bCs/>
        </w:rPr>
        <w:t xml:space="preserve"> 4.13</w:t>
      </w:r>
      <w:r w:rsidR="000F39EA" w:rsidRPr="000F39EA">
        <w:rPr>
          <w:b/>
          <w:bCs/>
        </w:rPr>
        <w:t>:</w:t>
      </w:r>
      <w:r w:rsidR="002A3EB9" w:rsidRPr="000F39EA">
        <w:rPr>
          <w:b/>
          <w:bCs/>
        </w:rPr>
        <w:t xml:space="preserve"> </w:t>
      </w:r>
      <w:r w:rsidR="000F39EA">
        <w:t xml:space="preserve">the left image represents the original image, and the right image shows the filtered image using wavelet with soft </w:t>
      </w:r>
      <w:proofErr w:type="spellStart"/>
      <w:r w:rsidR="000F39EA">
        <w:t>theresholdig</w:t>
      </w:r>
      <w:proofErr w:type="spellEnd"/>
      <w:r w:rsidR="000F39EA">
        <w:t xml:space="preserve"> method. </w:t>
      </w:r>
    </w:p>
    <w:p w:rsidR="003B404E" w:rsidRPr="001B3507" w:rsidRDefault="003B404E" w:rsidP="00D31B09"/>
    <w:p w:rsidR="0067393B" w:rsidRPr="0029170C" w:rsidRDefault="00711F3C" w:rsidP="00D31B09">
      <w:r w:rsidRPr="0029170C">
        <w:t xml:space="preserve">Image </w:t>
      </w:r>
      <w:proofErr w:type="spellStart"/>
      <w:r w:rsidRPr="0029170C">
        <w:t>denoising</w:t>
      </w:r>
      <w:proofErr w:type="spellEnd"/>
      <w:r w:rsidR="00A83172" w:rsidRPr="0029170C">
        <w:t xml:space="preserve"> u</w:t>
      </w:r>
      <w:r w:rsidR="00173FD3" w:rsidRPr="0029170C">
        <w:t>sing</w:t>
      </w:r>
      <w:r w:rsidR="00326F30" w:rsidRPr="0029170C">
        <w:t xml:space="preserve"> </w:t>
      </w:r>
      <w:r w:rsidR="0067393B" w:rsidRPr="0029170C">
        <w:t xml:space="preserve">Nonlinear </w:t>
      </w:r>
      <w:r w:rsidR="00DA0801" w:rsidRPr="0029170C">
        <w:t>A</w:t>
      </w:r>
      <w:r w:rsidR="0067393B" w:rsidRPr="0029170C">
        <w:t xml:space="preserve">nisotropic </w:t>
      </w:r>
      <w:r w:rsidR="00DA0801" w:rsidRPr="0029170C">
        <w:t>F</w:t>
      </w:r>
      <w:r w:rsidR="0067393B" w:rsidRPr="0029170C">
        <w:t>iltering</w:t>
      </w:r>
    </w:p>
    <w:p w:rsidR="00951B7C" w:rsidRDefault="009623C2" w:rsidP="00D31B09">
      <w:r w:rsidRPr="004A24FA">
        <w:t xml:space="preserve">The main drawback of the linear filtering </w:t>
      </w:r>
      <w:r w:rsidR="00D61236">
        <w:t>mentioned in sections 4.2.2.1</w:t>
      </w:r>
      <w:r w:rsidR="00925F40" w:rsidRPr="004A24FA">
        <w:t xml:space="preserve"> and </w:t>
      </w:r>
      <w:r w:rsidR="00D61236">
        <w:t>4.2.2.2</w:t>
      </w:r>
      <w:r w:rsidR="00925F40" w:rsidRPr="004A24FA">
        <w:t xml:space="preserve"> </w:t>
      </w:r>
      <w:r w:rsidRPr="004A24FA">
        <w:t>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 by </w:t>
      </w:r>
      <w:proofErr w:type="spellStart"/>
      <w:r w:rsidR="00470928">
        <w:t>Perona</w:t>
      </w:r>
      <w:proofErr w:type="spellEnd"/>
      <w:r w:rsidR="00470928">
        <w:t xml:space="preserve"> and Malic [reference] 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916465">
        <w:rPr>
          <w:highlight w:val="yellow"/>
        </w:rPr>
        <w:t>the</w:t>
      </w:r>
      <w:r w:rsidR="00C256D8">
        <w:t xml:space="preserve"> diffusive procedure </w:t>
      </w:r>
      <w:r w:rsidR="00C256D8" w:rsidRPr="00916465">
        <w:rPr>
          <w:highlight w:val="yellow"/>
        </w:rPr>
        <w:t>is</w:t>
      </w:r>
      <w:r w:rsidR="003F1622">
        <w:t xml:space="preserve"> an inhomogeneous process</w:t>
      </w:r>
      <w:r w:rsidR="006F4F16">
        <w:t xml:space="preserve"> which</w:t>
      </w:r>
      <w:r w:rsidR="00C256D8">
        <w:t xml:space="preserve"> limits the </w:t>
      </w:r>
      <w:r w:rsidR="003F1622">
        <w:t>smoothing in areas of interest which have a larger likelihood to be edges</w:t>
      </w:r>
      <w:r w:rsidR="003924A2">
        <w:t xml:space="preserve"> or boundaries</w:t>
      </w:r>
      <w:r w:rsidR="00C256D8">
        <w:t xml:space="preserve">. </w:t>
      </w:r>
    </w:p>
    <w:p w:rsidR="0034007C" w:rsidRPr="00951B7C" w:rsidRDefault="00BE2A50" w:rsidP="00D31B09">
      <w:r>
        <w:t xml:space="preserve">The </w:t>
      </w:r>
      <w:proofErr w:type="spellStart"/>
      <w:r>
        <w:t>Perona</w:t>
      </w:r>
      <w:proofErr w:type="spellEnd"/>
      <w:r>
        <w:t xml:space="preserve">-Malik filter </w:t>
      </w:r>
      <w:r w:rsidR="00DB530A">
        <w:t>performance is</w:t>
      </w:r>
      <w:r>
        <w:t xml:space="preserve"> based on the mathematical formulation</w:t>
      </w:r>
      <w:r w:rsidR="00377E30">
        <w:t xml:space="preserve"> </w:t>
      </w:r>
      <w:r w:rsidR="00DB530A">
        <w:t>given in equation 4.9</w:t>
      </w:r>
      <w:r w:rsidR="007F66C4">
        <w:t xml:space="preserve">, </w:t>
      </w:r>
      <w:r w:rsidR="00165D48">
        <w:t>w</w:t>
      </w:r>
      <w:r w:rsidR="002F28AC">
        <w:t>h</w:t>
      </w:r>
      <w:r w:rsidR="00584131">
        <w:t xml:space="preserve">ere </w:t>
      </w:r>
      <w:r w:rsidR="006F4F16">
        <w:t xml:space="preserve">the rate of diffusion can be controlled with </w:t>
      </w:r>
      <w:r w:rsidR="00584131" w:rsidRPr="006F4F16">
        <w:t>the diffusion co</w:t>
      </w:r>
      <w:r w:rsidR="002F28AC" w:rsidRPr="006F4F16">
        <w:t>efficient</w:t>
      </w:r>
      <w:r w:rsidR="006F4F16">
        <w:t xml:space="preserve"> c(</w:t>
      </w:r>
      <w:proofErr w:type="spellStart"/>
      <w:proofErr w:type="gramStart"/>
      <w:r w:rsidR="006F4F16">
        <w:t>x,y</w:t>
      </w:r>
      <w:proofErr w:type="gramEnd"/>
      <w:r w:rsidR="006F4F16">
        <w:t>,t</w:t>
      </w:r>
      <w:proofErr w:type="spellEnd"/>
      <w:r w:rsidR="006F4F16">
        <w:t>)</w:t>
      </w:r>
      <w:r w:rsidR="00DB530A">
        <w:t xml:space="preserve">. </w:t>
      </w:r>
    </w:p>
    <w:p w:rsidR="00A06F61" w:rsidRPr="00AF6EBE" w:rsidRDefault="00026A5A" w:rsidP="00D31B09">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t>(4.9)</w:t>
      </w:r>
    </w:p>
    <w:p w:rsidR="00C64E52" w:rsidRPr="00850621" w:rsidRDefault="00C64E52" w:rsidP="00D31B09">
      <w:r w:rsidRPr="006F4F16">
        <w:lastRenderedPageBreak/>
        <w:t>I(</w:t>
      </w:r>
      <w:proofErr w:type="spellStart"/>
      <w:r w:rsidRPr="006F4F16">
        <w:t>x,y,t</w:t>
      </w:r>
      <w:proofErr w:type="spellEnd"/>
      <w:r w:rsidRPr="006F4F16">
        <w:t xml:space="preserve">)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D31B09">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0213B6">
        <w:t xml:space="preserve"> </w:t>
      </w:r>
      <w:proofErr w:type="spellStart"/>
      <w:r w:rsidR="000213B6">
        <w:t>Perona</w:t>
      </w:r>
      <w:proofErr w:type="spellEnd"/>
      <w:r w:rsidR="000213B6">
        <w:t xml:space="preserve"> and Malik [] introduced </w:t>
      </w:r>
      <w:r w:rsidR="00761335">
        <w:t xml:space="preserve">the </w:t>
      </w:r>
      <w:r w:rsidR="005F4978">
        <w:t>two mathe</w:t>
      </w:r>
      <w:r w:rsidR="000213B6">
        <w:t>matical equations</w:t>
      </w:r>
      <w:r w:rsidR="001B5099">
        <w:t xml:space="preserve"> </w:t>
      </w:r>
      <w:r w:rsidR="00761335">
        <w:t>4.10 and 4.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026A5A" w:rsidP="00D31B09">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t>(4.10)</w:t>
      </w:r>
    </w:p>
    <w:p w:rsidR="00A06F61" w:rsidRDefault="0023792E" w:rsidP="00D31B09">
      <w:pPr>
        <w:rPr>
          <w:rFonts w:eastAsiaTheme="minorEastAsia"/>
        </w:rPr>
      </w:pPr>
      <w:r>
        <w:rPr>
          <w:rFonts w:eastAsiaTheme="minorEastAsia"/>
        </w:rPr>
        <w:t xml:space="preserve">    </w:t>
      </w:r>
      <w:r w:rsidR="003047DA">
        <w:rPr>
          <w:rFonts w:eastAsiaTheme="minorEastAsia"/>
        </w:rPr>
        <w:t xml:space="preserve"> </w:t>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4.11)</w:t>
      </w:r>
    </w:p>
    <w:p w:rsidR="00E23325" w:rsidRPr="00AA5495" w:rsidRDefault="00E23325" w:rsidP="00D31B09"/>
    <w:p w:rsidR="00B533CA" w:rsidRDefault="00B533CA" w:rsidP="00D31B09">
      <w:r>
        <w:t>In the equations</w:t>
      </w:r>
      <w:r w:rsidR="00E23325">
        <w:t xml:space="preserve"> 4.10 and 4.11, k is</w:t>
      </w:r>
      <w:r>
        <w:t xml:space="preserve"> conductance parameter, and usually can be selected empirically. Moreover, it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D31B09">
      <w:r>
        <w:t>In addition, t</w:t>
      </w:r>
      <w:r w:rsidR="001F74BB">
        <w:t>he diffusive procedure</w:t>
      </w:r>
      <w:r w:rsidR="000E5C71">
        <w:t xml:space="preserve"> which applies the eq.4.</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0B56FC">
        <w:t xml:space="preserve"> (</w:t>
      </w:r>
      <w:proofErr w:type="spellStart"/>
      <w:proofErr w:type="gramStart"/>
      <w:r w:rsidR="000B56FC">
        <w:t>x,y</w:t>
      </w:r>
      <w:proofErr w:type="spellEnd"/>
      <w:proofErr w:type="gramEnd"/>
      <w:r w:rsidR="000B56FC">
        <w:t xml:space="preserve">) which are weighted according to equation </w:t>
      </w:r>
      <w:r w:rsidR="005B2C42">
        <w:t>4.12, as presented in equation 4.13</w:t>
      </w:r>
      <w:r w:rsidR="00F45EB2">
        <w:t>.</w:t>
      </w:r>
      <w:r w:rsidR="000B56FC">
        <w:t xml:space="preserve"> </w:t>
      </w:r>
    </w:p>
    <w:p w:rsidR="00A4148B" w:rsidRDefault="00A4148B" w:rsidP="00D31B09"/>
    <w:p w:rsidR="0091602D" w:rsidRDefault="00026A5A"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026A5A"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026A5A"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D31B09">
      <w:pPr>
        <w:rPr>
          <w:rFonts w:eastAsiaTheme="minorEastAsia"/>
        </w:rPr>
      </w:pPr>
      <w:r>
        <w:rPr>
          <w:rFonts w:eastAsiaTheme="minorEastAsia"/>
        </w:rPr>
        <w:t xml:space="preserve">  </w:t>
      </w:r>
      <w:r w:rsidR="00EE1FD6">
        <w:rPr>
          <w:rFonts w:eastAsiaTheme="minorEastAsia"/>
        </w:rPr>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4.12)</w:t>
      </w:r>
    </w:p>
    <w:p w:rsidR="0006606A" w:rsidRDefault="009F1C33" w:rsidP="00D31B09">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4.13)</w:t>
      </w:r>
    </w:p>
    <w:p w:rsidR="004441E0" w:rsidRDefault="004441E0" w:rsidP="00D31B09"/>
    <w:p w:rsidR="00181C12" w:rsidRDefault="0065286A" w:rsidP="00D31B09">
      <w:r>
        <w:t>In the equations 4.12 and 4.13, t</w:t>
      </w:r>
      <w:r w:rsidR="00331B66">
        <w:t>he pixel spacing in the image is represented by</w:t>
      </w:r>
      <w:r w:rsidR="00746602">
        <w:t xml:space="preserve"> dx and </w:t>
      </w:r>
      <w:proofErr w:type="spellStart"/>
      <w:r w:rsidR="00746602">
        <w:t>dy</w:t>
      </w:r>
      <w:proofErr w:type="spellEnd"/>
      <w:r w:rsidR="00331B66">
        <w:t xml:space="preserve"> </w:t>
      </w:r>
      <w:r w:rsidR="00B901B7">
        <w:t>Moreover,</w:t>
      </w:r>
      <w:r w:rsidR="00964917">
        <w:t xml:space="preserve"> </w:t>
      </w:r>
      <w:r w:rsidR="00483F5C">
        <w:t>i</w:t>
      </w:r>
      <w:r w:rsidR="00D02045">
        <w:t>n equation 4.13</w:t>
      </w:r>
      <w:r w:rsidR="00F836AD">
        <w:t>,</w:t>
      </w:r>
      <w:r w:rsidR="00112EF3">
        <w:t xml:space="preserve"> </w:t>
      </w:r>
      <w:proofErr w:type="spellStart"/>
      <w:r w:rsidR="00112EF3">
        <w:t>dt</w:t>
      </w:r>
      <w:proofErr w:type="spellEnd"/>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 </w:t>
      </w:r>
      <w:r w:rsidR="009D44A2">
        <w:t xml:space="preserve"> Figure </w:t>
      </w:r>
      <w:r w:rsidR="00E3730B">
        <w:t xml:space="preserve">4.14 shows an image which is </w:t>
      </w:r>
      <w:proofErr w:type="spellStart"/>
      <w:r w:rsidR="00E3730B">
        <w:t>denoised</w:t>
      </w:r>
      <w:proofErr w:type="spellEnd"/>
      <w:r w:rsidR="00E3730B">
        <w:t xml:space="preserve"> using anisotropic filter after </w:t>
      </w:r>
      <w:proofErr w:type="spellStart"/>
      <w:r w:rsidR="00E3730B">
        <w:t>binarization</w:t>
      </w:r>
      <w:proofErr w:type="spellEnd"/>
      <w:r w:rsidR="006E05C5">
        <w:t>.</w:t>
      </w:r>
    </w:p>
    <w:p w:rsidR="00C53B6F" w:rsidRDefault="002A6DC7" w:rsidP="00D31B09">
      <w:pPr>
        <w:rPr>
          <w:rFonts w:cstheme="minorHAnsi"/>
        </w:rPr>
      </w:pPr>
      <w:r>
        <w:rPr>
          <w:noProof/>
        </w:rPr>
        <w:drawing>
          <wp:anchor distT="0" distB="0" distL="114300" distR="114300" simplePos="0" relativeHeight="251706880" behindDoc="0" locked="0" layoutInCell="1" allowOverlap="1" wp14:anchorId="40BD47F1" wp14:editId="387DB19B">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0">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5856" behindDoc="0" locked="0" layoutInCell="1" allowOverlap="1" wp14:anchorId="491364F8" wp14:editId="081559E2">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31B09"/>
    <w:p w:rsidR="00C53B6F" w:rsidRDefault="006E05C5" w:rsidP="00D31B09">
      <w:r w:rsidRPr="006E05C5">
        <w:rPr>
          <w:b/>
          <w:bCs/>
        </w:rPr>
        <w:t>Figure 4.14</w:t>
      </w:r>
      <w:r>
        <w:rPr>
          <w:b/>
          <w:bCs/>
        </w:rPr>
        <w:t xml:space="preserve">: </w:t>
      </w:r>
      <w:r>
        <w:t xml:space="preserve">The left image is the original image and the right image is the </w:t>
      </w:r>
      <w:proofErr w:type="spellStart"/>
      <w:r>
        <w:t>denoised</w:t>
      </w:r>
      <w:proofErr w:type="spellEnd"/>
      <w:r>
        <w:t xml:space="preserve"> image using anisotropic filter after </w:t>
      </w:r>
      <w:proofErr w:type="spellStart"/>
      <w:r>
        <w:t>binarization</w:t>
      </w:r>
      <w:proofErr w:type="spellEnd"/>
      <w:r>
        <w:t xml:space="preserve">. Equation 4.11 is used to for </w:t>
      </w:r>
      <w:r w:rsidR="00D71CC7">
        <w:t>estimation of</w:t>
      </w:r>
      <w:r w:rsidR="00332D08">
        <w:t xml:space="preserve"> the diffusing coefficient.</w:t>
      </w:r>
    </w:p>
    <w:p w:rsidR="00442F9C" w:rsidRDefault="00442F9C" w:rsidP="00D31B09"/>
    <w:p w:rsidR="00A840DE" w:rsidRDefault="00AF4DE2" w:rsidP="00D31B09">
      <w:r>
        <w:t>In conclusion, based on the</w:t>
      </w:r>
      <w:r w:rsidR="0065286A">
        <w:t xml:space="preserve"> results presented in Figure 4.14</w:t>
      </w:r>
      <w:r>
        <w:t xml:space="preserve">, the anisotropic diffusion filtering </w:t>
      </w:r>
      <w:r w:rsidR="00354F59">
        <w:t xml:space="preserve">approach </w:t>
      </w:r>
      <w:r>
        <w:t>has the best performance on the 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 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further processing.</w:t>
      </w:r>
    </w:p>
    <w:p w:rsidR="00A840DE" w:rsidRDefault="00A840DE" w:rsidP="00D31B09"/>
    <w:p w:rsidR="00A840DE" w:rsidRDefault="00A840DE" w:rsidP="00D31B09"/>
    <w:p w:rsidR="005B09B3" w:rsidRDefault="005B09B3" w:rsidP="0007793C">
      <w:pPr>
        <w:pStyle w:val="Heading4"/>
      </w:pPr>
      <w:bookmarkStart w:id="28" w:name="_Toc523161714"/>
      <w:r w:rsidRPr="008A2176">
        <w:t>Image Contrast Enhancement</w:t>
      </w:r>
      <w:bookmarkEnd w:id="28"/>
    </w:p>
    <w:p w:rsidR="008A2176" w:rsidRDefault="0003653A" w:rsidP="00D31B09">
      <w:r w:rsidRPr="00F242B4">
        <w:t>In order to</w:t>
      </w:r>
      <w:r w:rsidR="001D2247" w:rsidRPr="00F242B4">
        <w:t xml:space="preserve"> adjust the intensity value in the image</w:t>
      </w:r>
      <w:r w:rsidR="000E6261" w:rsidRPr="00F242B4">
        <w:t>,</w:t>
      </w:r>
      <w:r w:rsidR="001D2247" w:rsidRPr="00F242B4">
        <w:t xml:space="preserve"> the</w:t>
      </w:r>
      <w:r w:rsidR="001D2247" w:rsidRPr="00F242B4">
        <w:rPr>
          <w:i/>
        </w:rPr>
        <w:t xml:space="preserve"> </w:t>
      </w:r>
      <w:proofErr w:type="spellStart"/>
      <w:r w:rsidR="001D2247" w:rsidRPr="00F242B4">
        <w:rPr>
          <w:i/>
        </w:rPr>
        <w:t>imadjust</w:t>
      </w:r>
      <w:proofErr w:type="spellEnd"/>
      <w:r w:rsidR="001D2247" w:rsidRPr="00F242B4">
        <w:rPr>
          <w:i/>
        </w:rPr>
        <w:t xml:space="preserve">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proofErr w:type="spellStart"/>
      <w:r w:rsidR="00586957" w:rsidRPr="00F242B4">
        <w:rPr>
          <w:i/>
        </w:rPr>
        <w:t>imadjust</w:t>
      </w:r>
      <w:proofErr w:type="spellEnd"/>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722CD5">
        <w:t xml:space="preserve"> </w:t>
      </w:r>
      <w:r w:rsidR="00A55DB7">
        <w:t>The result of this process is represented in Figure 4.15.</w:t>
      </w:r>
    </w:p>
    <w:p w:rsidR="00A840DE" w:rsidRDefault="008B7E46" w:rsidP="00D31B09">
      <w:r>
        <w:rPr>
          <w:noProof/>
        </w:rPr>
        <w:drawing>
          <wp:anchor distT="0" distB="0" distL="114300" distR="114300" simplePos="0" relativeHeight="251708928" behindDoc="0" locked="0" layoutInCell="1" allowOverlap="1" wp14:anchorId="3625FA22" wp14:editId="69F9CBAE">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1">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7904" behindDoc="0" locked="0" layoutInCell="1" allowOverlap="1" wp14:anchorId="2F07D08B" wp14:editId="59D82169">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2">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40DE" w:rsidRDefault="00A840DE" w:rsidP="00D31B09"/>
    <w:p w:rsidR="00A85C2F" w:rsidRDefault="00A85C2F" w:rsidP="00D31B09"/>
    <w:p w:rsidR="00E77364" w:rsidRDefault="00E77364" w:rsidP="0007793C">
      <w:pPr>
        <w:pStyle w:val="Heading4"/>
      </w:pPr>
      <w:bookmarkStart w:id="29" w:name="_Toc523161715"/>
      <w:r w:rsidRPr="00E77364">
        <w:t xml:space="preserve">Image </w:t>
      </w:r>
      <w:proofErr w:type="spellStart"/>
      <w:r w:rsidRPr="00E77364">
        <w:t>Binarization</w:t>
      </w:r>
      <w:bookmarkEnd w:id="29"/>
      <w:proofErr w:type="spellEnd"/>
    </w:p>
    <w:p w:rsidR="00BA7013" w:rsidRDefault="00945BAA" w:rsidP="00D31B09">
      <w:pPr>
        <w:rPr>
          <w:rFonts w:eastAsiaTheme="minorEastAsia"/>
        </w:rPr>
      </w:pPr>
      <w:proofErr w:type="spellStart"/>
      <w:r>
        <w:t>Thresholding</w:t>
      </w:r>
      <w:proofErr w:type="spellEnd"/>
      <w:r>
        <w:t xml:space="preserve"> is a common image processing technique app</w:t>
      </w:r>
      <w:r w:rsidR="00442189">
        <w:t>lied t</w:t>
      </w:r>
      <w:r w:rsidR="007B3800">
        <w:t xml:space="preserve">o gray-scale images for image </w:t>
      </w:r>
      <w:proofErr w:type="spellStart"/>
      <w:r w:rsidR="004C6750">
        <w:t>binarization</w:t>
      </w:r>
      <w:proofErr w:type="spellEnd"/>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27236E">
        <w:rPr>
          <w:highlight w:val="yellow"/>
        </w:rPr>
        <w:t>than the threshold</w:t>
      </w:r>
      <w:r w:rsidR="00594F6B">
        <w:t xml:space="preserve"> </w:t>
      </w:r>
      <w:r w:rsidR="00594F6B" w:rsidRPr="0027236E">
        <w:rPr>
          <w:highlight w:val="yellow"/>
        </w:rPr>
        <w:t>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FD52D8">
        <w:lastRenderedPageBreak/>
        <w:t>equation of</w:t>
      </w:r>
      <w:r w:rsidR="00594F6B">
        <w:t xml:space="preserve"> </w:t>
      </w:r>
      <w:r w:rsidR="00811003">
        <w:t>this</w:t>
      </w:r>
      <w:r w:rsidR="00594F6B">
        <w:t xml:space="preserve"> technique</w:t>
      </w:r>
      <w:r w:rsidR="00B7595E">
        <w:t xml:space="preserve"> is </w:t>
      </w:r>
      <w:r w:rsidR="00FD52D8">
        <w:t xml:space="preserve">presented </w:t>
      </w:r>
      <w:r w:rsidR="00B7595E">
        <w:t xml:space="preserve">in eq. 3.1,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proofErr w:type="spellStart"/>
      <w:r w:rsidR="00B7595E">
        <w:t>analysed</w:t>
      </w:r>
      <w:proofErr w:type="spellEnd"/>
      <w:r w:rsidR="00B7595E">
        <w:t xml:space="preserve"> intensity valu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r w:rsidR="00D745C4" w:rsidRPr="001F5009">
        <w:rPr>
          <w:rFonts w:eastAsiaTheme="minorEastAsia"/>
          <w:highlight w:val="yellow"/>
        </w:rPr>
        <w:t>This method is also called</w:t>
      </w:r>
      <w:r w:rsidR="00D745C4">
        <w:rPr>
          <w:rFonts w:eastAsiaTheme="minorEastAsia"/>
        </w:rPr>
        <w:t xml:space="preserve"> </w:t>
      </w:r>
      <w:r w:rsidR="001026FC">
        <w:rPr>
          <w:rFonts w:eastAsiaTheme="minorEastAsia"/>
        </w:rPr>
        <w:t>segmentation</w:t>
      </w:r>
      <w:r w:rsidR="00D70F92">
        <w:rPr>
          <w:rFonts w:eastAsiaTheme="minorEastAsia"/>
        </w:rPr>
        <w:t>.</w:t>
      </w:r>
    </w:p>
    <w:p w:rsidR="00C21F68" w:rsidRPr="00B7595E" w:rsidRDefault="00C21F68" w:rsidP="00D31B09">
      <w:r>
        <w:rPr>
          <w:noProof/>
        </w:rPr>
        <w:drawing>
          <wp:inline distT="0" distB="0" distL="0" distR="0" wp14:anchorId="5386ACD5" wp14:editId="70A1529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3">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D31B09">
      <w:r>
        <w:t>The difficulty 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MRI </w:t>
      </w:r>
      <w:r w:rsidR="00904C76" w:rsidRPr="001F5009">
        <w:rPr>
          <w:highlight w:val="yellow"/>
        </w:rPr>
        <w:t xml:space="preserve">noise and </w:t>
      </w:r>
      <w:proofErr w:type="spellStart"/>
      <w:r w:rsidR="00904C76" w:rsidRPr="001F5009">
        <w:rPr>
          <w:highlight w:val="yellow"/>
        </w:rPr>
        <w:t>inhomogeneities</w:t>
      </w:r>
      <w:proofErr w:type="spellEnd"/>
      <w:r w:rsidR="00904C76">
        <w:t>.</w:t>
      </w:r>
      <w:r>
        <w:t xml:space="preserve"> </w:t>
      </w:r>
    </w:p>
    <w:p w:rsidR="009D4782" w:rsidRDefault="00442189" w:rsidP="00D31B09">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and the background, the user has to select a threshold</w:t>
      </w:r>
      <w:r w:rsidR="000806C7">
        <w:t xml:space="preserve"> based on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A85C2F" w:rsidRDefault="00A85C2F" w:rsidP="00D31B09">
      <w:r>
        <w:rPr>
          <w:noProof/>
        </w:rPr>
        <w:drawing>
          <wp:inline distT="0" distB="0" distL="0" distR="0" wp14:anchorId="77EAB502" wp14:editId="022F10A1">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4">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D31B09"/>
    <w:p w:rsidR="00324B5F" w:rsidRDefault="00324B5F" w:rsidP="00D31B09"/>
    <w:p w:rsidR="00402652" w:rsidRDefault="00744529" w:rsidP="0007793C">
      <w:pPr>
        <w:pStyle w:val="Heading4"/>
      </w:pPr>
      <w:bookmarkStart w:id="30" w:name="_Toc523161716"/>
      <w:r w:rsidRPr="00744529">
        <w:t>Binary Image Mask</w:t>
      </w:r>
      <w:bookmarkEnd w:id="30"/>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lastRenderedPageBreak/>
        <w:t xml:space="preserve">Therefore, function </w:t>
      </w:r>
      <w:proofErr w:type="spellStart"/>
      <w:r w:rsidR="00CB2D9F" w:rsidRPr="00CB2D9F">
        <w:rPr>
          <w:i/>
        </w:rPr>
        <w:t>bwareaopen</w:t>
      </w:r>
      <w:proofErr w:type="spellEnd"/>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w:t>
      </w:r>
      <w:proofErr w:type="gramStart"/>
      <w:r w:rsidR="00F821C8">
        <w:t>Figure .</w:t>
      </w:r>
      <w:proofErr w:type="gramEnd"/>
    </w:p>
    <w:p w:rsidR="00704FBB" w:rsidRDefault="0071489A" w:rsidP="00D31B09">
      <w:r>
        <w:t xml:space="preserve">However, Z-marker with </w:t>
      </w:r>
      <w:r w:rsidR="006E4A92">
        <w:t>Z-axis indication triangle</w:t>
      </w:r>
      <w:r>
        <w:t xml:space="preserve"> </w:t>
      </w:r>
      <w:r w:rsidR="00567B50">
        <w:t xml:space="preserve">requires </w:t>
      </w:r>
      <w:r w:rsidR="00F75CD0">
        <w:t>a filtering method</w:t>
      </w:r>
      <w:r w:rsidR="00567B50">
        <w:t xml:space="preserve"> to remove the </w:t>
      </w:r>
      <w:r w:rsidR="006E4A92">
        <w:t>triangle which has</w:t>
      </w:r>
      <w:r>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 illustrates</w:t>
      </w:r>
      <w:r w:rsidR="00F75CD0">
        <w:t xml:space="preserve"> the interactive tool for selecting and adjusting polygon vertices </w:t>
      </w:r>
      <w:r w:rsidR="003A56AC">
        <w:t xml:space="preserve">on the image </w:t>
      </w:r>
      <w:r w:rsidR="00F75CD0">
        <w:t>using the mouse.</w:t>
      </w:r>
    </w:p>
    <w:p w:rsidR="00EB2F48" w:rsidRDefault="00E62755" w:rsidP="00D31B09">
      <w:r>
        <w:rPr>
          <w:noProof/>
        </w:rPr>
        <w:drawing>
          <wp:anchor distT="0" distB="0" distL="114300" distR="114300" simplePos="0" relativeHeight="251713024" behindDoc="0" locked="0" layoutInCell="1" allowOverlap="1" wp14:anchorId="629DB08D" wp14:editId="568AF6AD">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5">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6096" behindDoc="0" locked="0" layoutInCell="1" allowOverlap="1" wp14:anchorId="2C263971" wp14:editId="517681C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3DF0AE" id="Straight Arrow Connector 63" o:spid="_x0000_s1026" type="#_x0000_t32" style="position:absolute;margin-left:323.25pt;margin-top:32.65pt;width:34.5pt;height:9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5072" behindDoc="0" locked="0" layoutInCell="1" allowOverlap="1" wp14:anchorId="4A5DDEC6" wp14:editId="0E383B35">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B3FDC" id="Straight Arrow Connector 10" o:spid="_x0000_s1026" type="#_x0000_t32" style="position:absolute;margin-left:316.5pt;margin-top:32.65pt;width:7.5pt;height:45pt;flip:x;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1E441B99" wp14:editId="35E39107">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8D0793" w:rsidRDefault="008D0793"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41B99" id="Text Box 4" o:spid="_x0000_s1099" type="#_x0000_t202" style="position:absolute;left:0;text-align:left;margin-left:291pt;margin-top:10.9pt;width:109.5pt;height:20.2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A/GffbRAIA&#10;AIEEAAAOAAAAAAAAAAAAAAAAAC4CAABkcnMvZTJvRG9jLnhtbFBLAQItABQABgAIAAAAIQDIb7yU&#10;4AAAAAkBAAAPAAAAAAAAAAAAAAAAAJ4EAABkcnMvZG93bnJldi54bWxQSwUGAAAAAAQABADzAAAA&#10;qwUAAAAA&#10;" fillcolor="white [3201]" stroked="f" strokeweight=".5pt">
                <v:textbox>
                  <w:txbxContent>
                    <w:p w:rsidR="008D0793" w:rsidRDefault="008D0793" w:rsidP="00D31B09">
                      <w:r>
                        <w:t>Polygon vertices</w:t>
                      </w:r>
                    </w:p>
                  </w:txbxContent>
                </v:textbox>
              </v:shape>
            </w:pict>
          </mc:Fallback>
        </mc:AlternateContent>
      </w:r>
      <w:r w:rsidR="00C255D2">
        <w:rPr>
          <w:noProof/>
        </w:rPr>
        <w:drawing>
          <wp:anchor distT="0" distB="0" distL="114300" distR="114300" simplePos="0" relativeHeight="251709952" behindDoc="0" locked="0" layoutInCell="1" allowOverlap="1" wp14:anchorId="763F8837" wp14:editId="7E599B8A">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6">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FB0E78" w:rsidRDefault="00E62755" w:rsidP="00D31B09">
      <w:proofErr w:type="gramStart"/>
      <w:r w:rsidRPr="00E62755">
        <w:rPr>
          <w:b/>
          <w:bCs/>
        </w:rPr>
        <w:t xml:space="preserve">Figure </w:t>
      </w:r>
      <w:r w:rsidR="004A48DE">
        <w:rPr>
          <w:b/>
          <w:bCs/>
        </w:rPr>
        <w:t>:</w:t>
      </w:r>
      <w:proofErr w:type="gramEnd"/>
      <w:r w:rsidR="004A48DE">
        <w:rPr>
          <w:b/>
          <w:bCs/>
        </w:rPr>
        <w:t xml:space="preserve"> </w:t>
      </w:r>
      <w:r w:rsidR="004A48DE">
        <w:t>The left image shows the first image masking</w:t>
      </w:r>
      <w:r w:rsidR="00610128">
        <w:t xml:space="preserve"> method</w:t>
      </w:r>
      <w:r w:rsidR="004A48DE">
        <w:t xml:space="preserve"> using a threshold</w:t>
      </w:r>
      <w:r w:rsidR="00610128">
        <w:t xml:space="preserve"> </w:t>
      </w:r>
      <w:r w:rsidR="004A48DE">
        <w:t>to withdraw small objects from the background. The right image represents the polygonal mask</w:t>
      </w:r>
      <w:r w:rsidR="00610128">
        <w:t>ing technique</w:t>
      </w:r>
      <w:r w:rsidR="004A48DE">
        <w:t xml:space="preserve"> to remove the triangle structure from the image. </w:t>
      </w:r>
    </w:p>
    <w:p w:rsidR="00C579E4" w:rsidRDefault="00C579E4" w:rsidP="00D31B09"/>
    <w:p w:rsidR="00F10C0F" w:rsidRDefault="00695244" w:rsidP="00D31B09">
      <w:pPr>
        <w:pStyle w:val="Heading3"/>
      </w:pPr>
      <w:bookmarkStart w:id="31" w:name="_Toc523161717"/>
      <w:r>
        <w:t>Localization and Registration</w:t>
      </w:r>
      <w:bookmarkEnd w:id="31"/>
    </w:p>
    <w:p w:rsidR="00227EDC" w:rsidRDefault="00BE5597" w:rsidP="00D31B09">
      <w:r>
        <w:t>This section is dedicated to the</w:t>
      </w:r>
      <w:r w:rsidR="00EE0952">
        <w:t xml:space="preserve"> implemented methods for</w:t>
      </w:r>
      <w:r>
        <w:t xml:space="preserve"> localization and registration of the Z-frame marker in the MR</w:t>
      </w:r>
      <w:r w:rsidR="00A60187">
        <w:t>I</w:t>
      </w:r>
      <w:r>
        <w:t xml:space="preserve"> image space</w:t>
      </w:r>
      <w:r w:rsidR="00D67CDB">
        <w:t>.</w:t>
      </w:r>
      <w:r w:rsidR="000A7D5D">
        <w:t xml:space="preserve"> The flowchart of the procedures is illustrated in the </w:t>
      </w:r>
      <w:r w:rsidR="000A7D5D">
        <w:lastRenderedPageBreak/>
        <w:t>Figure 4.2. Here, each stage is explained in a subsection and the result is</w:t>
      </w:r>
      <w:r w:rsidR="001500A6">
        <w:t xml:space="preserve"> of them is</w:t>
      </w:r>
      <w:r w:rsidR="000A7D5D">
        <w:t xml:space="preserve"> re</w:t>
      </w:r>
      <w:r w:rsidR="001500A6">
        <w:t>presented and investigated</w:t>
      </w:r>
      <w:r w:rsidR="000A7D5D">
        <w:t>.</w:t>
      </w:r>
    </w:p>
    <w:p w:rsidR="000F0E45" w:rsidRDefault="000F0E45" w:rsidP="00D31B09"/>
    <w:p w:rsidR="000F0E45" w:rsidRDefault="000F0E45" w:rsidP="00D31B09"/>
    <w:p w:rsidR="00BE5597" w:rsidRPr="001D002D" w:rsidRDefault="00227EDC" w:rsidP="0007793C">
      <w:pPr>
        <w:pStyle w:val="Heading4"/>
      </w:pPr>
      <w:bookmarkStart w:id="32" w:name="_Toc523161718"/>
      <w:r w:rsidRPr="001D002D">
        <w:t>Center Detection of the Fiducial Ellipses</w:t>
      </w:r>
      <w:bookmarkEnd w:id="32"/>
      <w:r w:rsidR="00D67CDB" w:rsidRPr="001D002D">
        <w:t xml:space="preserve"> </w:t>
      </w:r>
      <w:r w:rsidR="00BE5597" w:rsidRPr="001D002D">
        <w:t xml:space="preserve"> </w:t>
      </w:r>
    </w:p>
    <w:p w:rsidR="00250ADD" w:rsidRDefault="00250ADD" w:rsidP="00D31B09">
      <w:r w:rsidRPr="00250ADD">
        <w:t xml:space="preserve">Once all 7 ellipses with the size close to the physical size of the marker were detected, the function </w:t>
      </w:r>
      <w:proofErr w:type="spellStart"/>
      <w:r w:rsidRPr="004E29C1">
        <w:rPr>
          <w:i/>
        </w:rPr>
        <w:t>regionprops</w:t>
      </w:r>
      <w:proofErr w:type="spellEnd"/>
      <w:r w:rsidRPr="004E29C1">
        <w:rPr>
          <w:i/>
        </w:rPr>
        <w:t xml:space="preserve">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2</w:t>
      </w:r>
      <w:r w:rsidR="00E61840">
        <w:t xml:space="preserve"> </w:t>
      </w:r>
    </w:p>
    <w:p w:rsidR="00BA2F68" w:rsidRDefault="00A132ED" w:rsidP="00D31B09">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marker </w:t>
      </w:r>
      <w:r w:rsidR="005A67EB">
        <w:t xml:space="preserve">around its axis </w:t>
      </w:r>
      <w:r w:rsidR="003447A2">
        <w:t xml:space="preserve">on the image </w:t>
      </w:r>
      <w:r w:rsidR="0010210C">
        <w:t>automatically.</w:t>
      </w:r>
      <w:r w:rsidR="00294DB6">
        <w:t xml:space="preserve"> </w:t>
      </w:r>
      <w:r w:rsidR="005A67EB">
        <w:t xml:space="preserve"> </w:t>
      </w:r>
    </w:p>
    <w:p w:rsidR="00BA2F68" w:rsidRDefault="00BA2F68" w:rsidP="00D31B09"/>
    <w:p w:rsidR="00BA2F68" w:rsidRDefault="00BA2F68" w:rsidP="00D31B09">
      <w:r>
        <w:rPr>
          <w:noProof/>
        </w:rPr>
        <w:drawing>
          <wp:inline distT="0" distB="0" distL="0" distR="0" wp14:anchorId="4EB0FD2F" wp14:editId="76EDDE3F">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7">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D31B09">
      <w:r>
        <w:rPr>
          <w:b/>
          <w:bCs/>
        </w:rPr>
        <w:t xml:space="preserve">Figure: </w:t>
      </w:r>
      <w:r>
        <w:t>This image illustrates</w:t>
      </w:r>
      <w:r w:rsidR="009B4957">
        <w:t xml:space="preserve"> the binary image with centroid locations</w:t>
      </w:r>
      <w:r w:rsidR="002E69FA">
        <w:t xml:space="preserve"> of the seven fiducial markers. </w:t>
      </w:r>
      <w:r w:rsidR="00275471">
        <w:t>The accurate position of the centroids depends on the pre-processing stage for preserving more relevant signal and suppressing noise.</w:t>
      </w:r>
    </w:p>
    <w:p w:rsidR="007C6601" w:rsidRDefault="007C6601" w:rsidP="00D31B09"/>
    <w:p w:rsidR="005303A9" w:rsidRDefault="005303A9" w:rsidP="00D31B09"/>
    <w:p w:rsidR="00A35962" w:rsidRPr="00FA1D5B" w:rsidRDefault="00496575" w:rsidP="0007793C">
      <w:pPr>
        <w:pStyle w:val="Heading4"/>
      </w:pPr>
      <w:bookmarkStart w:id="33" w:name="_Toc523161719"/>
      <w:r w:rsidRPr="00FA1D5B">
        <w:t xml:space="preserve">Image Rotation </w:t>
      </w:r>
      <w:r w:rsidR="00C7383A">
        <w:t xml:space="preserve">Estimation </w:t>
      </w:r>
      <w:r w:rsidRPr="00FA1D5B">
        <w:t xml:space="preserve">using </w:t>
      </w:r>
      <w:r w:rsidR="00F1106B" w:rsidRPr="00FA1D5B">
        <w:t>Automated Feature Matching</w:t>
      </w:r>
      <w:bookmarkEnd w:id="33"/>
    </w:p>
    <w:p w:rsidR="009D4EC1" w:rsidRDefault="009E5211" w:rsidP="00D31B09">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4A490B">
        <w:t>.</w:t>
      </w:r>
      <w:r w:rsidR="00911261">
        <w:t xml:space="preserve"> It has to be mentioned that both SIFT and SURF methods </w:t>
      </w:r>
      <w:r w:rsidR="009C4E8E">
        <w:t>are based</w:t>
      </w:r>
      <w:r w:rsidR="00A70EB9">
        <w:t xml:space="preserve"> on a</w:t>
      </w:r>
      <w:r w:rsidR="009C4E8E">
        <w:t xml:space="preserve"> detector and </w:t>
      </w:r>
      <w:r w:rsidR="00A70EB9">
        <w:t xml:space="preserve">a </w:t>
      </w:r>
      <w:r w:rsidR="009C4E8E">
        <w:t>descriptor. In this project, both SIFT and SURF are</w:t>
      </w:r>
      <w:r w:rsidR="001D2254">
        <w:t xml:space="preserve"> implemented</w:t>
      </w:r>
      <w:r w:rsidR="00A70EB9">
        <w:t>.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844B3E">
        <w:t xml:space="preserve"> The point </w:t>
      </w:r>
      <w:r w:rsidR="00D20AAC">
        <w:t>matched</w:t>
      </w:r>
      <w:r w:rsidR="00724FCB">
        <w:t xml:space="preserve"> </w:t>
      </w:r>
      <w:r w:rsidR="00193D01">
        <w:t>are shown in Fig.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ing</w:t>
      </w:r>
      <w:r w:rsidRPr="007102CB">
        <w:t xml:space="preserve"> using the sta</w:t>
      </w:r>
      <w:r w:rsidR="00724FCB">
        <w:t xml:space="preserve">tistically robust M-estimator </w:t>
      </w:r>
      <w:proofErr w:type="spellStart"/>
      <w:r w:rsidR="00724FCB">
        <w:t>SA</w:t>
      </w:r>
      <w:r w:rsidRPr="007102CB">
        <w:t>mple</w:t>
      </w:r>
      <w:proofErr w:type="spellEnd"/>
      <w:r w:rsidRPr="007102CB">
        <w:t xml:space="preserve"> Consensus (MSAC) algorithm. </w:t>
      </w:r>
      <w:r w:rsidR="00193D01">
        <w:t>Matching point pairs used in the estimation of the transformation matrix is displayed in Fig.2.</w:t>
      </w:r>
      <w:r w:rsidR="00E052AE">
        <w:t xml:space="preserve"> </w:t>
      </w:r>
      <w:r w:rsidR="002308AE">
        <w:t>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4B287B">
        <w:t xml:space="preserve"> This technique requires the detected features be highly distinctive to be correctly matched with high probability. </w:t>
      </w:r>
    </w:p>
    <w:p w:rsidR="00171A66" w:rsidRDefault="004B287B" w:rsidP="00D31B09">
      <w:r>
        <w:t xml:space="preserve">However, the fiducial markers have a different shape in different imaging slices. In addition, artefacts and noises in MRI have an effect in the roundness of ellipses which make the algorithm unable to find the match features in the images as it is figured in </w:t>
      </w:r>
      <w:proofErr w:type="gramStart"/>
      <w:r>
        <w:t>Fig..</w:t>
      </w:r>
      <w:proofErr w:type="gramEnd"/>
    </w:p>
    <w:p w:rsidR="00A70CDE" w:rsidRDefault="00A70CDE" w:rsidP="00D31B09">
      <w:r>
        <w:rPr>
          <w:noProof/>
        </w:rPr>
        <w:lastRenderedPageBreak/>
        <w:drawing>
          <wp:anchor distT="0" distB="0" distL="114300" distR="114300" simplePos="0" relativeHeight="251561472" behindDoc="0" locked="0" layoutInCell="1" allowOverlap="1" wp14:anchorId="1E73FF7D" wp14:editId="631D27C3">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8">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2496" behindDoc="0" locked="0" layoutInCell="1" allowOverlap="1" wp14:anchorId="708B5D5F" wp14:editId="2D89F72E">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3520" behindDoc="0" locked="0" layoutInCell="1" allowOverlap="1" wp14:anchorId="20DC6852" wp14:editId="429AC5A4">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0">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60448" behindDoc="0" locked="0" layoutInCell="1" allowOverlap="1" wp14:anchorId="469CF2BA" wp14:editId="0E18B4B9">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1">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9424" behindDoc="0" locked="0" layoutInCell="1" allowOverlap="1" wp14:anchorId="64D9C6F1" wp14:editId="11B1EC10">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A70CDE" w:rsidP="00D31B09"/>
    <w:p w:rsidR="00A70CDE" w:rsidRDefault="00A70CDE" w:rsidP="00D31B09"/>
    <w:p w:rsidR="009D4EC1" w:rsidRPr="00C7383A" w:rsidRDefault="009D4EC1" w:rsidP="00D31B09"/>
    <w:p w:rsidR="00BC43F6" w:rsidRPr="00BF3023" w:rsidRDefault="00496575" w:rsidP="0007793C">
      <w:pPr>
        <w:pStyle w:val="Heading4"/>
      </w:pPr>
      <w:bookmarkStart w:id="34" w:name="_Toc523161720"/>
      <w:r>
        <w:rPr>
          <w:rFonts w:cstheme="minorHAnsi"/>
        </w:rPr>
        <w:lastRenderedPageBreak/>
        <w:t xml:space="preserve">Image </w:t>
      </w:r>
      <w:r w:rsidRPr="00670C88">
        <w:t>Rotation</w:t>
      </w:r>
      <w:r>
        <w:rPr>
          <w:rFonts w:cstheme="minorHAnsi"/>
        </w:rPr>
        <w:t xml:space="preserve"> </w:t>
      </w:r>
      <w:r>
        <w:t>using centroids coordinate system</w:t>
      </w:r>
      <w:r w:rsidR="00FA1D5B">
        <w:t>:</w:t>
      </w:r>
      <w:bookmarkEnd w:id="34"/>
    </w:p>
    <w:p w:rsidR="00BC43F6" w:rsidRDefault="008D0C26" w:rsidP="00D31B09">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 xml:space="preserve">the four outer points of the Z-marker has a constant distanc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 xml:space="preserve">h maximum x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 rotate the marker based on that</w:t>
      </w:r>
      <w:r w:rsidR="006E00F9">
        <w:t xml:space="preserve">. </w:t>
      </w:r>
      <w:r w:rsidR="0089383C">
        <w:t xml:space="preserve">As </w:t>
      </w:r>
      <w:r w:rsidR="007A5293">
        <w:t>it is figured</w:t>
      </w:r>
      <w:r w:rsidR="0089383C">
        <w:t xml:space="preserve"> in Fig.1.</w:t>
      </w:r>
      <w:r w:rsidR="00E74C06">
        <w:t xml:space="preserve"> </w:t>
      </w:r>
    </w:p>
    <w:p w:rsidR="00BC43F6" w:rsidRDefault="00BC43F6" w:rsidP="00D31B09"/>
    <w:p w:rsidR="00BC43F6" w:rsidRDefault="00BC43F6" w:rsidP="00D31B09"/>
    <w:p w:rsidR="0089383C" w:rsidRDefault="00BC43F6" w:rsidP="00D31B09">
      <w:r>
        <w:rPr>
          <w:noProof/>
        </w:rPr>
        <w:drawing>
          <wp:inline distT="0" distB="0" distL="0" distR="0" wp14:anchorId="71B9D37D" wp14:editId="00F34CAA">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2">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D31B09">
      <w:r w:rsidRPr="0089383C">
        <w:rPr>
          <w:noProof/>
        </w:rPr>
        <w:lastRenderedPageBreak/>
        <mc:AlternateContent>
          <mc:Choice Requires="wps">
            <w:drawing>
              <wp:anchor distT="0" distB="0" distL="114300" distR="114300" simplePos="0" relativeHeight="251564544" behindDoc="0" locked="0" layoutInCell="1" allowOverlap="1" wp14:anchorId="10D0B8C1" wp14:editId="324C70EC">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8D0793" w:rsidRPr="0089383C" w:rsidRDefault="008D0793" w:rsidP="00D31B09">
                            <w:pPr>
                              <w:pStyle w:val="NormalWeb"/>
                            </w:pPr>
                            <w:r w:rsidRPr="0089383C">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10D0B8C1" id="TextBox 146" o:spid="_x0000_s1100" type="#_x0000_t202" style="position:absolute;left:0;text-align:left;margin-left:82.75pt;margin-top:393pt;width:333.75pt;height:32.3pt;z-index:251564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" filled="f" stroked="f" strokeweight="1pt">
                <v:stroke miterlimit="4"/>
                <v:textbox style="mso-fit-shape-to-text:t" inset="4pt,4pt,4pt,4pt">
                  <w:txbxContent>
                    <w:p w:rsidR="008D0793" w:rsidRPr="0089383C" w:rsidRDefault="008D0793" w:rsidP="00D31B09">
                      <w:pPr>
                        <w:pStyle w:val="NormalWeb"/>
                      </w:pPr>
                      <w:r w:rsidRPr="0089383C">
                        <w:t>Fig .15: Four different possible rotation of the Z-marker</w:t>
                      </w:r>
                    </w:p>
                  </w:txbxContent>
                </v:textbox>
                <w10:wrap anchorx="margin"/>
              </v:shape>
            </w:pict>
          </mc:Fallback>
        </mc:AlternateContent>
      </w:r>
      <w:r w:rsidR="00274BC4">
        <w:rPr>
          <w:noProof/>
        </w:rPr>
        <mc:AlternateContent>
          <mc:Choice Requires="wps">
            <w:drawing>
              <wp:anchor distT="0" distB="0" distL="114300" distR="114300" simplePos="0" relativeHeight="251574784" behindDoc="0" locked="0" layoutInCell="1" allowOverlap="1" wp14:anchorId="3994E48A" wp14:editId="2010595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8D0793" w:rsidRPr="00F22E16" w:rsidRDefault="008D0793"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4E48A" id="Text Box 91" o:spid="_x0000_s1101" type="#_x0000_t202" style="position:absolute;left:0;text-align:left;margin-left:313.5pt;margin-top:175.5pt;width:52.5pt;height:26.25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" fillcolor="white [3201]" stroked="f" strokeweight=".5pt">
                <v:textbox>
                  <w:txbxContent>
                    <w:p w:rsidR="008D0793" w:rsidRPr="00F22E16" w:rsidRDefault="008D0793"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3760" behindDoc="0" locked="0" layoutInCell="1" allowOverlap="1" wp14:anchorId="2E3F25AF" wp14:editId="47957953">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8D0793" w:rsidRPr="00F22E16" w:rsidRDefault="008D0793"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25AF" id="Text Box 90" o:spid="_x0000_s1102" type="#_x0000_t202" style="position:absolute;left:0;text-align:left;margin-left:116.25pt;margin-top:176.25pt;width:51pt;height:26.25pt;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BOSm/1DAgAA&#10;ggQAAA4AAAAAAAAAAAAAAAAALgIAAGRycy9lMm9Eb2MueG1sUEsBAi0AFAAGAAgAAAAhAGWU5HHg&#10;AAAACwEAAA8AAAAAAAAAAAAAAAAAnQQAAGRycy9kb3ducmV2LnhtbFBLBQYAAAAABAAEAPMAAACq&#10;BQAAAAA=&#10;" fillcolor="white [3201]" stroked="f" strokeweight=".5pt">
                <v:textbox>
                  <w:txbxContent>
                    <w:p w:rsidR="008D0793" w:rsidRPr="00F22E16" w:rsidRDefault="008D0793"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5808" behindDoc="0" locked="0" layoutInCell="1" allowOverlap="1" wp14:anchorId="4C5C3B52" wp14:editId="095C8E49">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D0793" w:rsidRPr="00F22E16" w:rsidRDefault="008D0793"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5C3B52" id="Text Box 92" o:spid="_x0000_s1103" type="#_x0000_t202" style="position:absolute;left:0;text-align:left;margin-left:323.25pt;margin-top:356.25pt;width:43.5pt;height:26.25pt;z-index:251575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DtibuLQwIA&#10;AIIEAAAOAAAAAAAAAAAAAAAAAC4CAABkcnMvZTJvRG9jLnhtbFBLAQItABQABgAIAAAAIQBu5v/Y&#10;4QAAAAsBAAAPAAAAAAAAAAAAAAAAAJ0EAABkcnMvZG93bnJldi54bWxQSwUGAAAAAAQABADzAAAA&#10;qwUAAAAA&#10;" fillcolor="white [3201]" stroked="f" strokeweight=".5pt">
                <v:textbox>
                  <w:txbxContent>
                    <w:p w:rsidR="008D0793" w:rsidRPr="00F22E16" w:rsidRDefault="008D0793"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2736" behindDoc="0" locked="0" layoutInCell="1" allowOverlap="1" wp14:anchorId="3ECB43A9" wp14:editId="16EF8CA1">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D0793" w:rsidRPr="00F22E16" w:rsidRDefault="008D0793"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CB43A9" id="Text Box 89" o:spid="_x0000_s1104" type="#_x0000_t202" style="position:absolute;left:0;text-align:left;margin-left:124.5pt;margin-top:359.95pt;width:43.5pt;height:26.25pt;z-index:25157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F3oNHVE&#10;AgAAggQAAA4AAAAAAAAAAAAAAAAALgIAAGRycy9lMm9Eb2MueG1sUEsBAi0AFAAGAAgAAAAhAKj6&#10;uDziAAAACwEAAA8AAAAAAAAAAAAAAAAAngQAAGRycy9kb3ducmV2LnhtbFBLBQYAAAAABAAEAPMA&#10;AACtBQAAAAA=&#10;" fillcolor="white [3201]" stroked="f" strokeweight=".5pt">
                <v:textbox>
                  <w:txbxContent>
                    <w:p w:rsidR="008D0793" w:rsidRPr="00F22E16" w:rsidRDefault="008D0793"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8640" behindDoc="0" locked="0" layoutInCell="1" allowOverlap="1" wp14:anchorId="7EF2B4FB" wp14:editId="4015FFBD">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8D0793" w:rsidRDefault="008D0793"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2B4FB" id="Text Box 84" o:spid="_x0000_s1105" type="#_x0000_t202" style="position:absolute;left:0;text-align:left;margin-left:166.5pt;margin-top:135pt;width:63.75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" fillcolor="white [3201]" stroked="f" strokeweight=".5pt">
                <v:textbox>
                  <w:txbxContent>
                    <w:p w:rsidR="008D0793" w:rsidRDefault="008D0793"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71712" behindDoc="0" locked="0" layoutInCell="1" allowOverlap="1" wp14:anchorId="2700C78F" wp14:editId="63F480E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1B7932" id="Straight Arrow Connector 88" o:spid="_x0000_s1026" type="#_x0000_t32" style="position:absolute;margin-left:108pt;margin-top:113.25pt;width:61.5pt;height:32.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70688" behindDoc="0" locked="0" layoutInCell="1" allowOverlap="1" wp14:anchorId="36011FF7" wp14:editId="6434139B">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8D0793" w:rsidRDefault="008D0793"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11FF7" id="Text Box 86" o:spid="_x0000_s1106" type="#_x0000_t202" style="position:absolute;left:0;text-align:left;margin-left:160.5pt;margin-top:324.75pt;width:66pt;height:23.25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" fillcolor="white [3201]" stroked="f" strokeweight=".5pt">
                <v:textbox>
                  <w:txbxContent>
                    <w:p w:rsidR="008D0793" w:rsidRDefault="008D0793"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3CE10916" wp14:editId="20265A6D">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1EA40D" id="Straight Arrow Connector 85" o:spid="_x0000_s1026" type="#_x0000_t32" style="position:absolute;margin-left:167.25pt;margin-top:309pt;width:12.75pt;height: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5568" behindDoc="0" locked="0" layoutInCell="1" allowOverlap="1" wp14:anchorId="7A67BB5F" wp14:editId="788C190E">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3">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D31B09">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fig </w:t>
      </w:r>
      <w:proofErr w:type="gramStart"/>
      <w:r w:rsidR="006D07AA">
        <w:t>a</w:t>
      </w:r>
      <w:proofErr w:type="gramEnd"/>
      <w:r w:rsidR="006D07AA">
        <w:t xml:space="preserve"> or b, and if it has two neighbors </w:t>
      </w:r>
      <w:r w:rsidR="00D01E6B">
        <w:t>fig c and d are possible.</w:t>
      </w:r>
      <w:r w:rsidR="002F2EE0">
        <w:t xml:space="preserve"> </w:t>
      </w:r>
      <w:r w:rsidR="00A554AA">
        <w:t>Then</w:t>
      </w:r>
      <w:r w:rsidR="00F4155E">
        <w:t>,</w:t>
      </w:r>
      <w:r w:rsidR="00A554AA">
        <w:t xml:space="preserve"> algorithm searches for a point called </w:t>
      </w:r>
      <w:proofErr w:type="spellStart"/>
      <w:r w:rsidR="00A554AA" w:rsidRPr="00A554AA">
        <w:rPr>
          <w:i/>
          <w:iCs/>
        </w:rPr>
        <w:t>innerpoint</w:t>
      </w:r>
      <w:proofErr w:type="spellEnd"/>
      <w:r w:rsidR="00A554AA">
        <w:rPr>
          <w:i/>
          <w:iCs/>
        </w:rPr>
        <w:t xml:space="preserve">, </w:t>
      </w:r>
      <w:r w:rsidR="00A554AA">
        <w:t>which is located between p1 or p7 and the po</w:t>
      </w:r>
      <w:r w:rsidR="000F12FC">
        <w:t xml:space="preserve">int with a minimum y coordinate as it is shown in Fig.1. </w:t>
      </w:r>
      <w:r w:rsidR="00263FD8">
        <w:t>Hence, one</w:t>
      </w:r>
      <w:r w:rsidR="006058F0">
        <w:t xml:space="preserve"> type of</w:t>
      </w:r>
      <w:r w:rsidR="00263FD8">
        <w:t xml:space="preserve"> </w:t>
      </w:r>
      <w:r w:rsidR="001505D6">
        <w:t xml:space="preserve">the </w:t>
      </w:r>
      <w:r w:rsidR="006058F0">
        <w:t xml:space="preserve">rotation is </w:t>
      </w:r>
      <w:r w:rsidR="00740BB5">
        <w:t xml:space="preserve">determined by the algorithm. </w:t>
      </w:r>
      <w:r w:rsidR="00D01829">
        <w:t>The rotation angle</w:t>
      </w:r>
      <w:r w:rsidR="00384072">
        <w:t xml:space="preserve"> </w:t>
      </w:r>
      <w:r w:rsidR="00384072" w:rsidRPr="00384072">
        <w:rPr>
          <w:rFonts w:ascii="Cambria Math" w:hAnsi="Cambria Math" w:cs="Cambria Math"/>
        </w:rPr>
        <w:t>𝜃</w:t>
      </w:r>
      <w:r w:rsidR="00D01829">
        <w:t xml:space="preserve"> </w:t>
      </w:r>
      <w:r w:rsidR="00384072">
        <w:t>is defined in equation1.</w:t>
      </w:r>
    </w:p>
    <w:p w:rsidR="00384072" w:rsidRDefault="005320F1" w:rsidP="00D31B09">
      <w:pPr>
        <w:rPr>
          <w:rFonts w:cstheme="minorHAnsi"/>
        </w:rPr>
      </w:pPr>
      <w:r w:rsidRPr="00384072">
        <w:rPr>
          <w:rFonts w:ascii="Cambria Math" w:hAnsi="Cambria Math" w:cs="Cambria Math"/>
        </w:rPr>
        <w:t>𝜃</w:t>
      </w:r>
      <w:r>
        <w:t>=β+D</w:t>
      </w:r>
    </w:p>
    <w:p w:rsidR="00384072" w:rsidRDefault="00384072" w:rsidP="00D31B09">
      <w:r>
        <w:rPr>
          <w:rFonts w:ascii="Cambria Math" w:hAnsi="Cambria Math" w:cs="Cambria Math"/>
        </w:rPr>
        <w:t>β</w:t>
      </w:r>
      <w:r w:rsidRPr="00384072">
        <w:t xml:space="preserve">= </w:t>
      </w:r>
      <w:r w:rsidRPr="00384072">
        <w:rPr>
          <w:rFonts w:ascii="Cambria Math" w:hAnsi="Cambria Math" w:cs="Cambria Math"/>
        </w:rPr>
        <w:t>𝛼</w:t>
      </w:r>
      <w:r w:rsidRPr="00384072">
        <w:t>-45</w:t>
      </w:r>
    </w:p>
    <w:p w:rsidR="005E454A" w:rsidRDefault="00384072" w:rsidP="00D31B0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passes through p1 and is parallel to the y axis</w:t>
      </w:r>
      <w:r w:rsidR="00253A42">
        <w:t xml:space="preserve"> as it is </w:t>
      </w:r>
      <w:r w:rsidR="00AA1642">
        <w:t>presented</w:t>
      </w:r>
      <w:r w:rsidR="00253A42">
        <w:t xml:space="preserve"> in Fig1</w:t>
      </w:r>
      <w:r w:rsidR="004F231F">
        <w:t xml:space="preserve">. </w:t>
      </w:r>
      <w:r w:rsidR="00BF1AE9">
        <w:t xml:space="preserve"> D corresponds to the </w:t>
      </w:r>
      <w:r w:rsidR="00DA3EB3">
        <w:t xml:space="preserve">defined </w:t>
      </w:r>
      <w:r w:rsidR="00BF1AE9">
        <w:t xml:space="preserve">angle that </w:t>
      </w:r>
      <w:r w:rsidR="00DA3EB3">
        <w:t>is di</w:t>
      </w:r>
      <w:r w:rsidR="004B59DD">
        <w:t>fferent in each</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AC1439" w:rsidRPr="00803079">
        <w:rPr>
          <w:rFonts w:cstheme="minorHAnsi"/>
          <w:highlight w:val="yellow"/>
        </w:rPr>
        <w:t xml:space="preserve">. </w:t>
      </w:r>
      <w:r w:rsidR="00363E71" w:rsidRPr="00803079">
        <w:rPr>
          <w:rFonts w:cstheme="minorHAnsi"/>
          <w:highlight w:val="yellow"/>
        </w:rPr>
        <w:t xml:space="preserve">The </w:t>
      </w:r>
      <w:r w:rsidR="00363E71" w:rsidRPr="00803079">
        <w:rPr>
          <w:rFonts w:cstheme="minorHAnsi"/>
          <w:highlight w:val="yellow"/>
        </w:rPr>
        <w:lastRenderedPageBreak/>
        <w:t xml:space="preserve">ordered set of fiducial point coordinates </w:t>
      </w:r>
      <w:r w:rsidR="00363E71" w:rsidRPr="00803079">
        <w:rPr>
          <w:rFonts w:cstheme="minorHAnsi"/>
          <w:i/>
          <w:highlight w:val="yellow"/>
        </w:rPr>
        <w:t xml:space="preserve">P’ </w:t>
      </w:r>
      <w:r w:rsidR="00363E71" w:rsidRPr="00803079">
        <w:rPr>
          <w:rFonts w:cstheme="minorHAnsi"/>
          <w:highlight w:val="yellow"/>
        </w:rPr>
        <w:t>are then applied to compute the 6-DOF pose of the Z-frame with respect to the image plane. Finally, the computed frame position and orientation is used to compute</w:t>
      </w:r>
      <w:r w:rsidR="00363E71">
        <w:rPr>
          <w:rFonts w:cstheme="minorHAnsi"/>
        </w:rPr>
        <w:t xml:space="preserve"> the required motion of the robotic device to reach the target pose.</w:t>
      </w:r>
      <w:r w:rsidR="0031601F">
        <w:rPr>
          <w:rFonts w:cstheme="minorHAnsi"/>
        </w:rPr>
        <w:t xml:space="preserve"> </w:t>
      </w:r>
    </w:p>
    <w:p w:rsidR="00BD5989" w:rsidRPr="00BD5989" w:rsidRDefault="00BD5989" w:rsidP="0007793C">
      <w:pPr>
        <w:pStyle w:val="Heading4"/>
      </w:pPr>
      <w:bookmarkStart w:id="35" w:name="_Toc523161721"/>
      <w:r w:rsidRPr="00BD5989">
        <w:t>Distance calculation and calibration</w:t>
      </w:r>
      <w:bookmarkEnd w:id="35"/>
    </w:p>
    <w:p w:rsidR="00DD104B" w:rsidRDefault="00883F5B" w:rsidP="00D31B09">
      <w:pPr>
        <w:rPr>
          <w:rFonts w:cstheme="minorHAnsi"/>
          <w:color w:val="000000"/>
        </w:rPr>
      </w:pPr>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036145">
        <w:t xml:space="preserve"> influence the </w:t>
      </w:r>
      <w:r w:rsidR="00643005">
        <w:t>distance</w:t>
      </w:r>
      <w:r w:rsidR="00036145">
        <w:t>.</w:t>
      </w:r>
      <w:r w:rsidR="004D0B1E">
        <w:t xml:space="preserve"> To </w:t>
      </w:r>
      <w:r w:rsidR="00FE43C4">
        <w:t xml:space="preserve">overcome this problems, </w:t>
      </w:r>
      <w:r w:rsidR="006F1D98">
        <w:t xml:space="preserve">a coefficient is </w:t>
      </w:r>
      <w:r w:rsidR="00B857F7">
        <w:t xml:space="preserve">calculated based on equation 1. Wher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 xml:space="preserve">row spacing or vertical spacing in mm, </w:t>
      </w:r>
      <w:r w:rsidR="00E978F6" w:rsidRPr="00874136">
        <w:rPr>
          <w:rFonts w:cstheme="minorHAnsi"/>
          <w:i/>
          <w:iCs/>
          <w:color w:val="000000"/>
        </w:rPr>
        <w:t>µy</w:t>
      </w:r>
      <w:r w:rsidR="00E978F6">
        <w:rPr>
          <w:rFonts w:cstheme="minorHAnsi"/>
          <w:color w:val="000000"/>
        </w:rPr>
        <w:t xml:space="preserve"> is the column spacing or horizontal spacing in mm</w:t>
      </w:r>
      <w:r w:rsidR="008831D4">
        <w:rPr>
          <w:rFonts w:cstheme="minorHAnsi"/>
          <w:color w:val="000000"/>
        </w:rPr>
        <w:t>, Pi is the center points of the fiducial markers and d is the Euclidean distance between points.</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etween points in physical space in mm.</w:t>
      </w:r>
    </w:p>
    <w:p w:rsidR="000E02F7" w:rsidRDefault="000E02F7" w:rsidP="00D31B09"/>
    <w:p w:rsidR="00AC1955" w:rsidRDefault="000E02F7" w:rsidP="00D31B09">
      <w:r w:rsidRPr="00B365D2">
        <w:t>µx</w:t>
      </w:r>
      <w:r w:rsidRPr="000E02F7">
        <w:t xml:space="preserve"> </w:t>
      </w:r>
      <w:r w:rsidR="00AC1955" w:rsidRPr="000E02F7">
        <w:t>=</w:t>
      </w:r>
      <w:r w:rsidRPr="000E02F7">
        <w:t xml:space="preserve"> (</w:t>
      </w:r>
      <w:r w:rsidR="000A3EE0">
        <w:t>|</w:t>
      </w:r>
      <w:r w:rsidR="0010475E">
        <w:t>d’</w:t>
      </w:r>
      <w:r w:rsidR="000A3EE0">
        <w:t>/d</w:t>
      </w:r>
      <w:r w:rsidR="00997BF1">
        <w:t xml:space="preserve"> </w:t>
      </w:r>
      <w:r w:rsidR="000A3EE0">
        <w:t>(P5,</w:t>
      </w:r>
      <w:r w:rsidR="00997BF1">
        <w:t xml:space="preserve"> </w:t>
      </w:r>
      <w:r w:rsidR="000A3EE0">
        <w:t>P3)</w:t>
      </w:r>
      <w:r w:rsidR="00997BF1">
        <w:t xml:space="preserve"> </w:t>
      </w:r>
      <w:r w:rsidR="000A3EE0">
        <w:t>|</w:t>
      </w:r>
      <w:r w:rsidRPr="000E02F7">
        <w:t>+</w:t>
      </w:r>
      <w:r w:rsidR="000A3EE0">
        <w:t>abs|40/d</w:t>
      </w:r>
      <w:r w:rsidR="00997BF1">
        <w:t xml:space="preserve"> </w:t>
      </w:r>
      <w:r w:rsidR="000A3EE0">
        <w:t>(P1,</w:t>
      </w:r>
      <w:r w:rsidR="00997BF1">
        <w:t xml:space="preserve"> </w:t>
      </w:r>
      <w:r w:rsidR="000A3EE0">
        <w:t>P</w:t>
      </w:r>
      <w:r w:rsidR="00997BF1">
        <w:t>7) |)</w:t>
      </w:r>
      <w:r w:rsidRPr="000E02F7">
        <w:t>/2</w:t>
      </w:r>
    </w:p>
    <w:p w:rsidR="00C31DBD" w:rsidRDefault="00C31DBD" w:rsidP="00D31B09"/>
    <w:p w:rsidR="004B2857" w:rsidRDefault="004B2857" w:rsidP="00D31B09">
      <w:r>
        <w:t>µy</w:t>
      </w:r>
      <w:r w:rsidRPr="000E02F7">
        <w:t xml:space="preserve"> = (</w:t>
      </w:r>
      <w:r>
        <w:t>|</w:t>
      </w:r>
      <w:r w:rsidR="0010475E">
        <w:t>d’</w:t>
      </w:r>
      <w:r>
        <w:t xml:space="preserve">/d </w:t>
      </w:r>
      <w:r w:rsidR="00341C68">
        <w:t>(P3</w:t>
      </w:r>
      <w:r>
        <w:t xml:space="preserve">, </w:t>
      </w:r>
      <w:r w:rsidR="00341C68">
        <w:t>P1</w:t>
      </w:r>
      <w:r>
        <w:t>) |</w:t>
      </w:r>
      <w:r w:rsidRPr="000E02F7">
        <w:t>+</w:t>
      </w:r>
      <w:r>
        <w:t>abs|40/d (P</w:t>
      </w:r>
      <w:r w:rsidR="00341C68">
        <w:t>5</w:t>
      </w:r>
      <w:r>
        <w:t>, P7) |)</w:t>
      </w:r>
      <w:r w:rsidRPr="000E02F7">
        <w:t>/2</w:t>
      </w:r>
    </w:p>
    <w:p w:rsidR="00B365D2" w:rsidRDefault="00B365D2" w:rsidP="00D31B09"/>
    <w:p w:rsidR="00C17118" w:rsidRDefault="00C17118" w:rsidP="00D31B09"/>
    <w:p w:rsidR="00B857F7" w:rsidRPr="008B0B7C" w:rsidRDefault="008B0B7C" w:rsidP="00D31B09">
      <w:r>
        <w:t>Figure represents the pixel spacing in vertical and horizontal direction.</w:t>
      </w:r>
    </w:p>
    <w:p w:rsidR="00B857F7" w:rsidRDefault="00B857F7" w:rsidP="00D31B09"/>
    <w:p w:rsidR="00B857F7" w:rsidRDefault="007B6AF9" w:rsidP="00D31B09">
      <w:r>
        <w:rPr>
          <w:noProof/>
        </w:rPr>
        <w:lastRenderedPageBreak/>
        <mc:AlternateContent>
          <mc:Choice Requires="wps">
            <w:drawing>
              <wp:anchor distT="0" distB="0" distL="114300" distR="114300" simplePos="0" relativeHeight="251577856" behindDoc="0" locked="0" layoutInCell="1" allowOverlap="1" wp14:anchorId="31AA1D81" wp14:editId="663ABB99">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8D0793" w:rsidRPr="008D6AB0" w:rsidRDefault="008D0793" w:rsidP="00FA2990">
                            <w:pPr>
                              <w:pStyle w:val="Caption"/>
                            </w:pPr>
                            <w:r w:rsidRPr="008D6AB0">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w:t>
                            </w:r>
                            <w:r>
                              <w:fldChar w:fldCharType="end"/>
                            </w:r>
                            <w:r w:rsidRPr="008D6AB0">
                              <w:t xml:space="preserve"> Example of Pixel Spacing Value Order</w:t>
                            </w:r>
                          </w:p>
                          <w:p w:rsidR="008D0793" w:rsidRPr="00A90301" w:rsidRDefault="008D0793" w:rsidP="00D31B09">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A1D81" id="Text Box 68" o:spid="_x0000_s1107" type="#_x0000_t202" style="position:absolute;left:0;text-align:left;margin-left:95.15pt;margin-top:234.4pt;width:288.75pt;height:.05pt;z-index:25157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" stroked="f">
                <v:textbox style="mso-fit-shape-to-text:t" inset="0,0,0,0">
                  <w:txbxContent>
                    <w:p w:rsidR="008D0793" w:rsidRPr="008D6AB0" w:rsidRDefault="008D0793" w:rsidP="00FA2990">
                      <w:pPr>
                        <w:pStyle w:val="Caption"/>
                      </w:pPr>
                      <w:r w:rsidRPr="008D6AB0">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w:t>
                      </w:r>
                      <w:r>
                        <w:fldChar w:fldCharType="end"/>
                      </w:r>
                      <w:r w:rsidRPr="008D6AB0">
                        <w:t xml:space="preserve"> Example of Pixel Spacing Value Order</w:t>
                      </w:r>
                    </w:p>
                    <w:p w:rsidR="008D0793" w:rsidRPr="00A90301" w:rsidRDefault="008D0793" w:rsidP="00D31B09">
                      <w:r>
                        <w:t xml:space="preserve">Source: </w:t>
                      </w:r>
                      <w:r w:rsidRPr="00A90301">
                        <w:t>https://dicom.innolitics.com/ciods/ct-image/image-plane/00280030</w:t>
                      </w:r>
                    </w:p>
                  </w:txbxContent>
                </v:textbox>
                <w10:wrap type="topAndBottom"/>
              </v:shape>
            </w:pict>
          </mc:Fallback>
        </mc:AlternateContent>
      </w:r>
      <w:r>
        <w:rPr>
          <w:noProof/>
        </w:rPr>
        <w:drawing>
          <wp:anchor distT="0" distB="0" distL="114300" distR="114300" simplePos="0" relativeHeight="251576832" behindDoc="0" locked="0" layoutInCell="1" allowOverlap="1" wp14:anchorId="763BBF56" wp14:editId="6D282F84">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74">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D31B09">
      <w:r>
        <w:t>In the next step, the</w:t>
      </w:r>
      <w:r w:rsidR="00A47A50" w:rsidRPr="005849F0">
        <w:t xml:space="preserve"> coordinate of the centers </w:t>
      </w:r>
      <w:r w:rsidR="00B24B3F">
        <w:t>is</w:t>
      </w:r>
      <w:r w:rsidR="00A47A50" w:rsidRPr="005849F0">
        <w:t xml:space="preserve"> transferred to</w:t>
      </w:r>
      <w:r w:rsidR="0087378F">
        <w:t xml:space="preserve"> the center of the z-marker.</w:t>
      </w:r>
    </w:p>
    <w:p w:rsidR="009C5B8D" w:rsidRDefault="009C5B8D" w:rsidP="00D31B09">
      <w:r w:rsidRPr="00A906E4">
        <w:rPr>
          <w:noProof/>
        </w:rPr>
        <w:drawing>
          <wp:anchor distT="0" distB="0" distL="114300" distR="114300" simplePos="0" relativeHeight="251578880" behindDoc="0" locked="0" layoutInCell="1" allowOverlap="1" wp14:anchorId="39B3BCBC" wp14:editId="3F5C53C9">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5">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D31B09"/>
    <w:p w:rsidR="00DC25C4" w:rsidRPr="004825FC" w:rsidRDefault="00DC25C4" w:rsidP="0007793C">
      <w:pPr>
        <w:pStyle w:val="Heading4"/>
        <w:rPr>
          <w:sz w:val="30"/>
          <w:szCs w:val="30"/>
        </w:rPr>
      </w:pPr>
      <w:bookmarkStart w:id="36" w:name="_Toc523161722"/>
      <w:r>
        <w:t>Marker Alignment Calculations</w:t>
      </w:r>
      <w:bookmarkEnd w:id="36"/>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A97FDD">
        <w:t xml:space="preserve"> 1, and </w:t>
      </w:r>
      <w:r w:rsidR="00A97FDD">
        <w:lastRenderedPageBreak/>
        <w:t>2</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xml:space="preserve">, and </w:t>
      </w:r>
      <w:proofErr w:type="spellStart"/>
      <w:r w:rsidR="000D36F2">
        <w:rPr>
          <w:rFonts w:eastAsiaTheme="minorEastAsia"/>
        </w:rPr>
        <w:t>p</w:t>
      </w:r>
      <w:r w:rsidR="000D36F2">
        <w:rPr>
          <w:rFonts w:eastAsiaTheme="minorEastAsia"/>
          <w:i/>
          <w:iCs/>
          <w:vertAlign w:val="subscript"/>
        </w:rPr>
        <w:t>iMR</w:t>
      </w:r>
      <w:proofErr w:type="spellEnd"/>
      <w:r w:rsidR="000D36F2">
        <w:rPr>
          <w:rFonts w:eastAsiaTheme="minorEastAsia"/>
          <w:i/>
          <w:iCs/>
          <w:vertAlign w:val="subscript"/>
        </w:rPr>
        <w:t xml:space="preserve"> </w:t>
      </w:r>
      <w:r w:rsidR="000D36F2">
        <w:rPr>
          <w:rFonts w:eastAsiaTheme="minorEastAsia"/>
        </w:rPr>
        <w:t xml:space="preserve"> is the centroid of ellipse </w:t>
      </w:r>
      <w:proofErr w:type="spellStart"/>
      <w:r w:rsidR="000D36F2">
        <w:rPr>
          <w:rFonts w:eastAsiaTheme="minorEastAsia"/>
          <w:i/>
          <w:iCs/>
        </w:rPr>
        <w:t>i</w:t>
      </w:r>
      <w:proofErr w:type="spellEnd"/>
      <w:r w:rsidR="000D36F2">
        <w:rPr>
          <w:rFonts w:eastAsiaTheme="minorEastAsia"/>
        </w:rPr>
        <w:t xml:space="preserve"> identified in MR image.</w:t>
      </w:r>
    </w:p>
    <w:p w:rsidR="00EF1DAA" w:rsidRDefault="00EF1DAA" w:rsidP="00D31B09"/>
    <w:p w:rsidR="005579DE" w:rsidRDefault="00026A5A" w:rsidP="00D31B09">
      <w:pPr>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p>
    <w:p w:rsidR="001E6535" w:rsidRPr="00143982" w:rsidRDefault="00143982" w:rsidP="00D31B09">
      <w:r>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p>
    <w:p w:rsidR="001E6535" w:rsidRDefault="001E6535" w:rsidP="00D31B09"/>
    <w:p w:rsidR="001E6535" w:rsidRPr="001A072C" w:rsidRDefault="00026A5A" w:rsidP="00D31B09">
      <m:oMathPara>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m:oMathPara>
    </w:p>
    <w:p w:rsidR="001A072C" w:rsidRDefault="001A072C" w:rsidP="00D31B09"/>
    <w:p w:rsidR="001A072C" w:rsidRPr="00E27F7B" w:rsidRDefault="001A072C" w:rsidP="00D31B09"/>
    <w:p w:rsidR="0042658E" w:rsidRPr="0042658E" w:rsidRDefault="00E95342" w:rsidP="0007793C">
      <w:pPr>
        <w:pStyle w:val="Heading4"/>
        <w:rPr>
          <w:sz w:val="30"/>
          <w:szCs w:val="30"/>
        </w:rPr>
      </w:pPr>
      <w:bookmarkStart w:id="37" w:name="_Toc523161723"/>
      <w:r>
        <w:t xml:space="preserve">Angle Calculation </w:t>
      </w:r>
      <w:r w:rsidR="005D75FE">
        <w:t>of the MR Image Plane and Z-</w:t>
      </w:r>
      <w:r>
        <w:t>Marker</w:t>
      </w:r>
      <w:bookmarkEnd w:id="37"/>
    </w:p>
    <w:p w:rsidR="00F956C5" w:rsidRDefault="00EA1E92" w:rsidP="00D31B09">
      <w:r w:rsidRPr="00EA1E92">
        <w:t>In this stage, the angle between MR image plane and</w:t>
      </w:r>
      <w:r w:rsidR="002E1531">
        <w:t xml:space="preserve"> the</w:t>
      </w:r>
      <w:r w:rsidRPr="00EA1E92">
        <w:t xml:space="preserve"> </w:t>
      </w:r>
      <w:proofErr w:type="spellStart"/>
      <w:r w:rsidRPr="00EA1E92">
        <w:t>Z_marker</w:t>
      </w:r>
      <w:proofErr w:type="spellEnd"/>
      <w:r w:rsidRPr="00EA1E92">
        <w:t xml:space="preserve"> </w:t>
      </w:r>
      <w:r w:rsidR="00061C9C">
        <w:t>is</w:t>
      </w:r>
      <w:r w:rsidRPr="00EA1E92">
        <w:t xml:space="preserve"> </w:t>
      </w:r>
      <w:r w:rsidR="008B7958">
        <w:t>calculated</w:t>
      </w:r>
      <w:r w:rsidRPr="00EA1E92">
        <w:t xml:space="preserve"> to confirm t</w:t>
      </w:r>
      <w:r w:rsidR="001C04BF">
        <w:t>he parallelization of the marker</w:t>
      </w:r>
      <w:r w:rsidRPr="00EA1E92">
        <w:t>.</w:t>
      </w:r>
      <w:r w:rsidR="00061C9C">
        <w:t xml:space="preserve"> </w:t>
      </w:r>
      <w:r w:rsidR="00F956C5">
        <w:t xml:space="preserve">When the MRI plane and the </w:t>
      </w:r>
      <w:r w:rsidR="001C04BF">
        <w:t>Z-</w:t>
      </w:r>
      <w:r w:rsidR="00F956C5">
        <w:t>marker plane intersect, an angle between them is formed that can be calculated by the use of normal vectors of the given planes</w:t>
      </w:r>
      <w:r w:rsidR="00561D8A">
        <w:t xml:space="preserve"> according to equation</w:t>
      </w:r>
      <w:r w:rsidR="00F956C5">
        <w:t>. The equations of two intersecting planes</w:t>
      </w:r>
      <w:r w:rsidR="00E117C3">
        <w:t xml:space="preserve"> and</w:t>
      </w:r>
      <w:r w:rsidR="007F1BB8">
        <w:t xml:space="preserve"> their</w:t>
      </w:r>
      <w:r w:rsidR="00E117C3">
        <w:t xml:space="preserve"> normal vectors </w:t>
      </w:r>
      <w:r w:rsidR="00F956C5">
        <w:t>are given by</w:t>
      </w:r>
      <w:r w:rsidR="00E117C3">
        <w:t xml:space="preserve"> equations 1 and 2</w:t>
      </w:r>
      <w:r w:rsidR="00F956C5">
        <w:t>:</w:t>
      </w:r>
    </w:p>
    <w:p w:rsidR="00B617C9" w:rsidRDefault="00B617C9" w:rsidP="00D31B09"/>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D31B09"/>
    <w:p w:rsidR="00DB7630" w:rsidRPr="00DB1302" w:rsidRDefault="00026A5A"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026A5A"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31B09">
      <w:pPr>
        <w:rPr>
          <w:rStyle w:val="mn"/>
          <w:rFonts w:cstheme="minorHAnsi"/>
          <w:color w:val="000000"/>
          <w:bdr w:val="none" w:sz="0" w:space="0" w:color="auto" w:frame="1"/>
          <w:shd w:val="clear" w:color="auto" w:fill="FFFFFF"/>
        </w:rPr>
      </w:pPr>
    </w:p>
    <w:p w:rsidR="00DB7630" w:rsidRPr="00DB1302" w:rsidRDefault="00026A5A" w:rsidP="00D31B09">
      <w:pP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m:oMathPara>
    </w:p>
    <w:p w:rsidR="00DB7630" w:rsidRDefault="00CD276E" w:rsidP="00D31B09">
      <w:r>
        <w:rPr>
          <w:noProof/>
        </w:rPr>
        <w:drawing>
          <wp:anchor distT="0" distB="0" distL="114300" distR="114300" simplePos="0" relativeHeight="251717120" behindDoc="0" locked="0" layoutInCell="1" allowOverlap="1" wp14:anchorId="5407178A" wp14:editId="2F1EFAF3">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6">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D31B09"/>
    <w:p w:rsidR="00CD276E" w:rsidRDefault="00CD276E" w:rsidP="00D31B09">
      <w:proofErr w:type="gramStart"/>
      <w:r>
        <w:rPr>
          <w:b/>
          <w:bCs/>
        </w:rPr>
        <w:t>Figure :</w:t>
      </w:r>
      <w:proofErr w:type="gramEnd"/>
      <w:r>
        <w:rPr>
          <w:b/>
          <w:bCs/>
        </w:rPr>
        <w:t xml:space="preserve"> </w:t>
      </w:r>
      <w:r>
        <w:t xml:space="preserve">This image </w:t>
      </w:r>
      <w:r w:rsidRPr="00D03F56">
        <w:t>illustrates</w:t>
      </w:r>
      <w:r>
        <w:rPr>
          <w:b/>
          <w:bCs/>
        </w:rPr>
        <w:t xml:space="preserve"> </w:t>
      </w:r>
      <w:r>
        <w:t>The two intersected planes which create angle Ɵ.</w:t>
      </w:r>
    </w:p>
    <w:p w:rsidR="000F0C4D" w:rsidRDefault="000F0C4D" w:rsidP="00D31B09"/>
    <w:p w:rsidR="00423A3B" w:rsidRDefault="00423A3B" w:rsidP="00D31B09">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 xml:space="preserve">The angle between the Z-marker plane and </w:t>
      </w:r>
      <w:proofErr w:type="spellStart"/>
      <w:r w:rsidR="00C415E2">
        <w:t>yz</w:t>
      </w:r>
      <w:proofErr w:type="spellEnd"/>
      <w:r w:rsidR="00C415E2">
        <w:t xml:space="preserve"> plane determines rotation around x axis, and the angle between the Z-marker plane and </w:t>
      </w:r>
      <w:proofErr w:type="spellStart"/>
      <w:r w:rsidR="00C415E2">
        <w:t>xz</w:t>
      </w:r>
      <w:proofErr w:type="spellEnd"/>
      <w:r w:rsidR="00C415E2">
        <w:t xml:space="preserve"> plane ascertains the</w:t>
      </w:r>
      <w:r w:rsidR="00CD276E">
        <w:t xml:space="preserve"> </w:t>
      </w:r>
      <w:r w:rsidR="00BD4310">
        <w:t>rotation around y</w:t>
      </w:r>
      <w:r w:rsidR="00C415E2">
        <w:t xml:space="preserve"> axis.</w:t>
      </w:r>
      <w:r w:rsidR="000F0C4D">
        <w:t xml:space="preserve"> In the figure 1, the gray plane is </w:t>
      </w:r>
      <w:r w:rsidR="00A02A9F">
        <w:t>the</w:t>
      </w:r>
      <w:r w:rsidR="000F0C4D">
        <w:t xml:space="preserve"> Z-marker plan</w:t>
      </w:r>
      <w:r w:rsidR="00A02A9F">
        <w:t xml:space="preserve">e including P2, P4 and P6 coordinates which is rotated </w:t>
      </w:r>
      <w:r w:rsidR="00285B85">
        <w:t>+</w:t>
      </w:r>
      <w:r w:rsidR="00A02A9F">
        <w:t>10 degrees around both x and y axis. The white plane is the optimal plane that Z-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C52904" w:rsidP="00D31B09">
      <w:r>
        <w:rPr>
          <w:noProof/>
        </w:rPr>
        <w:lastRenderedPageBreak/>
        <w:drawing>
          <wp:anchor distT="0" distB="0" distL="114300" distR="114300" simplePos="0" relativeHeight="251566592" behindDoc="0" locked="0" layoutInCell="1" allowOverlap="1" wp14:anchorId="528E12BE" wp14:editId="2F71F464">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7">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117C3" w:rsidRPr="00E117C3" w:rsidRDefault="00E117C3" w:rsidP="00D31B09"/>
    <w:p w:rsidR="00AC67F0" w:rsidRPr="009E20BA" w:rsidRDefault="009E20BA" w:rsidP="00D31B09">
      <w:proofErr w:type="gramStart"/>
      <w:r>
        <w:rPr>
          <w:b/>
          <w:bCs/>
        </w:rPr>
        <w:t>Figure :</w:t>
      </w:r>
      <w:proofErr w:type="gramEnd"/>
      <w:r>
        <w:rPr>
          <w:b/>
          <w:bCs/>
        </w:rPr>
        <w:t xml:space="preserve"> </w:t>
      </w:r>
      <w:r>
        <w:t>The Z-marker plane including p2, p4 and p6 coordinate systems. The plane is plotted after processing of the captured MRI image and extracting and computing the</w:t>
      </w:r>
      <w:r w:rsidR="00DC2EF7">
        <w:t xml:space="preserve"> centroids of the</w:t>
      </w:r>
      <w:r>
        <w:t xml:space="preserve"> fiducial markers.</w:t>
      </w:r>
    </w:p>
    <w:p w:rsidR="00AC67F0" w:rsidRDefault="00AC67F0" w:rsidP="00D31B09"/>
    <w:p w:rsidR="00BA2E82" w:rsidRDefault="00BA2E82" w:rsidP="00D31B09"/>
    <w:p w:rsidR="00E55E51" w:rsidRDefault="00CF47A6" w:rsidP="00D31B09">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to make the Z-marker parallel to the MRI plane.</w:t>
      </w:r>
      <w:r w:rsidR="001F0B8B">
        <w:t xml:space="preserve"> As it is shown in the Figure</w:t>
      </w:r>
      <w:r w:rsidR="00F24080">
        <w:t>, the Z-marker plane</w:t>
      </w:r>
      <w:r w:rsidR="00F7570E">
        <w:t xml:space="preserve"> (gray plane)</w:t>
      </w:r>
      <w:r w:rsidR="00F24080">
        <w:t xml:space="preserve"> is close to the </w:t>
      </w:r>
      <w:r w:rsidR="00F7570E">
        <w:t xml:space="preserve">optimal plane (grid </w:t>
      </w:r>
      <w:r w:rsidR="007F1BB8">
        <w:t xml:space="preserve">plane) </w:t>
      </w:r>
      <w:r w:rsidR="00FB0C91">
        <w:t xml:space="preserve">after MRI plane rotation </w:t>
      </w:r>
      <w:r w:rsidR="007F1BB8">
        <w:t>which</w:t>
      </w:r>
      <w:r w:rsidR="00EF60BD">
        <w:t xml:space="preserve"> proof the parallelization of the marker to the MRI plane.</w:t>
      </w:r>
    </w:p>
    <w:p w:rsidR="00E55E51" w:rsidRDefault="00E55E51" w:rsidP="00D31B09"/>
    <w:p w:rsidR="00E55E51" w:rsidRDefault="00E55E51" w:rsidP="00D31B09"/>
    <w:p w:rsidR="00127219" w:rsidRDefault="00DA7A59" w:rsidP="00D31B09">
      <w:r>
        <w:rPr>
          <w:noProof/>
        </w:rPr>
        <w:lastRenderedPageBreak/>
        <w:drawing>
          <wp:anchor distT="0" distB="0" distL="114300" distR="114300" simplePos="0" relativeHeight="251567616" behindDoc="0" locked="0" layoutInCell="1" allowOverlap="1" wp14:anchorId="41B97359" wp14:editId="028B0111">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8">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D31B09"/>
    <w:p w:rsidR="00357E63" w:rsidRPr="002D6C1C" w:rsidRDefault="002D6C1C" w:rsidP="00D31B09">
      <w:r>
        <w:t xml:space="preserve">Figure: </w:t>
      </w:r>
    </w:p>
    <w:p w:rsidR="00357E63" w:rsidRDefault="00357E63" w:rsidP="00D31B09"/>
    <w:p w:rsidR="00EF60BD" w:rsidRDefault="00EF60BD" w:rsidP="00D31B09"/>
    <w:p w:rsidR="004E1FC2" w:rsidRDefault="006C27D8" w:rsidP="00D31B09">
      <w:r>
        <w:t>Moreover,</w:t>
      </w:r>
      <w:r w:rsidRPr="00EA1E92">
        <w:t xml:space="preserve"> </w:t>
      </w:r>
      <w:r>
        <w:t>the right rotation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EA36ED">
        <w:t>secti</w:t>
      </w:r>
      <w:r w:rsidR="00AA5972">
        <w:t>on 3 is used to determine the z-</w:t>
      </w:r>
      <w:r w:rsidR="00EA36ED">
        <w:t>axis</w:t>
      </w:r>
      <w:r w:rsidR="00AA5972">
        <w:t xml:space="preserve"> direction in the image</w:t>
      </w:r>
      <w:r w:rsidR="00127219">
        <w:t xml:space="preserve"> coordinate system</w:t>
      </w:r>
      <w:r w:rsidR="00AA5972">
        <w:t>.</w:t>
      </w:r>
      <w:r w:rsidR="00EA36ED">
        <w:t xml:space="preserve"> </w:t>
      </w:r>
    </w:p>
    <w:p w:rsidR="006C27D8" w:rsidRDefault="00127219" w:rsidP="00D31B09">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 it shows that rotation is positive, otherwise the rotation is negative. In the case 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he rotation around x axis is indicated using z coordinates of p4 and one of the p2 and p4 centroids.</w:t>
      </w:r>
      <w:r w:rsidR="005E32D9">
        <w:t xml:space="preserve"> </w:t>
      </w:r>
    </w:p>
    <w:p w:rsidR="00B26833" w:rsidRDefault="00B26833" w:rsidP="00D31B09"/>
    <w:p w:rsidR="00FF2E00" w:rsidRDefault="00FF2E00" w:rsidP="00D31B09">
      <w:r>
        <w:t>R</w:t>
      </w:r>
      <w:r w:rsidRPr="00F14870">
        <w:t xml:space="preserve">egistration error </w:t>
      </w:r>
      <w:r>
        <w:t xml:space="preserve">distribution </w:t>
      </w:r>
      <w:r w:rsidRPr="00F14870">
        <w:t xml:space="preserve">of the z-marker </w:t>
      </w:r>
    </w:p>
    <w:p w:rsidR="00754DCA" w:rsidRDefault="00FF2E00" w:rsidP="00D31B09">
      <w:r w:rsidRPr="00BA3995">
        <w:lastRenderedPageBreak/>
        <w:t>An accurate re</w:t>
      </w:r>
      <w: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highlight w:val="yellow"/>
        </w:rPr>
        <w:t>FRE is defined as the error in aligning corresponding fiducials after the registration, and TRE is defined as the error in aligning corresponding targets after the registration.</w:t>
      </w:r>
      <w:r>
        <w:t xml:space="preserve"> </w:t>
      </w:r>
      <w:r w:rsidRPr="00020CFE">
        <w:rPr>
          <w:highlight w:val="yellow"/>
        </w:rPr>
        <w:t>TRE is an important measure in defining the accuracy of a fiducial system during the surgery.</w:t>
      </w:r>
      <w: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w:t>
      </w:r>
      <w:proofErr w:type="spellStart"/>
      <w:r>
        <w:t>paperr</w:t>
      </w:r>
      <w:proofErr w:type="spellEnd"/>
      <w:r>
        <w:t>)</w:t>
      </w:r>
    </w:p>
    <w:p w:rsidR="00754DCA" w:rsidRDefault="00754DCA" w:rsidP="00D31B09">
      <w:r>
        <w:br w:type="page"/>
      </w:r>
    </w:p>
    <w:p w:rsidR="00FC3773" w:rsidRPr="00B916FD" w:rsidRDefault="00F33F36" w:rsidP="00D31B09">
      <w:pPr>
        <w:pStyle w:val="Heading2"/>
      </w:pPr>
      <w:bookmarkStart w:id="38" w:name="_Toc523161724"/>
      <w:r>
        <w:lastRenderedPageBreak/>
        <w:t>Graphical user interface implementation</w:t>
      </w:r>
      <w:bookmarkEnd w:id="38"/>
    </w:p>
    <w:p w:rsidR="00374617" w:rsidRDefault="00374617" w:rsidP="00D31B09">
      <w:r>
        <w:t xml:space="preserve">The automatic alignment detection algorithm of the Z-marker which utilizes the process </w:t>
      </w:r>
      <w:r w:rsidRPr="00803079">
        <w:rPr>
          <w:highlight w:val="yellow"/>
        </w:rPr>
        <w:t>described in section 4 has been</w:t>
      </w:r>
      <w:r>
        <w:t xml:space="preserve"> accomplished in a </w:t>
      </w:r>
      <w:r w:rsidRPr="00803079">
        <w:rPr>
          <w:highlight w:val="yellow"/>
        </w:rPr>
        <w:t>Graphical User</w:t>
      </w:r>
      <w:r>
        <w:t xml:space="preserve"> Interface designed in </w:t>
      </w:r>
      <w:r w:rsidRPr="00803079">
        <w:rPr>
          <w:highlight w:val="yellow"/>
        </w:rPr>
        <w:t>MATLAB</w:t>
      </w:r>
      <w:r>
        <w:t xml:space="preserve"> R2017a. </w:t>
      </w:r>
      <w:r w:rsidRPr="00803079">
        <w:rPr>
          <w:highlight w:val="yellow"/>
        </w:rPr>
        <w:t>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n GUI is represented in Figure 5.1.</w:t>
      </w:r>
    </w:p>
    <w:p w:rsidR="00374617" w:rsidRDefault="00374617" w:rsidP="00D31B09"/>
    <w:p w:rsidR="00374617" w:rsidRDefault="00374617" w:rsidP="00D31B09">
      <w:r>
        <w:rPr>
          <w:noProof/>
        </w:rPr>
        <mc:AlternateContent>
          <mc:Choice Requires="wpg">
            <w:drawing>
              <wp:anchor distT="0" distB="0" distL="114300" distR="114300" simplePos="0" relativeHeight="251746816" behindDoc="0" locked="0" layoutInCell="1" allowOverlap="1" wp14:anchorId="29B49396" wp14:editId="0F8EB3FE">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Default="00374617" w:rsidP="00D31B09">
                              <w:r>
                                <w:t xml:space="preserve">Image  </w:t>
                              </w:r>
                            </w:p>
                            <w:p w:rsidR="00374617" w:rsidRPr="009C3D05" w:rsidRDefault="00374617"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9B49396" id="Group 1073741896" o:spid="_x0000_s1108" style="position:absolute;left:0;text-align:left;margin-left:40.5pt;margin-top:2.8pt;width:376.5pt;height:216.75pt;z-index:25174681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">
                <v:rect id="Rectangle 121" o:spid="_x0000_s1109"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374617" w:rsidRPr="009C3D05" w:rsidRDefault="00374617" w:rsidP="00D31B09">
                        <w:r>
                          <w:t>Entering MRI and Z-marker parameters</w:t>
                        </w:r>
                      </w:p>
                    </w:txbxContent>
                  </v:textbox>
                </v:rect>
                <v:rect id="Rectangle 123" o:spid="_x0000_s111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374617" w:rsidRPr="009C3D05" w:rsidRDefault="00374617" w:rsidP="00D31B09">
                        <w:r>
                          <w:t>Z-frame segmentation</w:t>
                        </w:r>
                      </w:p>
                    </w:txbxContent>
                  </v:textbox>
                </v:rect>
                <v:rect id="Rectangle 1073741862" o:spid="_x0000_s111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374617" w:rsidRDefault="00374617" w:rsidP="00D31B09">
                        <w:r>
                          <w:t xml:space="preserve">Image  </w:t>
                        </w:r>
                      </w:p>
                      <w:p w:rsidR="00374617" w:rsidRPr="009C3D05" w:rsidRDefault="00374617" w:rsidP="00D31B09">
                        <w:r>
                          <w:t>pre-processing</w:t>
                        </w:r>
                      </w:p>
                    </w:txbxContent>
                  </v:textbox>
                </v:rect>
                <v:rect id="Rectangle 1073741882" o:spid="_x0000_s111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374617" w:rsidRPr="009C3D05" w:rsidRDefault="00374617" w:rsidP="00D31B09">
                        <w:r>
                          <w:t>Fiducial center detection</w:t>
                        </w:r>
                      </w:p>
                    </w:txbxContent>
                  </v:textbox>
                </v:rect>
                <v:shape id="Straight Arrow Connector 1073741894" o:spid="_x0000_s111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1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1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1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374617" w:rsidRPr="009C3D05" w:rsidRDefault="00374617" w:rsidP="00D31B09">
                        <w:r>
                          <w:t>Alignment detection</w:t>
                        </w:r>
                      </w:p>
                    </w:txbxContent>
                  </v:textbox>
                </v:rect>
                <v:rect id="Rectangle 191" o:spid="_x0000_s111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374617" w:rsidRPr="009C3D05" w:rsidRDefault="00374617" w:rsidP="00D31B09">
                        <w:r>
                          <w:t>Calibration</w:t>
                        </w:r>
                      </w:p>
                    </w:txbxContent>
                  </v:textbox>
                </v:rect>
                <v:rect id="Rectangle 1073741902" o:spid="_x0000_s111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374617" w:rsidRPr="009C3D05" w:rsidRDefault="00374617" w:rsidP="00D31B09">
                        <w:r>
                          <w:t>Rotation adjustment</w:t>
                        </w:r>
                      </w:p>
                    </w:txbxContent>
                  </v:textbox>
                </v:rect>
                <v:shape id="Straight Arrow Connector 1073741904" o:spid="_x0000_s111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2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2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noProof/>
        </w:rPr>
        <mc:AlternateContent>
          <mc:Choice Requires="wps">
            <w:drawing>
              <wp:anchor distT="0" distB="0" distL="114300" distR="114300" simplePos="0" relativeHeight="251744768" behindDoc="0" locked="0" layoutInCell="1" allowOverlap="1" wp14:anchorId="709BE13A" wp14:editId="271C52A0">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4617" w:rsidRPr="009C3D05" w:rsidRDefault="00374617" w:rsidP="00D31B09">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BE13A" id="Rectangle 98" o:spid="_x0000_s1122" style="position:absolute;left:0;text-align:left;margin-left:42.75pt;margin-top:.55pt;width:156.75pt;height:52.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" fillcolor="#d8d8d8 [2732]" stroked="f" strokeweight="1pt">
                <v:textbox>
                  <w:txbxContent>
                    <w:p w:rsidR="00374617" w:rsidRPr="009C3D05" w:rsidRDefault="00374617" w:rsidP="00D31B09">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5792" behindDoc="0" locked="0" layoutInCell="1" allowOverlap="1" wp14:anchorId="049A94FA" wp14:editId="3951EDEC">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E3FFB1" id="Straight Arrow Connector 1073741903" o:spid="_x0000_s1026" type="#_x0000_t32" style="position:absolute;margin-left:105pt;margin-top:22.4pt;width:0;height:20.25pt;z-index:252099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374617" w:rsidRDefault="00374617" w:rsidP="00D31B09"/>
    <w:p w:rsidR="00374617" w:rsidRPr="002D5798" w:rsidRDefault="00374617" w:rsidP="00D31B09">
      <w:r w:rsidRPr="002D5798">
        <w:rPr>
          <w:b/>
          <w:bCs/>
        </w:rPr>
        <w:t>Figure 5.1:</w:t>
      </w:r>
      <w:r>
        <w:t xml:space="preserve"> the process flowchart of the implemented algorithm in GUI</w:t>
      </w:r>
    </w:p>
    <w:p w:rsidR="00374617" w:rsidRDefault="00374617" w:rsidP="00D31B09"/>
    <w:p w:rsidR="00374617" w:rsidRDefault="00374617" w:rsidP="00D31B09">
      <w:r>
        <w:t>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A brief description of the buttons and panels used in designing of the GUI is given here.</w:t>
      </w:r>
    </w:p>
    <w:p w:rsidR="00374617" w:rsidRDefault="00374617" w:rsidP="00D31B09"/>
    <w:p w:rsidR="00374617" w:rsidRDefault="00374617" w:rsidP="00D31B09">
      <w:pPr>
        <w:rPr>
          <w:rFonts w:cstheme="minorHAnsi"/>
        </w:rPr>
      </w:pPr>
      <w:r>
        <w:rPr>
          <w:noProof/>
        </w:rPr>
        <w:lastRenderedPageBreak/>
        <w:drawing>
          <wp:anchor distT="0" distB="0" distL="114300" distR="114300" simplePos="0" relativeHeight="251747840" behindDoc="0" locked="0" layoutInCell="1" allowOverlap="1" wp14:anchorId="17214BEE" wp14:editId="736AB117">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B303CD" w:rsidRDefault="00374617" w:rsidP="00D31B09"/>
    <w:p w:rsidR="00374617" w:rsidRDefault="00374617" w:rsidP="00D31B09">
      <w:pPr>
        <w:pStyle w:val="ListParagraph"/>
        <w:numPr>
          <w:ilvl w:val="0"/>
          <w:numId w:val="3"/>
        </w:numPr>
      </w:pPr>
      <w:r>
        <w:rPr>
          <w:i/>
        </w:rPr>
        <w:t xml:space="preserve">Import image </w:t>
      </w:r>
      <w:r>
        <w:t xml:space="preserve">panel. It includes a </w:t>
      </w:r>
      <w:proofErr w:type="spellStart"/>
      <w:r>
        <w:t>popupmenu</w:t>
      </w:r>
      <w:proofErr w:type="spellEnd"/>
      <w:r>
        <w:t xml:space="preserve"> button for either selecting the path of the saved image or triggering a capture device or a camera for acquiring an image in a real-time workflow.  </w:t>
      </w:r>
    </w:p>
    <w:p w:rsidR="00374617"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5F18B212" wp14:editId="517439F9">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ng from the MRI header, Z-marker size, MRI monitor resolution, and direction view of the marker. all this information is used further on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8864" behindDoc="0" locked="0" layoutInCell="1" allowOverlap="1" wp14:anchorId="72E0F2B3" wp14:editId="3ACBB6C9">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D31B09">
      <w:pPr>
        <w:pStyle w:val="ListParagraph"/>
        <w:numPr>
          <w:ilvl w:val="0"/>
          <w:numId w:val="3"/>
        </w:numPr>
      </w:pPr>
      <w:r>
        <w:rPr>
          <w:noProof/>
        </w:rPr>
        <w:drawing>
          <wp:anchor distT="0" distB="0" distL="114300" distR="114300" simplePos="0" relativeHeight="251749888" behindDoc="0" locked="0" layoutInCell="1" allowOverlap="1" wp14:anchorId="34301D4E" wp14:editId="34E0FC79">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marker from the captured MRI image. The manual button implements the cropping method and automatic one applies the neural network explained in section 4.</w:t>
      </w:r>
    </w:p>
    <w:p w:rsidR="00374617" w:rsidRPr="006B0A72" w:rsidRDefault="00374617" w:rsidP="00D31B09"/>
    <w:p w:rsidR="00374617" w:rsidRDefault="00374617" w:rsidP="00D31B09">
      <w:pPr>
        <w:pStyle w:val="ListParagraph"/>
        <w:numPr>
          <w:ilvl w:val="0"/>
          <w:numId w:val="3"/>
        </w:numPr>
      </w:pPr>
      <w:r w:rsidRPr="002163F0">
        <w:rPr>
          <w:i/>
        </w:rPr>
        <w:t xml:space="preserve">Image pre-processing </w:t>
      </w:r>
      <w:r w:rsidRPr="002163F0">
        <w:t xml:space="preserve">panel: In the automatic part of the image pre-processing stage, the Gaussian filter, contrast enhancement and </w:t>
      </w:r>
      <w:proofErr w:type="spellStart"/>
      <w:r w:rsidRPr="002163F0">
        <w:t>binarization</w:t>
      </w:r>
      <w:proofErr w:type="spellEnd"/>
      <w:r w:rsidRPr="002163F0">
        <w:t xml:space="preserve"> and masking methods with an </w:t>
      </w:r>
      <w:r w:rsidRPr="002163F0">
        <w:lastRenderedPageBreak/>
        <w:t xml:space="preserve">average threshold are implemented. The manual part of this stage compromises several noise removal techniques (Gaussian filter, Wavelet filter, Anisotropic filter), contrast enhancement, </w:t>
      </w:r>
      <w:proofErr w:type="spellStart"/>
      <w:r w:rsidRPr="002163F0">
        <w:t>binarization</w:t>
      </w:r>
      <w:proofErr w:type="spellEnd"/>
      <w:r w:rsidRPr="002163F0">
        <w:t xml:space="preserve"> and </w:t>
      </w:r>
      <w:proofErr w:type="spellStart"/>
      <w:r w:rsidRPr="002163F0">
        <w:t>thresholding</w:t>
      </w:r>
      <w:proofErr w:type="spellEnd"/>
      <w:r w:rsidRPr="002163F0">
        <w:t xml:space="preserve"> methods, which threshold of each of these steps can be controlled using a slider. Moreover, there are two buttons for black and white pen in the manual section which </w:t>
      </w:r>
      <w:r>
        <w:t xml:space="preserve">the thickness of the tip of the pen can be controlled using a slider. The black pen can be used for removing the object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 pixels in each fiducial. </w:t>
      </w:r>
      <w:r w:rsidRPr="00C76D5C">
        <w:t>However, if the processed image using automatic button is not good enough for the next step, user can use the manual section sliders to process the image.</w:t>
      </w:r>
    </w:p>
    <w:p w:rsidR="00374617" w:rsidRDefault="00374617" w:rsidP="00D31B09">
      <w:pPr>
        <w:rPr>
          <w:rFonts w:cstheme="minorHAnsi"/>
        </w:rPr>
      </w:pPr>
      <w:r>
        <w:rPr>
          <w:noProof/>
        </w:rPr>
        <w:drawing>
          <wp:anchor distT="0" distB="0" distL="114300" distR="114300" simplePos="0" relativeHeight="251750912" behindDoc="0" locked="0" layoutInCell="1" allowOverlap="1" wp14:anchorId="36427E35" wp14:editId="2FF07F56">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Default="00374617" w:rsidP="00D31B09">
      <w:pPr>
        <w:rPr>
          <w:rFonts w:cstheme="minorHAnsi"/>
        </w:rPr>
      </w:pPr>
      <w:r>
        <w:rPr>
          <w:noProof/>
        </w:rPr>
        <w:drawing>
          <wp:anchor distT="0" distB="0" distL="114300" distR="114300" simplePos="0" relativeHeight="251751936" behindDoc="0" locked="0" layoutInCell="1" allowOverlap="1" wp14:anchorId="3851D60B" wp14:editId="368D28A2">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Pr="00C266BD" w:rsidRDefault="00374617" w:rsidP="00D31B09"/>
    <w:p w:rsidR="00374617" w:rsidRPr="005A0EBE" w:rsidRDefault="00374617" w:rsidP="00D31B09">
      <w:pPr>
        <w:pStyle w:val="ListParagraph"/>
      </w:pPr>
    </w:p>
    <w:p w:rsidR="00374617" w:rsidRDefault="00374617" w:rsidP="00D31B09">
      <w:pPr>
        <w:pStyle w:val="ListParagraph"/>
        <w:numPr>
          <w:ilvl w:val="0"/>
          <w:numId w:val="3"/>
        </w:numPr>
      </w:pPr>
      <w:r>
        <w:rPr>
          <w:i/>
          <w:iCs/>
        </w:rPr>
        <w:t xml:space="preserve">Center detection </w:t>
      </w:r>
      <w:r>
        <w:t>panel: In this step, the center detection algorithm which is discussed in section 4 is applied to the</w:t>
      </w:r>
      <w:r w:rsidRPr="00AF441B">
        <w:t xml:space="preserve"> </w:t>
      </w:r>
      <w:proofErr w:type="spellStart"/>
      <w:r w:rsidRPr="00AF441B">
        <w:t>binarized</w:t>
      </w:r>
      <w:proofErr w:type="spellEnd"/>
      <w:r w:rsidRPr="00AF441B">
        <w:t xml:space="preserve">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 centroid to make sure the centroid is detected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3984" behindDoc="0" locked="0" layoutInCell="1" allowOverlap="1" wp14:anchorId="605C9103" wp14:editId="5A3408D7">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374617" w:rsidP="00D31B09">
      <w:pPr>
        <w:pStyle w:val="ListParagraph"/>
        <w:numPr>
          <w:ilvl w:val="0"/>
          <w:numId w:val="3"/>
        </w:numPr>
      </w:pPr>
      <w:r>
        <w:rPr>
          <w:noProof/>
        </w:rPr>
        <w:drawing>
          <wp:anchor distT="0" distB="0" distL="114300" distR="114300" simplePos="0" relativeHeight="251755008" behindDoc="0" locked="0" layoutInCell="1" allowOverlap="1" wp14:anchorId="1943F766" wp14:editId="5F76CEFB">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010D">
        <w:rPr>
          <w:i/>
          <w:iCs/>
        </w:rPr>
        <w:t xml:space="preserve">Calibration </w:t>
      </w:r>
      <w:r w:rsidRPr="0037010D">
        <w:t>panel: It implements the procedure explained in the distance calculation and calibration in section 4. In addition, in this step,</w:t>
      </w:r>
      <w:r>
        <w:t xml:space="preserve"> the rotation of the Z-marker in the image using the coordinate system of the centroids is calculated based on the method develop in the section 4. </w:t>
      </w:r>
    </w:p>
    <w:p w:rsidR="00374617" w:rsidRDefault="00374617" w:rsidP="00D31B09"/>
    <w:p w:rsidR="00374617" w:rsidRPr="0037010D" w:rsidRDefault="00374617" w:rsidP="00D31B09"/>
    <w:p w:rsidR="00374617" w:rsidRDefault="00374617" w:rsidP="00D31B09">
      <w:pPr>
        <w:pStyle w:val="ListParagraph"/>
        <w:numPr>
          <w:ilvl w:val="0"/>
          <w:numId w:val="3"/>
        </w:numPr>
      </w:pPr>
      <w:r>
        <w:rPr>
          <w:i/>
          <w:iCs/>
        </w:rPr>
        <w:lastRenderedPageBreak/>
        <w:t xml:space="preserve">Alignment detection </w:t>
      </w:r>
      <w:r>
        <w:t xml:space="preserve">panel: in this step, alignment of the Z-marker is calculated based on the mathematical formulation discussed in section 4. Moreover, the angles of the Z-marker and image plane is calculated as developed in section 4, and the required rotation around x and y axis are displayed.  </w:t>
      </w:r>
    </w:p>
    <w:p w:rsidR="00374617" w:rsidRDefault="00374617" w:rsidP="00D31B09">
      <w:pPr>
        <w:pStyle w:val="ListParagraph"/>
        <w:rPr>
          <w:rFonts w:cstheme="minorHAnsi"/>
        </w:rPr>
      </w:pPr>
      <w:r>
        <w:rPr>
          <w:noProof/>
        </w:rPr>
        <w:drawing>
          <wp:anchor distT="0" distB="0" distL="114300" distR="114300" simplePos="0" relativeHeight="251756032" behindDoc="0" locked="0" layoutInCell="1" allowOverlap="1" wp14:anchorId="6BEF6599" wp14:editId="5A19866E">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noProof/>
        </w:rPr>
        <w:drawing>
          <wp:anchor distT="0" distB="0" distL="114300" distR="114300" simplePos="0" relativeHeight="251757056" behindDoc="0" locked="0" layoutInCell="1" allowOverlap="1" wp14:anchorId="204720E0" wp14:editId="63C4EEF7">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Robotic rotation adjustment </w:t>
      </w:r>
      <w:r>
        <w:t>panel: In this stage, the rotation angle calculated in the last step is transformed to the required rotation of the robotic or mechanical device to make the Z-marker parallel to the image plane. s</w:t>
      </w:r>
    </w:p>
    <w:p w:rsidR="0037671A" w:rsidRPr="00BA3995" w:rsidRDefault="0037671A" w:rsidP="00D31B09"/>
    <w:p w:rsidR="0037671A" w:rsidRPr="00754DCA" w:rsidRDefault="0037671A" w:rsidP="00D31B09">
      <w:pPr>
        <w:pStyle w:val="Heading2"/>
      </w:pPr>
      <w:bookmarkStart w:id="39" w:name="_Toc523161725"/>
      <w:r>
        <w:t>Z-</w:t>
      </w:r>
      <w:r w:rsidRPr="00610B96">
        <w:t>frame</w:t>
      </w:r>
      <w:r w:rsidRPr="004C21C6">
        <w:t xml:space="preserve"> marker characterization</w:t>
      </w:r>
      <w:bookmarkEnd w:id="39"/>
    </w:p>
    <w:p w:rsidR="0037671A" w:rsidRPr="00B916FD" w:rsidRDefault="0037671A" w:rsidP="00D31B09">
      <w:pPr>
        <w:pStyle w:val="Heading3"/>
      </w:pPr>
      <w:bookmarkStart w:id="40" w:name="_Toc523161726"/>
      <w:r w:rsidRPr="00B916FD">
        <w:t>Z-frame physical structures</w:t>
      </w:r>
      <w:bookmarkEnd w:id="40"/>
    </w:p>
    <w:p w:rsidR="0037671A" w:rsidRPr="001B42C0" w:rsidRDefault="0037671A" w:rsidP="00D31B09">
      <w:r>
        <w:t>In this project, the new physical feature structures of the Z-frame have been developed which improve the accuracy and speed of the registration procedure in the interventional MRI. Figure 3.4 illustrates the two new features: center pointing triangles (8 small purple triangles) and the z-axis indication triangle (the green triangle).</w:t>
      </w:r>
    </w:p>
    <w:p w:rsidR="0037671A" w:rsidRPr="00833CF2" w:rsidRDefault="0037671A" w:rsidP="00D31B09">
      <w:r w:rsidRPr="00DD6BB9">
        <w:rPr>
          <w:noProof/>
        </w:rPr>
        <w:drawing>
          <wp:anchor distT="0" distB="0" distL="114300" distR="114300" simplePos="0" relativeHeight="251760128" behindDoc="0" locked="0" layoutInCell="1" allowOverlap="1" wp14:anchorId="15105F69" wp14:editId="30290547">
            <wp:simplePos x="0" y="0"/>
            <wp:positionH relativeFrom="margin">
              <wp:posOffset>1421691</wp:posOffset>
            </wp:positionH>
            <wp:positionV relativeFrom="paragraph">
              <wp:posOffset>411603</wp:posOffset>
            </wp:positionV>
            <wp:extent cx="2579370" cy="2146853"/>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88" cstate="print">
                      <a:extLst>
                        <a:ext uri="{BEBA8EAE-BF5A-486C-A8C5-ECC9F3942E4B}">
                          <a14:imgProps xmlns:a14="http://schemas.microsoft.com/office/drawing/2010/main">
                            <a14:imgLayer r:embed="rId89">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79370" cy="2146853"/>
                    </a:xfrm>
                    <a:prstGeom prst="rect">
                      <a:avLst/>
                    </a:prstGeom>
                  </pic:spPr>
                </pic:pic>
              </a:graphicData>
            </a:graphic>
            <wp14:sizeRelH relativeFrom="page">
              <wp14:pctWidth>0</wp14:pctWidth>
            </wp14:sizeRelH>
            <wp14:sizeRelV relativeFrom="page">
              <wp14:pctHeight>0</wp14:pctHeight>
            </wp14:sizeRelV>
          </wp:anchor>
        </w:drawing>
      </w:r>
    </w:p>
    <w:p w:rsidR="0037671A" w:rsidRDefault="0037671A" w:rsidP="00D31B09">
      <w:r>
        <w:rPr>
          <w:noProof/>
        </w:rPr>
        <mc:AlternateContent>
          <mc:Choice Requires="wps">
            <w:drawing>
              <wp:anchor distT="0" distB="0" distL="114300" distR="114300" simplePos="0" relativeHeight="251761152" behindDoc="0" locked="0" layoutInCell="1" allowOverlap="1" wp14:anchorId="30BC4F3C" wp14:editId="43386D7D">
                <wp:simplePos x="0" y="0"/>
                <wp:positionH relativeFrom="margin">
                  <wp:align>center</wp:align>
                </wp:positionH>
                <wp:positionV relativeFrom="paragraph">
                  <wp:posOffset>2464509</wp:posOffset>
                </wp:positionV>
                <wp:extent cx="383540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rsidR="0037671A" w:rsidRPr="00D61FFC" w:rsidRDefault="0037671A" w:rsidP="0037671A">
                            <w:pPr>
                              <w:pStyle w:val="Caption"/>
                              <w:rPr>
                                <w:rFonts w:eastAsiaTheme="minorHAnsi"/>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4</w:t>
                            </w:r>
                            <w:r>
                              <w:fldChar w:fldCharType="end"/>
                            </w:r>
                            <w:r>
                              <w:t>: A 3D view of the Z-marker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C4F3C" id="Text Box 56" o:spid="_x0000_s1123" type="#_x0000_t202" style="position:absolute;left:0;text-align:left;margin-left:0;margin-top:194.05pt;width:302pt;height:.05pt;z-index:251761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" stroked="f">
                <v:textbox style="mso-fit-shape-to-text:t" inset="0,0,0,0">
                  <w:txbxContent>
                    <w:p w:rsidR="0037671A" w:rsidRPr="00D61FFC" w:rsidRDefault="0037671A" w:rsidP="0037671A">
                      <w:pPr>
                        <w:pStyle w:val="Caption"/>
                        <w:rPr>
                          <w:rFonts w:eastAsiaTheme="minorHAnsi"/>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4</w:t>
                      </w:r>
                      <w:r>
                        <w:fldChar w:fldCharType="end"/>
                      </w:r>
                      <w:r>
                        <w:t>: A 3D view of the Z-marker structures.</w:t>
                      </w:r>
                    </w:p>
                  </w:txbxContent>
                </v:textbox>
                <w10:wrap type="topAndBottom" anchorx="margin"/>
              </v:shape>
            </w:pict>
          </mc:Fallback>
        </mc:AlternateContent>
      </w:r>
    </w:p>
    <w:p w:rsidR="0037671A" w:rsidRDefault="0037671A" w:rsidP="0037671A">
      <w:pPr>
        <w:pStyle w:val="Caption"/>
      </w:pPr>
    </w:p>
    <w:p w:rsidR="0037671A" w:rsidRPr="00DD6BB9" w:rsidRDefault="0037671A" w:rsidP="00D31B09"/>
    <w:p w:rsidR="0037671A" w:rsidRPr="006C2F14" w:rsidRDefault="0037671A" w:rsidP="0007793C">
      <w:pPr>
        <w:pStyle w:val="Heading4"/>
      </w:pPr>
      <w:bookmarkStart w:id="41" w:name="_Toc523161727"/>
      <w:r w:rsidRPr="006C2F14">
        <w:t>Center pointing triangles</w:t>
      </w:r>
      <w:bookmarkEnd w:id="41"/>
    </w:p>
    <w:p w:rsidR="0037671A" w:rsidRDefault="0037671A" w:rsidP="00D31B09">
      <w:r>
        <w:t xml:space="preserve">A successful intervention under MRI depends mostly on the accurate determination of the position of the needle insertion point based on the target pose. Generally, the needle entry point is indicated by producing an artefact by surgeon finger in real-time image acquisition. However, the alignment of the image plane based on the artefacts leads to an uncertain localization and tracking. </w:t>
      </w:r>
    </w:p>
    <w:p w:rsidR="0037671A" w:rsidRDefault="0037671A" w:rsidP="00D31B09">
      <w:r>
        <w:lastRenderedPageBreak/>
        <w:t>In our approach, the center pointing triangles allows an accurate alignment of the image planes according to the center of the marker. Figure 1 shows a coronal view of the Z-marker in which the green line is the transversal plane and red line indicates the sagittal plane of the MRI. In order to align the two planes in the center of the Z-marker accurately, the cross-section point of the two planes should be aligned with the four inner triangle shapes.</w:t>
      </w:r>
    </w:p>
    <w:p w:rsidR="0037671A" w:rsidRDefault="0037671A" w:rsidP="00D31B09"/>
    <w:p w:rsidR="0037671A" w:rsidRDefault="0037671A" w:rsidP="00D31B09"/>
    <w:p w:rsidR="0037671A" w:rsidRDefault="0037671A" w:rsidP="00D31B09">
      <w:r>
        <w:rPr>
          <w:noProof/>
        </w:rPr>
        <w:lastRenderedPageBreak/>
        <mc:AlternateContent>
          <mc:Choice Requires="wps">
            <w:drawing>
              <wp:anchor distT="0" distB="0" distL="114300" distR="114300" simplePos="0" relativeHeight="251759104" behindDoc="0" locked="0" layoutInCell="1" allowOverlap="1" wp14:anchorId="66CD3331" wp14:editId="6931D662">
                <wp:simplePos x="0" y="0"/>
                <wp:positionH relativeFrom="margin">
                  <wp:align>left</wp:align>
                </wp:positionH>
                <wp:positionV relativeFrom="paragraph">
                  <wp:posOffset>5984826</wp:posOffset>
                </wp:positionV>
                <wp:extent cx="6081395" cy="635"/>
                <wp:effectExtent l="0" t="0" r="0" b="5715"/>
                <wp:wrapTopAndBottom/>
                <wp:docPr id="54" name="Text Box 54"/>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37671A" w:rsidRPr="00421D50" w:rsidRDefault="0037671A" w:rsidP="0037671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a: a coronal view of the Z-marker shows the two planes</w:t>
                            </w:r>
                            <w:r>
                              <w:rPr>
                                <w:b/>
                                <w:bCs w:val="0"/>
                              </w:rPr>
                              <w:t xml:space="preserve"> </w:t>
                            </w:r>
                            <w:r>
                              <w:t>nearly close to the center of the Z-marker. b: sagittal view of the Z-marker and a liver phantom. c: transversal view of the Z-marker and the liver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D3331" id="Text Box 54" o:spid="_x0000_s1124" type="#_x0000_t202" style="position:absolute;left:0;text-align:left;margin-left:0;margin-top:471.25pt;width:478.85pt;height:.05pt;z-index:251759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ieIMQIAAGcEAAAOAAAAZHJzL2Uyb0RvYy54bWysVFFv2yAQfp+0/4B4X5y0S5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" stroked="f">
                <v:textbox style="mso-fit-shape-to-text:t" inset="0,0,0,0">
                  <w:txbxContent>
                    <w:p w:rsidR="0037671A" w:rsidRPr="00421D50" w:rsidRDefault="0037671A" w:rsidP="0037671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a: a coronal view of the Z-marker shows the two planes</w:t>
                      </w:r>
                      <w:r>
                        <w:rPr>
                          <w:b/>
                          <w:bCs w:val="0"/>
                        </w:rPr>
                        <w:t xml:space="preserve"> </w:t>
                      </w:r>
                      <w:r>
                        <w:t>nearly close to the center of the Z-marker. b: sagittal view of the Z-marker and a liver phantom. c: transversal view of the Z-marker and the liver phantom.</w:t>
                      </w:r>
                    </w:p>
                  </w:txbxContent>
                </v:textbox>
                <w10:wrap type="topAndBottom" anchorx="margin"/>
              </v:shape>
            </w:pict>
          </mc:Fallback>
        </mc:AlternateContent>
      </w:r>
      <w:r>
        <w:rPr>
          <w:noProof/>
        </w:rPr>
        <mc:AlternateContent>
          <mc:Choice Requires="wpg">
            <w:drawing>
              <wp:anchor distT="0" distB="0" distL="114300" distR="114300" simplePos="0" relativeHeight="251758080" behindDoc="0" locked="0" layoutInCell="1" allowOverlap="1" wp14:anchorId="37FA69E9" wp14:editId="1CBDD03C">
                <wp:simplePos x="0" y="0"/>
                <wp:positionH relativeFrom="column">
                  <wp:posOffset>0</wp:posOffset>
                </wp:positionH>
                <wp:positionV relativeFrom="paragraph">
                  <wp:posOffset>0</wp:posOffset>
                </wp:positionV>
                <wp:extent cx="6081634" cy="5725886"/>
                <wp:effectExtent l="0" t="0" r="0" b="8255"/>
                <wp:wrapTopAndBottom/>
                <wp:docPr id="53" name="Group 53"/>
                <wp:cNvGraphicFramePr/>
                <a:graphic xmlns:a="http://schemas.openxmlformats.org/drawingml/2006/main">
                  <a:graphicData uri="http://schemas.microsoft.com/office/word/2010/wordprocessingGroup">
                    <wpg:wgp>
                      <wpg:cNvGrpSpPr/>
                      <wpg:grpSpPr>
                        <a:xfrm>
                          <a:off x="0" y="0"/>
                          <a:ext cx="6081634" cy="5725886"/>
                          <a:chOff x="0" y="0"/>
                          <a:chExt cx="6081634" cy="5725886"/>
                        </a:xfrm>
                      </wpg:grpSpPr>
                      <pic:pic xmlns:pic="http://schemas.openxmlformats.org/drawingml/2006/picture">
                        <pic:nvPicPr>
                          <pic:cNvPr id="1073741838" name="Picture 1073741838"/>
                          <pic:cNvPicPr>
                            <a:picLocks noChangeAspect="1"/>
                          </pic:cNvPicPr>
                        </pic:nvPicPr>
                        <pic:blipFill rotWithShape="1">
                          <a:blip r:embed="rId90" cstate="print">
                            <a:extLst>
                              <a:ext uri="{28A0092B-C50C-407E-A947-70E740481C1C}">
                                <a14:useLocalDpi xmlns:a14="http://schemas.microsoft.com/office/drawing/2010/main" val="0"/>
                              </a:ext>
                            </a:extLst>
                          </a:blip>
                          <a:srcRect l="37699" r="21792" b="51474"/>
                          <a:stretch/>
                        </pic:blipFill>
                        <pic:spPr bwMode="auto">
                          <a:xfrm>
                            <a:off x="0" y="11875"/>
                            <a:ext cx="2714625" cy="2562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90" cstate="print">
                            <a:extLst>
                              <a:ext uri="{28A0092B-C50C-407E-A947-70E740481C1C}">
                                <a14:useLocalDpi xmlns:a14="http://schemas.microsoft.com/office/drawing/2010/main" val="0"/>
                              </a:ext>
                            </a:extLst>
                          </a:blip>
                          <a:srcRect r="61475" b="51927"/>
                          <a:stretch/>
                        </pic:blipFill>
                        <pic:spPr bwMode="auto">
                          <a:xfrm>
                            <a:off x="3443844" y="0"/>
                            <a:ext cx="2637790" cy="2581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90" cstate="print">
                            <a:extLst>
                              <a:ext uri="{28A0092B-C50C-407E-A947-70E740481C1C}">
                                <a14:useLocalDpi xmlns:a14="http://schemas.microsoft.com/office/drawing/2010/main" val="0"/>
                              </a:ext>
                            </a:extLst>
                          </a:blip>
                          <a:srcRect t="47619" r="61475" b="2494"/>
                          <a:stretch/>
                        </pic:blipFill>
                        <pic:spPr bwMode="auto">
                          <a:xfrm>
                            <a:off x="1769423" y="3135086"/>
                            <a:ext cx="2624455" cy="2590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DA2194" id="Group 53" o:spid="_x0000_s1026" style="position:absolute;margin-left:0;margin-top:0;width:478.85pt;height:450.85pt;z-index:252112896" coordsize="60816,572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">
                <v:shape id="Picture 1073741838" o:spid="_x0000_s1027" type="#_x0000_t75" style="position:absolute;top:118;width:27146;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91" o:title="" cropbottom="33734f" cropleft="24706f" cropright="14282f"/>
                  <v:path arrowok="t"/>
                </v:shape>
                <v:shape id="Picture 1073741839" o:spid="_x0000_s1028" type="#_x0000_t75" style="position:absolute;left:34438;width:2637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91" o:title="" cropbottom="34031f" cropright="40288f"/>
                  <v:path arrowok="t"/>
                </v:shape>
                <v:shape id="Picture 1073741840" o:spid="_x0000_s1029" type="#_x0000_t75" style="position:absolute;left:17694;top:31350;width:262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91" o:title="" croptop="31208f" cropbottom="1634f" cropright="40288f"/>
                  <v:path arrowok="t"/>
                </v:shape>
                <w10:wrap type="topAndBottom"/>
              </v:group>
            </w:pict>
          </mc:Fallback>
        </mc:AlternateContent>
      </w:r>
    </w:p>
    <w:p w:rsidR="0037671A" w:rsidRPr="009B3358" w:rsidRDefault="0037671A" w:rsidP="00D31B09"/>
    <w:p w:rsidR="0037671A" w:rsidRPr="006C2F14" w:rsidRDefault="0037671A" w:rsidP="0007793C">
      <w:pPr>
        <w:pStyle w:val="Heading4"/>
      </w:pPr>
      <w:bookmarkStart w:id="42" w:name="_Toc523161728"/>
      <w:r w:rsidRPr="006C2F14">
        <w:t>Z-axis indication triangle</w:t>
      </w:r>
      <w:bookmarkEnd w:id="42"/>
    </w:p>
    <w:p w:rsidR="0037671A" w:rsidRPr="00ED6BB1" w:rsidRDefault="0037671A" w:rsidP="00D31B09">
      <w:r w:rsidRPr="008B75D6">
        <w:t>After localization and</w:t>
      </w:r>
      <w:r>
        <w:t xml:space="preserve"> registration of the instrument, an accurate guidance of the instruments required to reach the target. Consequently, the coordinate system of the Z-marker should be determined in the MRI and image coordinate system. The correct coordinate of the marker can be detected based on the Z-axis indication triangle position in the image. For example, if </w:t>
      </w:r>
      <w:r>
        <w:lastRenderedPageBreak/>
        <w:t xml:space="preserve">the triangle structure is in the right side of the marker, the top view of the marker is visualized and the coordinate system is defined as shown in Fig.1. On the other hand, if the triangle is in the left side of the marker, the coordinate system is inverted since it has bottom view as it is shown in Fig.2. The significant role of this feature is the determination of the correct rotation direction of the Z-marker which discussed in the section 4.2. </w:t>
      </w:r>
    </w:p>
    <w:p w:rsidR="0037671A" w:rsidRDefault="0037671A" w:rsidP="00D31B09"/>
    <w:p w:rsidR="0037671A" w:rsidRDefault="0037671A" w:rsidP="00D31B09"/>
    <w:p w:rsidR="0037671A" w:rsidRDefault="0037671A" w:rsidP="00D31B09">
      <w:r>
        <w:rPr>
          <w:noProof/>
        </w:rPr>
        <w:drawing>
          <wp:inline distT="0" distB="0" distL="0" distR="0" wp14:anchorId="38EA574D" wp14:editId="11240615">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92" cstate="print"/>
                    <a:srcRect l="1085" b="16943"/>
                    <a:stretch>
                      <a:fillRect/>
                    </a:stretch>
                  </pic:blipFill>
                  <pic:spPr>
                    <a:xfrm rot="10800000">
                      <a:off x="0" y="0"/>
                      <a:ext cx="5620196" cy="2645885"/>
                    </a:xfrm>
                    <a:prstGeom prst="rect">
                      <a:avLst/>
                    </a:prstGeom>
                  </pic:spPr>
                </pic:pic>
              </a:graphicData>
            </a:graphic>
          </wp:inline>
        </w:drawing>
      </w:r>
    </w:p>
    <w:p w:rsidR="0037671A" w:rsidRDefault="0037671A" w:rsidP="00D31B09"/>
    <w:p w:rsidR="0037671A" w:rsidRDefault="0037671A" w:rsidP="0037671A">
      <w:pPr>
        <w:pStyle w:val="Caption"/>
        <w:rPr>
          <w:rFonts w:asciiTheme="majorHAnsi" w:hAnsiTheme="majorHAnsi"/>
          <w:b/>
          <w:sz w:val="28"/>
          <w:szCs w:val="28"/>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w:t>
      </w:r>
    </w:p>
    <w:p w:rsidR="0037671A" w:rsidRDefault="0037671A" w:rsidP="00D31B09"/>
    <w:p w:rsidR="0037671A" w:rsidRDefault="0037671A" w:rsidP="0007793C">
      <w:pPr>
        <w:pStyle w:val="Heading4"/>
      </w:pPr>
      <w:bookmarkStart w:id="43" w:name="_Toc523161729"/>
      <w:r>
        <w:t>Squared-shaped internal tunnel structure</w:t>
      </w:r>
      <w:bookmarkEnd w:id="43"/>
    </w:p>
    <w:p w:rsidR="0037671A" w:rsidRDefault="0037671A" w:rsidP="00D31B09">
      <w:r>
        <w:t>The automated alignment detection algorithm depends on the accuracy of the detected centroids of the fiducial markers. However, the coordinates of the fiducial markers may not be accurately estimated due to suboptimal imaging techniques. The squared shape tunnels provide the ability to estimate the pixel distortion at the edges which is easier for the retrieval of the related signals and accurate identification of the centroids coordinate system.</w:t>
      </w:r>
    </w:p>
    <w:p w:rsidR="0037671A" w:rsidRDefault="0037671A" w:rsidP="00D31B09"/>
    <w:p w:rsidR="0037671A" w:rsidRDefault="0037671A" w:rsidP="00D31B09"/>
    <w:p w:rsidR="0037671A" w:rsidRPr="00014CA9" w:rsidRDefault="0037671A" w:rsidP="00D31B09">
      <w:pPr>
        <w:pStyle w:val="Heading3"/>
      </w:pPr>
      <w:bookmarkStart w:id="44" w:name="_Toc523161730"/>
      <w:r>
        <w:lastRenderedPageBreak/>
        <w:t>Z-frame marker s</w:t>
      </w:r>
      <w:r w:rsidRPr="00014CA9">
        <w:t>pectroscopy</w:t>
      </w:r>
      <w:bookmarkEnd w:id="44"/>
    </w:p>
    <w:p w:rsidR="0037671A" w:rsidRPr="004329F7" w:rsidRDefault="0037671A" w:rsidP="00D31B09">
      <w:pPr>
        <w:rPr>
          <w:rFonts w:eastAsia="Arial" w:cs="Arial"/>
        </w:rPr>
      </w:pPr>
      <w:r w:rsidRPr="004329F7">
        <w:t xml:space="preserve">For magnetic resonance imaging (MRI) guided minimal-invasive procedures the visualization of </w:t>
      </w:r>
      <w:proofErr w:type="spellStart"/>
      <w:r w:rsidRPr="004329F7">
        <w:t>therapeutical</w:t>
      </w:r>
      <w:proofErr w:type="spellEnd"/>
      <w:r w:rsidRPr="004329F7">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37671A" w:rsidRPr="004329F7" w:rsidRDefault="0037671A" w:rsidP="00D31B09">
      <w:pPr>
        <w:rPr>
          <w:rFonts w:eastAsia="Arial" w:cs="Arial"/>
        </w:rPr>
      </w:pPr>
      <w:r w:rsidRPr="004329F7">
        <w:t xml:space="preserve">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ven by these relaxation times [3]. Therefore, the visibility of the liquid resin within the marker depends on the used imaging protocol and relaxation properties of the resin. </w:t>
      </w:r>
    </w:p>
    <w:p w:rsidR="0037671A" w:rsidRDefault="0037671A" w:rsidP="00D31B09">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w:t>
      </w:r>
      <w:proofErr w:type="spellStart"/>
      <w:r w:rsidRPr="004329F7">
        <w:t>stereolithography</w:t>
      </w:r>
      <w:proofErr w:type="spellEnd"/>
      <w:r w:rsidRPr="004329F7">
        <w:t xml:space="preserve"> process.</w:t>
      </w:r>
    </w:p>
    <w:p w:rsidR="0037671A" w:rsidRPr="004329F7" w:rsidRDefault="0037671A" w:rsidP="00D31B09"/>
    <w:p w:rsidR="0037671A" w:rsidRDefault="0037671A" w:rsidP="0007793C">
      <w:pPr>
        <w:pStyle w:val="Heading4"/>
      </w:pPr>
      <w:bookmarkStart w:id="45" w:name="_Toc523161731"/>
      <w:r>
        <w:t>Determination of the resin relaxation times</w:t>
      </w:r>
      <w:bookmarkEnd w:id="45"/>
    </w:p>
    <w:p w:rsidR="0037671A" w:rsidRPr="0056081D" w:rsidRDefault="0037671A" w:rsidP="00D31B09"/>
    <w:p w:rsidR="0037671A" w:rsidRPr="004329F7" w:rsidRDefault="0037671A" w:rsidP="00D31B09">
      <w:pPr>
        <w:rPr>
          <w:rFonts w:eastAsia="Arial" w:cs="Arial"/>
        </w:rPr>
      </w:pPr>
      <w:r w:rsidRPr="004329F7">
        <w:t xml:space="preserve">T1 and T2 relaxation times </w:t>
      </w:r>
      <w:r>
        <w:t>are</w:t>
      </w:r>
      <w:r w:rsidRPr="004329F7">
        <w:t xml:space="preserve"> experimentally determined for the initially selected </w:t>
      </w:r>
      <w:proofErr w:type="spellStart"/>
      <w:r w:rsidRPr="004329F7">
        <w:t>stereolithography</w:t>
      </w:r>
      <w:proofErr w:type="spellEnd"/>
      <w:r w:rsidRPr="004329F7">
        <w:t xml:space="preserve"> resins: </w:t>
      </w:r>
      <w:proofErr w:type="spellStart"/>
      <w:r w:rsidRPr="004329F7">
        <w:t>VisiJet</w:t>
      </w:r>
      <w:proofErr w:type="spellEnd"/>
      <w:r w:rsidRPr="004329F7">
        <w:t xml:space="preserve"> SL Tough, </w:t>
      </w:r>
      <w:proofErr w:type="spellStart"/>
      <w:r w:rsidRPr="004329F7">
        <w:t>VisiJet</w:t>
      </w:r>
      <w:proofErr w:type="spellEnd"/>
      <w:r w:rsidRPr="004329F7">
        <w:t xml:space="preserve"> SL Clear both from 3D Systems, Inc., and </w:t>
      </w:r>
      <w:proofErr w:type="spellStart"/>
      <w:r w:rsidRPr="004329F7">
        <w:t>Formlabs</w:t>
      </w:r>
      <w:proofErr w:type="spellEnd"/>
      <w:r w:rsidRPr="004329F7">
        <w:t xml:space="preserve"> FLGPWH03 from </w:t>
      </w:r>
      <w:proofErr w:type="spellStart"/>
      <w:r w:rsidRPr="004329F7">
        <w:t>Formlabs</w:t>
      </w:r>
      <w:proofErr w:type="spellEnd"/>
      <w:r w:rsidRPr="004329F7">
        <w:t xml:space="preserve"> Inc. Each of the three resins </w:t>
      </w:r>
      <w:r>
        <w:t>have been</w:t>
      </w:r>
      <w:r w:rsidRPr="004329F7">
        <w:t xml:space="preserve"> stored in separate containers before placing them inside a transmit–receive birdcage head coil of a 3T </w:t>
      </w:r>
      <w:proofErr w:type="spellStart"/>
      <w:r w:rsidRPr="004329F7">
        <w:t>Skyra</w:t>
      </w:r>
      <w:proofErr w:type="spellEnd"/>
      <w:r w:rsidRPr="004329F7">
        <w:t xml:space="preserve"> MRI system (Siemens </w:t>
      </w:r>
      <w:proofErr w:type="spellStart"/>
      <w:r w:rsidRPr="004329F7">
        <w:t>Healthineers</w:t>
      </w:r>
      <w:proofErr w:type="spellEnd"/>
      <w:r w:rsidRPr="004329F7">
        <w:t xml:space="preserve">, Germany). </w:t>
      </w:r>
    </w:p>
    <w:p w:rsidR="0037671A" w:rsidRPr="004329F7" w:rsidRDefault="0037671A" w:rsidP="00D31B09">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w:t>
      </w:r>
      <w:proofErr w:type="spellStart"/>
      <w:r w:rsidRPr="004329F7">
        <w:t>ms</w:t>
      </w:r>
      <w:proofErr w:type="spellEnd"/>
      <w:r w:rsidRPr="004329F7">
        <w:t xml:space="preserve"> and </w:t>
      </w:r>
      <w:r w:rsidRPr="004329F7">
        <w:lastRenderedPageBreak/>
        <w:t>2,000 </w:t>
      </w:r>
      <w:proofErr w:type="spellStart"/>
      <w:r w:rsidRPr="004329F7">
        <w:t>ms</w:t>
      </w:r>
      <w:proofErr w:type="spellEnd"/>
      <w:r w:rsidRPr="004329F7">
        <w:t xml:space="preserve">). For the T2 estimation the echo time (TE) of the SE </w:t>
      </w:r>
      <w:r>
        <w:t>is</w:t>
      </w:r>
      <w:r w:rsidRPr="004329F7">
        <w:t xml:space="preserve"> varied accordingly (five different TEs between 5.5 </w:t>
      </w:r>
      <w:proofErr w:type="spellStart"/>
      <w:r w:rsidRPr="004329F7">
        <w:t>ms</w:t>
      </w:r>
      <w:proofErr w:type="spellEnd"/>
      <w:r w:rsidRPr="004329F7">
        <w:t xml:space="preserve"> and 200 </w:t>
      </w:r>
      <w:proofErr w:type="spellStart"/>
      <w:r w:rsidRPr="004329F7">
        <w:t>ms</w:t>
      </w:r>
      <w:proofErr w:type="spellEnd"/>
      <w:r w:rsidRPr="004329F7">
        <w:t xml:space="preserve">), see </w:t>
      </w:r>
      <w:r w:rsidRPr="004329F7">
        <w:fldChar w:fldCharType="begin"/>
      </w:r>
      <w:r w:rsidRPr="004329F7">
        <w:instrText xml:space="preserve"> REF _Ref508133777 \h  \* MERGEFORMAT </w:instrText>
      </w:r>
      <w:r w:rsidRPr="004329F7">
        <w:fldChar w:fldCharType="separate"/>
      </w:r>
      <w:r w:rsidRPr="004329F7">
        <w:t>Figure 1</w:t>
      </w:r>
      <w:r w:rsidRPr="004329F7">
        <w:fldChar w:fldCharType="end"/>
      </w:r>
      <w:r w:rsidRPr="004329F7">
        <w:t>.</w:t>
      </w:r>
    </w:p>
    <w:p w:rsidR="0037671A" w:rsidRPr="004329F7" w:rsidRDefault="0037671A" w:rsidP="00D31B09">
      <w:pPr>
        <w:rPr>
          <w:rFonts w:eastAsia="Arial" w:cs="Arial"/>
        </w:rPr>
      </w:pPr>
      <w:r w:rsidRPr="004329F7">
        <w:t xml:space="preserve">Relaxation times </w:t>
      </w:r>
      <w:r>
        <w:t>are</w:t>
      </w:r>
      <w:r w:rsidRPr="004329F7">
        <w:t xml:space="preserve"> then calculated for each resin within automatically computed region of interests (based on image </w:t>
      </w:r>
      <w:proofErr w:type="spellStart"/>
      <w:r w:rsidRPr="004329F7">
        <w:t>thresholding</w:t>
      </w:r>
      <w:proofErr w:type="spellEnd"/>
      <w:r w:rsidRPr="004329F7">
        <w:t>).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Pr="004329F7">
        <w:t xml:space="preserve"> used [4]:</w:t>
      </w:r>
    </w:p>
    <w:p w:rsidR="0037671A" w:rsidRPr="00AA7790"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Pr="004329F7">
        <w:t xml:space="preserve"> used [4]:</w:t>
      </w:r>
    </w:p>
    <w:p w:rsidR="0037671A" w:rsidRPr="004329F7"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proofErr w:type="spellStart"/>
      <w:r>
        <w:t>nsitivities</w:t>
      </w:r>
      <w:proofErr w:type="spellEnd"/>
      <w:r>
        <w:t>.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37671A" w:rsidRPr="004329F7" w:rsidRDefault="0037671A" w:rsidP="00D31B09">
      <w:r>
        <w:t>All processing is</w:t>
      </w:r>
      <w:r w:rsidRPr="004329F7">
        <w:t xml:space="preserve"> done in MATLAB 2015b (</w:t>
      </w:r>
      <w:proofErr w:type="spellStart"/>
      <w:r w:rsidRPr="004329F7">
        <w:t>MathWorks</w:t>
      </w:r>
      <w:proofErr w:type="spellEnd"/>
      <w:r w:rsidRPr="004329F7">
        <w:t>, USA).</w:t>
      </w:r>
    </w:p>
    <w:p w:rsidR="0037671A" w:rsidRPr="004329F7" w:rsidRDefault="0037671A" w:rsidP="00D31B09"/>
    <w:p w:rsidR="0037671A" w:rsidRDefault="0037671A" w:rsidP="00D31B09">
      <w:r w:rsidRPr="00AA7790">
        <w:rPr>
          <w:noProof/>
        </w:rPr>
        <w:drawing>
          <wp:inline distT="0" distB="0" distL="0" distR="0" wp14:anchorId="2E0A16B1" wp14:editId="54154D94">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stretch>
                      <a:fillRect/>
                    </a:stretch>
                  </pic:blipFill>
                  <pic:spPr>
                    <a:xfrm>
                      <a:off x="0" y="0"/>
                      <a:ext cx="5756910" cy="2590165"/>
                    </a:xfrm>
                    <a:prstGeom prst="rect">
                      <a:avLst/>
                    </a:prstGeom>
                  </pic:spPr>
                </pic:pic>
              </a:graphicData>
            </a:graphic>
          </wp:inline>
        </w:drawing>
      </w:r>
    </w:p>
    <w:p w:rsidR="0037671A" w:rsidRDefault="0037671A" w:rsidP="0037671A">
      <w:pPr>
        <w:pStyle w:val="Caption"/>
        <w:jc w:val="both"/>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AA7790">
        <w:t xml:space="preserve">Measured image slice of the three cylindrical resin containers (left: </w:t>
      </w:r>
      <w:proofErr w:type="spellStart"/>
      <w:r w:rsidRPr="00AA7790">
        <w:t>VisiJet</w:t>
      </w:r>
      <w:proofErr w:type="spellEnd"/>
      <w:r w:rsidRPr="00AA7790">
        <w:t xml:space="preserve"> SL Tough, middle: </w:t>
      </w:r>
      <w:proofErr w:type="spellStart"/>
      <w:r w:rsidRPr="00AA7790">
        <w:t>VisiJet</w:t>
      </w:r>
      <w:proofErr w:type="spellEnd"/>
      <w:r w:rsidRPr="00AA7790">
        <w:t xml:space="preserve"> SL Clear, right: </w:t>
      </w:r>
      <w:proofErr w:type="spellStart"/>
      <w:r w:rsidRPr="00AA7790">
        <w:t>Formlabs</w:t>
      </w:r>
      <w:proofErr w:type="spellEnd"/>
      <w:r w:rsidRPr="00AA7790">
        <w:t xml:space="preserve"> FLGPWH03)</w:t>
      </w:r>
    </w:p>
    <w:p w:rsidR="0037671A" w:rsidRPr="00D16CD3" w:rsidRDefault="0037671A" w:rsidP="0037671A">
      <w:pPr>
        <w:pStyle w:val="Caption"/>
      </w:pPr>
    </w:p>
    <w:p w:rsidR="0037671A" w:rsidRDefault="0037671A" w:rsidP="0007793C">
      <w:pPr>
        <w:pStyle w:val="Heading4"/>
      </w:pPr>
      <w:bookmarkStart w:id="46" w:name="_Toc522897940"/>
      <w:bookmarkStart w:id="47" w:name="_Toc523161732"/>
      <w:r>
        <w:t>Experimental r</w:t>
      </w:r>
      <w:r w:rsidRPr="00032B83">
        <w:t>esults</w:t>
      </w:r>
      <w:bookmarkEnd w:id="46"/>
      <w:bookmarkEnd w:id="47"/>
    </w:p>
    <w:p w:rsidR="0037671A" w:rsidRPr="00032B83" w:rsidRDefault="0037671A" w:rsidP="00D31B09"/>
    <w:p w:rsidR="0037671A" w:rsidRPr="004329F7" w:rsidRDefault="0037671A" w:rsidP="00D31B09">
      <w:pPr>
        <w:rPr>
          <w:rFonts w:eastAsia="Arial" w:cs="Arial"/>
        </w:rPr>
      </w:pPr>
      <w:r w:rsidRPr="004329F7">
        <w:t xml:space="preserve">The T1 and T2 relaxation times (see </w:t>
      </w:r>
      <w:r>
        <w:t>Tab.1) of the tested resins are</w:t>
      </w:r>
      <w:r w:rsidRPr="004329F7">
        <w:t xml:space="preserve"> calculated based on the experimental results. Fig. 2 shows the mean fitted relaxation time compared to the measured signal. The overall goodn</w:t>
      </w:r>
      <w:r>
        <w:t>ess of fit for all estimates is</w:t>
      </w:r>
      <w:r w:rsidRPr="004329F7">
        <w:t xml:space="preserve"> high (R²&gt;0.99). </w:t>
      </w:r>
    </w:p>
    <w:p w:rsidR="0037671A" w:rsidRPr="004329F7" w:rsidRDefault="0037671A" w:rsidP="00D31B09">
      <w:pPr>
        <w:rPr>
          <w:rFonts w:eastAsia="Arial" w:cs="Arial"/>
        </w:rPr>
      </w:pPr>
      <w:r w:rsidRPr="004329F7">
        <w:t>T1 estimates for all resins differed among ea</w:t>
      </w:r>
      <w:r>
        <w:t>ch other by up to 9.97 % and has</w:t>
      </w:r>
      <w:r w:rsidRPr="004329F7">
        <w:t xml:space="preserve"> an average T1 relaxation time of 164.4 </w:t>
      </w:r>
      <w:proofErr w:type="spellStart"/>
      <w:r w:rsidRPr="004329F7">
        <w:t>ms</w:t>
      </w:r>
      <w:proofErr w:type="spellEnd"/>
      <w:r w:rsidRPr="004329F7">
        <w:t>, which is considerably shorter than human tissue such as subcutaneous fat (382 </w:t>
      </w:r>
      <w:proofErr w:type="spellStart"/>
      <w:r w:rsidRPr="004329F7">
        <w:t>ms</w:t>
      </w:r>
      <w:proofErr w:type="spellEnd"/>
      <w:r w:rsidRPr="004329F7">
        <w:t>), liver (809 </w:t>
      </w:r>
      <w:proofErr w:type="spellStart"/>
      <w:r w:rsidRPr="004329F7">
        <w:t>ms</w:t>
      </w:r>
      <w:proofErr w:type="spellEnd"/>
      <w:r w:rsidRPr="004329F7">
        <w:t xml:space="preserve">), or the medulla of the kidney (1,545 </w:t>
      </w:r>
      <w:proofErr w:type="spellStart"/>
      <w:r w:rsidRPr="004329F7">
        <w:t>ms</w:t>
      </w:r>
      <w:proofErr w:type="spellEnd"/>
      <w:r w:rsidRPr="004329F7">
        <w:t xml:space="preserve">) [5]. </w:t>
      </w:r>
    </w:p>
    <w:p w:rsidR="0037671A" w:rsidRPr="006649DC" w:rsidRDefault="0037671A" w:rsidP="00D31B09">
      <w:pPr>
        <w:rPr>
          <w:rFonts w:eastAsia="Arial" w:cs="Arial"/>
        </w:rPr>
      </w:pPr>
      <w:r w:rsidRPr="004329F7">
        <w:t>T2 estimates for all resins differed among each other by up to 10.74 % and had an average T2 relaxation time of 22.3 </w:t>
      </w:r>
      <w:proofErr w:type="spellStart"/>
      <w:r w:rsidRPr="004329F7">
        <w:t>ms</w:t>
      </w:r>
      <w:proofErr w:type="spellEnd"/>
      <w:r w:rsidRPr="004329F7">
        <w:t xml:space="preserve">, which is shorter than human tissue such as subcutaneous fat (68 </w:t>
      </w:r>
      <w:proofErr w:type="spellStart"/>
      <w:r w:rsidRPr="004329F7">
        <w:t>ms</w:t>
      </w:r>
      <w:proofErr w:type="spellEnd"/>
      <w:r w:rsidRPr="004329F7">
        <w:t xml:space="preserve">), liver (34 </w:t>
      </w:r>
      <w:proofErr w:type="spellStart"/>
      <w:r w:rsidRPr="004329F7">
        <w:t>ms</w:t>
      </w:r>
      <w:proofErr w:type="spellEnd"/>
      <w:r w:rsidRPr="004329F7">
        <w:t xml:space="preserve">), or the medulla of the kidney (81 </w:t>
      </w:r>
      <w:proofErr w:type="spellStart"/>
      <w:r w:rsidRPr="004329F7">
        <w:t>ms</w:t>
      </w:r>
      <w:proofErr w:type="spellEnd"/>
      <w:r w:rsidRPr="004329F7">
        <w:t xml:space="preserve">) [5]. </w:t>
      </w: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37671A" w:rsidRPr="00AA7790" w:rsidTr="006319F2">
        <w:trPr>
          <w:trHeight w:val="231"/>
        </w:trPr>
        <w:tc>
          <w:tcPr>
            <w:tcW w:w="232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1 Relaxation Time [</w:t>
            </w:r>
            <w:proofErr w:type="spellStart"/>
            <w:r w:rsidRPr="00AA7790">
              <w:t>ms</w:t>
            </w:r>
            <w:proofErr w:type="spellEnd"/>
            <w:r w:rsidRPr="00AA7790">
              <w:t>]</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2 Relaxation Time [</w:t>
            </w:r>
            <w:proofErr w:type="spellStart"/>
            <w:r w:rsidRPr="00AA7790">
              <w:t>ms</w:t>
            </w:r>
            <w:proofErr w:type="spellEnd"/>
            <w:r w:rsidRPr="00AA7790">
              <w:t>]</w:t>
            </w:r>
          </w:p>
        </w:tc>
      </w:tr>
      <w:tr w:rsidR="0037671A" w:rsidRPr="00AA7790" w:rsidTr="006319F2">
        <w:trPr>
          <w:trHeight w:val="233"/>
        </w:trPr>
        <w:tc>
          <w:tcPr>
            <w:tcW w:w="232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23.2 </w:t>
            </w:r>
            <w:r w:rsidRPr="00AA7790">
              <w:rPr>
                <w:rFonts w:cs="Arial"/>
              </w:rPr>
              <w:t>± 0.8</w:t>
            </w:r>
          </w:p>
        </w:tc>
      </w:tr>
      <w:tr w:rsidR="0037671A" w:rsidRPr="00AA7790" w:rsidTr="006319F2">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Clear</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0.7 </w:t>
            </w:r>
            <w:r w:rsidRPr="00AA7790">
              <w:rPr>
                <w:rFonts w:cs="Arial"/>
              </w:rPr>
              <w:t>± 1.0</w:t>
            </w:r>
          </w:p>
        </w:tc>
      </w:tr>
      <w:tr w:rsidR="0037671A" w:rsidRPr="00AA7790" w:rsidTr="006319F2">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Formlabs</w:t>
            </w:r>
            <w:proofErr w:type="spellEnd"/>
            <w:r w:rsidRPr="00AA7790">
              <w:t xml:space="preserve"> FLGPWH03</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2.9 </w:t>
            </w:r>
            <w:r w:rsidRPr="00AA7790">
              <w:rPr>
                <w:rFonts w:cs="Arial"/>
              </w:rPr>
              <w:t>± 1.2</w:t>
            </w:r>
          </w:p>
        </w:tc>
      </w:tr>
    </w:tbl>
    <w:p w:rsidR="0037671A" w:rsidRDefault="0037671A" w:rsidP="0037671A">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37671A" w:rsidRPr="00AA7790" w:rsidRDefault="0037671A" w:rsidP="00D31B09"/>
    <w:p w:rsidR="0037671A" w:rsidRDefault="0037671A" w:rsidP="00D31B09">
      <w:r w:rsidRPr="00AA7790">
        <w:rPr>
          <w:noProof/>
        </w:rPr>
        <w:lastRenderedPageBreak/>
        <w:drawing>
          <wp:inline distT="0" distB="0" distL="0" distR="0" wp14:anchorId="504E1955" wp14:editId="5F2EA14D">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stretch>
                      <a:fillRect/>
                    </a:stretch>
                  </pic:blipFill>
                  <pic:spPr>
                    <a:xfrm>
                      <a:off x="0" y="0"/>
                      <a:ext cx="5756910" cy="5095875"/>
                    </a:xfrm>
                    <a:prstGeom prst="rect">
                      <a:avLst/>
                    </a:prstGeom>
                  </pic:spPr>
                </pic:pic>
              </a:graphicData>
            </a:graphic>
          </wp:inline>
        </w:drawing>
      </w:r>
    </w:p>
    <w:p w:rsidR="0037671A" w:rsidRPr="00AA7790" w:rsidRDefault="0037671A" w:rsidP="0037671A">
      <w:pPr>
        <w:pStyle w:val="Caption"/>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37671A" w:rsidRPr="00AA7790" w:rsidRDefault="0037671A" w:rsidP="00D31B09"/>
    <w:p w:rsidR="0037671A" w:rsidRDefault="0037671A" w:rsidP="00D31B09"/>
    <w:p w:rsidR="0037671A" w:rsidRPr="0088075A" w:rsidRDefault="0037671A" w:rsidP="00D31B09"/>
    <w:p w:rsidR="0037671A" w:rsidRDefault="0037671A" w:rsidP="0007793C">
      <w:pPr>
        <w:pStyle w:val="Heading4"/>
      </w:pPr>
      <w:bookmarkStart w:id="48" w:name="_Toc523161733"/>
      <w:r>
        <w:t>Outlook</w:t>
      </w:r>
      <w:bookmarkEnd w:id="48"/>
    </w:p>
    <w:p w:rsidR="0037671A" w:rsidRPr="0056081D" w:rsidRDefault="0037671A" w:rsidP="00D31B09"/>
    <w:p w:rsidR="0037671A" w:rsidRPr="004329F7" w:rsidRDefault="0037671A" w:rsidP="00D31B09">
      <w:r>
        <w:t>This study determines</w:t>
      </w:r>
      <w:r w:rsidRPr="004329F7">
        <w:t xml:space="preserve"> the MRI T1 and T2 relaxation times for resins used to serve as MRI marker material for the first time. In the future, these results will enable to predict the marker </w:t>
      </w:r>
      <w:r w:rsidRPr="004329F7">
        <w:lastRenderedPageBreak/>
        <w:t>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t>inhomogeneities</w:t>
      </w:r>
      <w:proofErr w:type="spellEnd"/>
      <w:r w:rsidRPr="004329F7">
        <w:t>) might improve the estimates.</w:t>
      </w:r>
      <w:r>
        <w:t xml:space="preserve"> </w:t>
      </w:r>
    </w:p>
    <w:p w:rsidR="00DF06C2" w:rsidRDefault="0037671A" w:rsidP="00D31B09">
      <w:pPr>
        <w:rPr>
          <w:rFonts w:cstheme="minorHAnsi"/>
        </w:rPr>
      </w:pPr>
      <w:r>
        <w:br w:type="page"/>
      </w:r>
    </w:p>
    <w:p w:rsidR="005F6528" w:rsidRDefault="004C21C6" w:rsidP="00D31B09">
      <w:pPr>
        <w:pStyle w:val="Heading2"/>
      </w:pPr>
      <w:bookmarkStart w:id="49" w:name="_Toc523161734"/>
      <w:r>
        <w:lastRenderedPageBreak/>
        <w:t>MR</w:t>
      </w:r>
      <w:r w:rsidR="005E5C5E">
        <w:t>-com</w:t>
      </w:r>
      <w:r w:rsidR="0021594E">
        <w:t>patible</w:t>
      </w:r>
      <w:r w:rsidR="005E5C5E">
        <w:t xml:space="preserve"> rotatory frame</w:t>
      </w:r>
      <w:bookmarkEnd w:id="49"/>
    </w:p>
    <w:p w:rsidR="0021594E" w:rsidRDefault="0021594E" w:rsidP="00D31B09"/>
    <w:p w:rsidR="00383F36" w:rsidRDefault="00383F36" w:rsidP="00D31B09">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Pr="00B527AF">
        <w:t>. As the ground through, relative positions and orientations were tested in the experiment. Several groups of images were taken at each position and orientation</w:t>
      </w:r>
    </w:p>
    <w:p w:rsidR="00383F36" w:rsidRDefault="00383F36" w:rsidP="00D31B09"/>
    <w:p w:rsidR="00383F36" w:rsidRDefault="00383F36" w:rsidP="00D31B09"/>
    <w:p w:rsidR="00383F36" w:rsidRDefault="00383F36" w:rsidP="00D31B09">
      <w:r>
        <w:rPr>
          <w:noProof/>
        </w:rPr>
        <w:drawing>
          <wp:inline distT="0" distB="0" distL="0" distR="0" wp14:anchorId="1AEEF57F" wp14:editId="5C4CB98A">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5"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383F36" w:rsidRPr="00412C22" w:rsidRDefault="00383F36" w:rsidP="00D31B09"/>
    <w:p w:rsidR="00383F36" w:rsidRDefault="00383F36" w:rsidP="00D31B09"/>
    <w:p w:rsidR="00383F36" w:rsidRDefault="00383F36" w:rsidP="00D31B09">
      <w:r>
        <w:tab/>
      </w:r>
    </w:p>
    <w:p w:rsidR="00383F36" w:rsidRDefault="00383F36" w:rsidP="00D31B09"/>
    <w:p w:rsidR="00383F36" w:rsidRDefault="00383F36" w:rsidP="00D31B09"/>
    <w:p w:rsidR="00383F36" w:rsidRDefault="00383F36" w:rsidP="00D31B09"/>
    <w:p w:rsidR="00383F36" w:rsidRPr="00412C22" w:rsidRDefault="00383F36" w:rsidP="00D31B09">
      <w:r>
        <w:rPr>
          <w:noProof/>
        </w:rPr>
        <w:drawing>
          <wp:anchor distT="0" distB="0" distL="114300" distR="114300" simplePos="0" relativeHeight="251743744" behindDoc="0" locked="0" layoutInCell="1" allowOverlap="1" wp14:anchorId="0676CA03" wp14:editId="163097A1">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6"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720" behindDoc="0" locked="0" layoutInCell="1" allowOverlap="1" wp14:anchorId="6135BA5A" wp14:editId="653AF7BE">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7"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3F36" w:rsidRDefault="00383F36" w:rsidP="00D31B09">
      <w:r>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12BCA">
          <w:pgSz w:w="11906" w:h="16838" w:code="9"/>
          <w:pgMar w:top="1440" w:right="1440" w:bottom="1440" w:left="1440" w:header="720" w:footer="720" w:gutter="0"/>
          <w:cols w:space="720"/>
          <w:titlePg/>
          <w:docGrid w:linePitch="360"/>
        </w:sectPr>
      </w:pPr>
    </w:p>
    <w:p w:rsidR="00FC3773" w:rsidRDefault="006E261C" w:rsidP="00D31B09">
      <w:pPr>
        <w:pStyle w:val="Heading1"/>
      </w:pPr>
      <w:bookmarkStart w:id="50" w:name="_Toc523161735"/>
      <w:r>
        <w:lastRenderedPageBreak/>
        <w:t>T</w:t>
      </w:r>
      <w:r w:rsidR="005F6528">
        <w:t>est</w:t>
      </w:r>
      <w:r>
        <w:t>ing</w:t>
      </w:r>
      <w:bookmarkEnd w:id="50"/>
    </w:p>
    <w:p w:rsidR="00FC3773" w:rsidRDefault="00FC3773" w:rsidP="00D31B09"/>
    <w:p w:rsidR="00FC3773" w:rsidRDefault="00FC3773" w:rsidP="00D31B09"/>
    <w:p w:rsidR="00FC3773" w:rsidRDefault="00FC3773" w:rsidP="00D31B09"/>
    <w:p w:rsidR="007D2A7F" w:rsidRDefault="007D2A7F" w:rsidP="00D31B09"/>
    <w:p w:rsidR="005105D6" w:rsidRPr="007D2734" w:rsidRDefault="005105D6" w:rsidP="00D31B09">
      <w:pPr>
        <w:pStyle w:val="Heading1"/>
        <w:sectPr w:rsidR="005105D6" w:rsidRPr="007D2734" w:rsidSect="00E12BCA">
          <w:pgSz w:w="11906" w:h="16838" w:code="9"/>
          <w:pgMar w:top="1440" w:right="1440" w:bottom="1440" w:left="1440" w:header="720" w:footer="720" w:gutter="0"/>
          <w:cols w:space="720"/>
          <w:titlePg/>
          <w:docGrid w:linePitch="360"/>
        </w:sectPr>
      </w:pPr>
    </w:p>
    <w:p w:rsidR="00E74CB9" w:rsidRPr="00FC3773" w:rsidRDefault="00E74CB9" w:rsidP="00D31B09">
      <w:pPr>
        <w:pStyle w:val="Heading1"/>
      </w:pPr>
      <w:bookmarkStart w:id="51" w:name="_Toc523161736"/>
      <w:r w:rsidRPr="00FC3773">
        <w:lastRenderedPageBreak/>
        <w:t>Results</w:t>
      </w:r>
      <w:bookmarkEnd w:id="51"/>
    </w:p>
    <w:p w:rsidR="00BF7CBA" w:rsidRPr="00BF7CBA" w:rsidRDefault="002431CB" w:rsidP="00D31B09">
      <w:pPr>
        <w:pStyle w:val="Heading2"/>
      </w:pPr>
      <w:bookmarkStart w:id="52" w:name="_Toc523161737"/>
      <w:r>
        <w:t>Accuracy study</w:t>
      </w:r>
      <w:bookmarkEnd w:id="52"/>
    </w:p>
    <w:p w:rsidR="00BF7CBA" w:rsidRDefault="00C55C75" w:rsidP="00D31B09">
      <w:r>
        <w:t xml:space="preserve">In this section, </w:t>
      </w:r>
      <w:r w:rsidR="00237660">
        <w:t xml:space="preserve">the </w:t>
      </w:r>
      <w:r>
        <w:t>accuracy of the software algorithm</w:t>
      </w:r>
      <w:r w:rsidR="00237660">
        <w:t xml:space="preserve"> is investigated.</w:t>
      </w:r>
    </w:p>
    <w:p w:rsidR="00237660" w:rsidRPr="00B527AF" w:rsidRDefault="00237660" w:rsidP="00D31B09">
      <w:pPr>
        <w:pStyle w:val="Heading3"/>
      </w:pPr>
      <w:bookmarkStart w:id="53" w:name="_Toc523161738"/>
      <w:r w:rsidRPr="00B527AF">
        <w:t>CAD model</w:t>
      </w:r>
      <w:bookmarkEnd w:id="53"/>
      <w:r w:rsidRPr="00B527AF">
        <w:t xml:space="preserve">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D31B09"/>
        </w:tc>
        <w:tc>
          <w:tcPr>
            <w:tcW w:w="2431" w:type="dxa"/>
          </w:tcPr>
          <w:p w:rsidR="00AB1715" w:rsidRDefault="00AB1715" w:rsidP="00D31B09"/>
          <w:p w:rsidR="00435549" w:rsidRDefault="00435549" w:rsidP="00D31B09">
            <w:r>
              <w:t>Rotation around x axis</w:t>
            </w:r>
          </w:p>
        </w:tc>
        <w:tc>
          <w:tcPr>
            <w:tcW w:w="2431" w:type="dxa"/>
          </w:tcPr>
          <w:p w:rsidR="00AB1715" w:rsidRDefault="00AB1715" w:rsidP="00D31B09"/>
          <w:p w:rsidR="00435549" w:rsidRDefault="00435549" w:rsidP="00D31B09">
            <w: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D31B09">
            <w:r>
              <w:t>CAD model</w:t>
            </w:r>
            <w:r w:rsidR="009E373D">
              <w:t xml:space="preserve"> </w:t>
            </w:r>
          </w:p>
        </w:tc>
        <w:tc>
          <w:tcPr>
            <w:tcW w:w="2431" w:type="dxa"/>
            <w:shd w:val="clear" w:color="auto" w:fill="FFF2CC" w:themeFill="accent4" w:themeFillTint="33"/>
          </w:tcPr>
          <w:p w:rsidR="00435549" w:rsidRDefault="009C3A84" w:rsidP="00D31B09">
            <w:r>
              <w:t>-8.04</w:t>
            </w:r>
          </w:p>
        </w:tc>
        <w:tc>
          <w:tcPr>
            <w:tcW w:w="2431" w:type="dxa"/>
            <w:shd w:val="clear" w:color="auto" w:fill="FFF2CC" w:themeFill="accent4" w:themeFillTint="33"/>
          </w:tcPr>
          <w:p w:rsidR="00435549" w:rsidRDefault="009C3A84" w:rsidP="00D31B09">
            <w:r>
              <w:t>-5.19</w:t>
            </w:r>
          </w:p>
        </w:tc>
      </w:tr>
      <w:tr w:rsidR="00435549" w:rsidTr="00435549">
        <w:trPr>
          <w:trHeight w:val="334"/>
        </w:trPr>
        <w:tc>
          <w:tcPr>
            <w:tcW w:w="3943" w:type="dxa"/>
          </w:tcPr>
          <w:p w:rsidR="00435549" w:rsidRDefault="00435549" w:rsidP="00D31B09">
            <w:r>
              <w:t>Algorithm calculation</w:t>
            </w:r>
          </w:p>
        </w:tc>
        <w:tc>
          <w:tcPr>
            <w:tcW w:w="2431" w:type="dxa"/>
          </w:tcPr>
          <w:p w:rsidR="00435549" w:rsidRDefault="009C3A84" w:rsidP="00D31B09">
            <w:r>
              <w:t>-7.67</w:t>
            </w:r>
            <w:r w:rsidR="00A62FE7">
              <w:t xml:space="preserve">,  </w:t>
            </w:r>
            <w:r>
              <w:t xml:space="preserve">  -7.35</w:t>
            </w:r>
            <w:r w:rsidR="00A62FE7">
              <w:t xml:space="preserve">,  </w:t>
            </w:r>
          </w:p>
        </w:tc>
        <w:tc>
          <w:tcPr>
            <w:tcW w:w="2431" w:type="dxa"/>
          </w:tcPr>
          <w:p w:rsidR="00435549" w:rsidRDefault="009C3A84"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r w:rsidR="00575FF1">
              <w:tab/>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lastRenderedPageBreak/>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bl>
    <w:p w:rsidR="00556995" w:rsidRDefault="00556995" w:rsidP="00D31B09"/>
    <w:p w:rsidR="00237660" w:rsidRPr="00B527AF" w:rsidRDefault="00237660" w:rsidP="00D31B09">
      <w:r w:rsidRPr="00B527AF">
        <w:t>5.2.2 Experimental setup</w:t>
      </w:r>
    </w:p>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54" w:name="_Toc523161739"/>
      <w:r w:rsidRPr="0052474B">
        <w:lastRenderedPageBreak/>
        <w:t>Conclusion</w:t>
      </w:r>
      <w:r w:rsidR="001F452D">
        <w:t xml:space="preserve"> and outlook</w:t>
      </w:r>
      <w:bookmarkEnd w:id="54"/>
    </w:p>
    <w:p w:rsidR="000C2266" w:rsidRDefault="00FB4650" w:rsidP="00D31B09">
      <w:r>
        <w:t>T</w:t>
      </w:r>
      <w:r w:rsidR="0097020A">
        <w:t>his chapter discu</w:t>
      </w:r>
      <w:r w:rsidR="00931F33">
        <w:t>sses about the</w:t>
      </w:r>
      <w:r w:rsidR="000C2266">
        <w:t xml:space="preserve"> achievement</w:t>
      </w:r>
      <w:r w:rsidR="00747F86">
        <w:t>s of this work which</w:t>
      </w:r>
      <w:r w:rsidR="00262864">
        <w:t xml:space="preserve"> the results </w:t>
      </w:r>
      <w:r w:rsidR="00747F86">
        <w:t xml:space="preserve">are </w:t>
      </w:r>
      <w:r w:rsidR="00262864">
        <w:t>evaluated and concluded.  The</w:t>
      </w:r>
      <w:r w:rsidR="000C2266">
        <w:t xml:space="preserve"> suggestions for further work </w:t>
      </w:r>
      <w:r w:rsidR="00747F86">
        <w:t xml:space="preserve">are </w:t>
      </w:r>
      <w:r w:rsidR="00121E6B">
        <w:t>introduced.</w:t>
      </w:r>
    </w:p>
    <w:p w:rsidR="00436B55" w:rsidRDefault="00A5320E" w:rsidP="00D31B09">
      <w:r w:rsidRPr="00647533">
        <w:rPr>
          <w:highlight w:val="green"/>
        </w:rPr>
        <w:t xml:space="preserve">This work is a part of for development of a </w:t>
      </w:r>
      <w:r w:rsidR="00BC53DA" w:rsidRPr="00647533">
        <w:rPr>
          <w:highlight w:val="green"/>
        </w:rPr>
        <w:t xml:space="preserve">system </w:t>
      </w:r>
      <w:r w:rsidR="008E2B19" w:rsidRPr="00647533">
        <w:rPr>
          <w:highlight w:val="green"/>
        </w:rPr>
        <w:t>for faster handling of interventiona</w:t>
      </w:r>
      <w:r w:rsidR="008E2B19">
        <w:t>l procedures using MRI.</w:t>
      </w:r>
      <w:r w:rsidR="00B3048A">
        <w:t xml:space="preserve"> A</w:t>
      </w:r>
      <w:r w:rsidR="00436B55">
        <w:t>n</w:t>
      </w:r>
      <w:r w:rsidR="0045102C">
        <w:t xml:space="preserve"> automated</w:t>
      </w:r>
      <w:r w:rsidR="00436B55">
        <w:t xml:space="preserve"> a</w:t>
      </w:r>
      <w:r w:rsidR="00433A32">
        <w:t>pproach</w:t>
      </w:r>
      <w:r w:rsidR="00436B55">
        <w:t xml:space="preserve"> is developed to </w:t>
      </w:r>
      <w:r w:rsidR="0043043A">
        <w:t>align</w:t>
      </w:r>
      <w:r w:rsidR="00436B55">
        <w:t xml:space="preserve"> the</w:t>
      </w:r>
      <w:r w:rsidR="0043043A">
        <w:t xml:space="preserve"> interventional</w:t>
      </w:r>
      <w:r w:rsidR="00436B55">
        <w:t xml:space="preserve"> tool</w:t>
      </w:r>
      <w:r w:rsidR="00D2324F">
        <w:t>s</w:t>
      </w:r>
      <w:r w:rsidR="00436B55">
        <w:t xml:space="preserve"> </w:t>
      </w:r>
      <w:r w:rsidR="00D2324F">
        <w:t>along a defined</w:t>
      </w:r>
      <w:r w:rsidR="0043043A">
        <w:t xml:space="preserve"> </w:t>
      </w:r>
      <w:r w:rsidR="005852DA">
        <w:t>trajectory</w:t>
      </w:r>
      <w:r w:rsidR="009251AD">
        <w:t xml:space="preserve"> in </w:t>
      </w:r>
      <w:proofErr w:type="spellStart"/>
      <w:r w:rsidR="009251AD">
        <w:t>iMRI</w:t>
      </w:r>
      <w:proofErr w:type="spellEnd"/>
      <w:r w:rsidR="00436B55">
        <w:t xml:space="preserve">. </w:t>
      </w:r>
      <w:r w:rsidR="008661DA">
        <w:t>An</w:t>
      </w:r>
      <w:r w:rsidR="00FA6621">
        <w:t xml:space="preserve"> </w:t>
      </w:r>
      <w:r w:rsidR="00436B55">
        <w:t>application, which interacts with the user for an accurate</w:t>
      </w:r>
      <w:r w:rsidR="00E03123">
        <w:t xml:space="preserve"> detection, tracking and</w:t>
      </w:r>
      <w:r w:rsidR="00436B55">
        <w:t xml:space="preserve"> registration, has been accomplished</w:t>
      </w:r>
      <w:r w:rsidR="00FB4650">
        <w:t>.</w:t>
      </w:r>
    </w:p>
    <w:p w:rsidR="008519F4" w:rsidRDefault="00930B9B" w:rsidP="00D31B09">
      <w:r>
        <w:t>In addition</w:t>
      </w:r>
      <w:r w:rsidR="001A4D0F">
        <w:t>,</w:t>
      </w:r>
      <w:r w:rsidR="008519F4">
        <w:t xml:space="preserve"> the designed algorithm has to tak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p>
    <w:p w:rsidR="000D2A17" w:rsidRDefault="008F5081" w:rsidP="00D31B09">
      <w:proofErr w:type="spellStart"/>
      <w:r>
        <w:t>Gasussian</w:t>
      </w:r>
      <w:proofErr w:type="spellEnd"/>
      <w:r>
        <w:t xml:space="preserve"> filter has been compared with </w:t>
      </w:r>
      <w:r w:rsidR="00355DD2">
        <w:t>Wavelet-ba</w:t>
      </w:r>
      <w:r>
        <w:t xml:space="preserve">sed </w:t>
      </w:r>
      <w:proofErr w:type="spellStart"/>
      <w:r>
        <w:t>denoisng</w:t>
      </w:r>
      <w:proofErr w:type="spellEnd"/>
      <w:r>
        <w:t xml:space="preserve"> and</w:t>
      </w:r>
      <w:r w:rsidR="00355DD2">
        <w:t xml:space="preserve"> anisotropic filtering, and the last one has been </w:t>
      </w:r>
      <w:r>
        <w:t xml:space="preserve">selected for </w:t>
      </w:r>
      <w:proofErr w:type="spellStart"/>
      <w:r>
        <w:t>denoising</w:t>
      </w:r>
      <w:proofErr w:type="spellEnd"/>
      <w:r>
        <w:t xml:space="preserve"> of captured MRI images due to its efficiency</w:t>
      </w:r>
      <w:r w:rsidR="00355DD2">
        <w:t xml:space="preserve"> in </w:t>
      </w:r>
      <w:r w:rsidR="008F6EE8">
        <w:t>suppressing</w:t>
      </w:r>
      <w:r w:rsidR="00355DD2">
        <w:t xml:space="preserve"> the noise and preserving the features of interest.</w:t>
      </w:r>
      <w:r w:rsidR="008F6EE8">
        <w:t xml:space="preserve"> A contrast enhancement method </w:t>
      </w:r>
      <w:r w:rsidR="000D2A17">
        <w:t>has been used for</w:t>
      </w:r>
      <w:r w:rsidR="00E01AE0">
        <w:t xml:space="preserve"> improving the contrast of</w:t>
      </w:r>
      <w:r w:rsidR="000D2A17">
        <w:t xml:space="preserve"> the</w:t>
      </w:r>
      <w:r w:rsidR="00E01AE0">
        <w:t xml:space="preserve"> images.</w:t>
      </w:r>
      <w:r w:rsidR="00810181">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F14F6E">
        <w:t>using SIFT and SURF feature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 is used, as it is the most accurate in</w:t>
      </w:r>
      <w:r w:rsidR="00255E3A">
        <w:t xml:space="preserve"> </w:t>
      </w:r>
      <w:r w:rsidR="008D7187">
        <w:t>determination of the rotation in th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3C02B4" w:rsidP="00D31B09">
      <w:r>
        <w:lastRenderedPageBreak/>
        <w:t xml:space="preserve">The </w:t>
      </w:r>
      <w:r w:rsidR="00B86CEF">
        <w:t>detection alignment</w:t>
      </w:r>
      <w:r>
        <w:t xml:space="preserve"> algorithm is tested on 50 </w:t>
      </w:r>
      <w:r w:rsidR="00E45DB9">
        <w:t>images</w:t>
      </w:r>
      <w:r>
        <w:t xml:space="preserve"> of the </w:t>
      </w:r>
      <w:r w:rsidR="00E45DB9">
        <w:t>Z-marker</w:t>
      </w:r>
      <w:r>
        <w:t xml:space="preserve">, on 3 different </w:t>
      </w:r>
      <w:r w:rsidR="00E45DB9">
        <w:t>angles</w:t>
      </w:r>
      <w:r>
        <w:t>.</w:t>
      </w:r>
      <w:r w:rsidR="00ED086C">
        <w:t xml:space="preserve"> It proved to have high performance in </w:t>
      </w:r>
      <w:r w:rsidR="00E45DB9">
        <w:t xml:space="preserve">… </w:t>
      </w:r>
      <w:r w:rsidR="00ED086C">
        <w:t xml:space="preserve">and the results have been compared with manual generated </w:t>
      </w:r>
      <w:proofErr w:type="spellStart"/>
      <w:r w:rsidR="00ED086C">
        <w:t>grouth</w:t>
      </w:r>
      <w:proofErr w:type="spellEnd"/>
      <w:r w:rsidR="00ED086C">
        <w:t xml:space="preserve"> truth.</w:t>
      </w:r>
    </w:p>
    <w:p w:rsidR="003616D4" w:rsidRDefault="003616D4" w:rsidP="00D31B09"/>
    <w:p w:rsidR="000C2266" w:rsidRDefault="00931F33" w:rsidP="00D31B09">
      <w:r>
        <w:t>Outlook</w:t>
      </w:r>
    </w:p>
    <w:p w:rsidR="000F0E45" w:rsidRDefault="00A011A0" w:rsidP="00D31B09">
      <w:r>
        <w:t>This thesis</w:t>
      </w:r>
      <w:r w:rsidR="00B67466">
        <w:t xml:space="preserve"> includes a comprehensive analysis of </w:t>
      </w:r>
      <w:r w:rsidR="00341919">
        <w:t>an automated</w:t>
      </w:r>
      <w:r w:rsidR="005A598D">
        <w:t xml:space="preserve"> alignment</w:t>
      </w:r>
      <w:r w:rsidR="00341919">
        <w:t xml:space="preserve"> detection</w:t>
      </w:r>
      <w:r w:rsidR="005A598D">
        <w:t xml:space="preserve"> of an additively manufactured </w:t>
      </w:r>
      <w:proofErr w:type="spellStart"/>
      <w:r w:rsidR="008844A1">
        <w:t>Z_marker</w:t>
      </w:r>
      <w:proofErr w:type="spellEnd"/>
      <w:r w:rsidR="008844A1">
        <w:t xml:space="preserve"> </w:t>
      </w:r>
      <w:r w:rsidR="00341919">
        <w:t xml:space="preserve">during </w:t>
      </w:r>
      <w:proofErr w:type="spellStart"/>
      <w:r w:rsidR="00341919">
        <w:t>iMRI</w:t>
      </w:r>
      <w:proofErr w:type="spellEnd"/>
      <w:r w:rsidR="00B67466">
        <w:t xml:space="preserve">. Further work can be undertaken to eider improving the </w:t>
      </w:r>
      <w:r w:rsidR="00462CA7">
        <w:t>detection</w:t>
      </w:r>
      <w:r w:rsidR="00B67466">
        <w:t xml:space="preserve"> algorithm which </w:t>
      </w:r>
      <w:r w:rsidR="00462CA7">
        <w:t>can detect the centroids very accurate from capture MRI images. It can compensate the artefacts and noises which destroy some pixels</w:t>
      </w:r>
      <w:r w:rsidR="006762AD">
        <w:t>.</w:t>
      </w:r>
      <w:r w:rsidR="00110ABA">
        <w:t xml:space="preserve"> </w:t>
      </w:r>
      <w:r w:rsidR="00462CA7">
        <w:t xml:space="preserve"> </w:t>
      </w:r>
    </w:p>
    <w:p w:rsidR="00110ABA" w:rsidRDefault="00110ABA" w:rsidP="00D31B09">
      <w:r>
        <w:t xml:space="preserve">Related to the </w:t>
      </w:r>
      <w:r w:rsidR="00FE5A52">
        <w:t>…, several aspects can be improved</w:t>
      </w:r>
    </w:p>
    <w:p w:rsidR="00FE5A52" w:rsidRPr="001D68D4" w:rsidRDefault="00FE5A52" w:rsidP="00D31B09">
      <w:pPr>
        <w:pStyle w:val="ListParagraph"/>
        <w:numPr>
          <w:ilvl w:val="0"/>
          <w:numId w:val="3"/>
        </w:numPr>
        <w:rPr>
          <w:rFonts w:cstheme="minorHAnsi"/>
          <w:bCs/>
          <w:highlight w:val="yellow"/>
        </w:rPr>
      </w:pPr>
      <w:r w:rsidRPr="001D68D4">
        <w:rPr>
          <w:rFonts w:cstheme="minorHAnsi"/>
          <w:bCs/>
          <w:highlight w:val="yellow"/>
        </w:rPr>
        <w:t>Extension of the proposed algorithm</w:t>
      </w:r>
      <w:r w:rsidR="00796C07" w:rsidRPr="001D68D4">
        <w:rPr>
          <w:highlight w:val="yellow"/>
        </w:rPr>
        <w:t xml:space="preserve"> to</w:t>
      </w:r>
      <w:r w:rsidR="00796C07" w:rsidRPr="001D68D4">
        <w:t xml:space="preserve"> calculate the translation of the Z-marker if it is far away from the target. </w:t>
      </w:r>
      <w:r w:rsidR="00796C07" w:rsidRPr="001D68D4">
        <w:rPr>
          <w:highlight w:val="yellow"/>
        </w:rPr>
        <w:t>The main concern in this case is</w:t>
      </w:r>
      <w:r w:rsidR="00931F33">
        <w:rPr>
          <w:highlight w:val="yellow"/>
        </w:rPr>
        <w:t xml:space="preserve"> </w:t>
      </w:r>
    </w:p>
    <w:p w:rsidR="00D263E8" w:rsidRPr="00D263E8" w:rsidRDefault="00796C07" w:rsidP="00D31B09">
      <w:pPr>
        <w:pStyle w:val="ListParagraph"/>
        <w:numPr>
          <w:ilvl w:val="0"/>
          <w:numId w:val="3"/>
        </w:numPr>
        <w:rPr>
          <w:rFonts w:cstheme="minorHAnsi"/>
          <w:bCs/>
        </w:rPr>
      </w:pPr>
      <w:r w:rsidRPr="001D68D4">
        <w:rPr>
          <w:highlight w:val="yellow"/>
        </w:rPr>
        <w:t>Another enhancement of the applicati</w:t>
      </w:r>
      <w:r w:rsidR="00E30C1D" w:rsidRPr="001D68D4">
        <w:rPr>
          <w:highlight w:val="yellow"/>
        </w:rPr>
        <w:t>on would refer to automatically</w:t>
      </w:r>
      <w:r w:rsidRPr="001D68D4">
        <w:t xml:space="preserve"> segmentation of the Z-marker form the full screen images.</w:t>
      </w:r>
      <w:r w:rsidR="00E30C1D" w:rsidRPr="001D68D4">
        <w:t xml:space="preserve"> As the algorithm</w:t>
      </w:r>
      <w:r w:rsidR="00D54592" w:rsidRPr="001D68D4">
        <w:t xml:space="preserve"> …</w:t>
      </w:r>
      <w:proofErr w:type="gramStart"/>
      <w:r w:rsidR="00D54592" w:rsidRPr="001D68D4">
        <w:t>. ,</w:t>
      </w:r>
      <w:proofErr w:type="gramEnd"/>
      <w:r w:rsidR="00D54592" w:rsidRPr="001D68D4">
        <w:t xml:space="preserve"> </w:t>
      </w:r>
      <w:r w:rsidR="00D54592" w:rsidRPr="001D68D4">
        <w:rPr>
          <w:highlight w:val="yellow"/>
        </w:rPr>
        <w:t>this can be a very difficult task to achieve.</w:t>
      </w:r>
      <w:r w:rsidR="00D54592" w:rsidRPr="001D68D4">
        <w:t xml:space="preserve"> </w:t>
      </w:r>
      <w:r w:rsidR="001D68D4" w:rsidRPr="001D68D4">
        <w:t>In some cases the Z-marker structures can be easily identifies, based on their shape</w:t>
      </w:r>
      <w:r w:rsidR="0052313C">
        <w:t>, but in other cases</w:t>
      </w:r>
      <w:r w:rsidR="00B14B2D">
        <w:t xml:space="preserve"> </w:t>
      </w:r>
      <w:proofErr w:type="gramStart"/>
      <w:r w:rsidR="00B14B2D">
        <w:t>( depending</w:t>
      </w:r>
      <w:proofErr w:type="gramEnd"/>
      <w:r w:rsidR="00B14B2D">
        <w:t xml:space="preserve"> on the position and configuration of the Z-marker and also on the MRI signal, Z-marker has different appearances, shape and gray level distribution.</w:t>
      </w:r>
      <w:r w:rsidR="00260D1E">
        <w:t xml:space="preserve"> ….. so the shape information cannot be used for the decision.</w:t>
      </w:r>
    </w:p>
    <w:p w:rsidR="001D68D4" w:rsidRPr="0052313C" w:rsidRDefault="00D263E8" w:rsidP="00D31B09">
      <w:pPr>
        <w:pStyle w:val="ListParagraph"/>
        <w:numPr>
          <w:ilvl w:val="0"/>
          <w:numId w:val="3"/>
        </w:numPr>
        <w:rPr>
          <w:rFonts w:cstheme="minorHAnsi"/>
          <w:bCs/>
        </w:rPr>
      </w:pPr>
      <w:r>
        <w:t xml:space="preserve">An additional suggestion refers to computation time improvement. As it is known that  </w:t>
      </w:r>
      <w:r w:rsidR="0052313C">
        <w:t xml:space="preserve"> </w:t>
      </w:r>
    </w:p>
    <w:p w:rsidR="00E2613D" w:rsidRPr="00E2613D" w:rsidRDefault="00A011A0" w:rsidP="00D31B09">
      <w:pPr>
        <w:pStyle w:val="ListParagraph"/>
        <w:numPr>
          <w:ilvl w:val="0"/>
          <w:numId w:val="10"/>
        </w:numPr>
      </w:pPr>
      <w:proofErr w:type="spellStart"/>
      <w:r>
        <w:t>micropositioning</w:t>
      </w:r>
      <w:proofErr w:type="spellEnd"/>
    </w:p>
    <w:p w:rsidR="00D57769" w:rsidRDefault="00D57769" w:rsidP="00D31B09"/>
    <w:p w:rsidR="00D57769" w:rsidRDefault="00D57769" w:rsidP="00D31B09"/>
    <w:p w:rsidR="00D57769" w:rsidRDefault="00D57769" w:rsidP="00D31B09">
      <w:r>
        <w:t>For this part look at the article “automated fiducial marker detection for patient registration …”.</w:t>
      </w:r>
    </w:p>
    <w:p w:rsidR="00D57769" w:rsidRDefault="00D57769" w:rsidP="00D31B09">
      <w:r w:rsidRPr="00614B06">
        <w:rPr>
          <w:highlight w:val="yellow"/>
        </w:rPr>
        <w:t>.</w:t>
      </w:r>
      <w:r>
        <w:t xml:space="preserve"> (</w:t>
      </w:r>
      <w:r w:rsidRPr="00300F1F">
        <w:t>2012SPIE_Zframe</w:t>
      </w:r>
      <w:r>
        <w:t>)</w:t>
      </w:r>
    </w:p>
    <w:p w:rsidR="000550CF" w:rsidRDefault="000550CF" w:rsidP="00D31B09">
      <w:r>
        <w:t xml:space="preserve">. Conventional registration methods usually …. </w:t>
      </w:r>
      <w:r w:rsidRPr="00636A90">
        <w:rPr>
          <w:highlight w:val="yellow"/>
        </w:rPr>
        <w:t>In robotically assisted surgery, the end-effector of a robot can be registered to the scanner using a rigid body fiducial frame attached to the end-effector.</w:t>
      </w:r>
      <w:r>
        <w:t xml:space="preserve"> However, this technique has a common problem that robot </w:t>
      </w:r>
      <w:r w:rsidRPr="00C768F5">
        <w:rPr>
          <w:highlight w:val="yellow"/>
        </w:rPr>
        <w:t xml:space="preserve">moves the </w:t>
      </w:r>
      <w:r w:rsidRPr="00C768F5">
        <w:rPr>
          <w:highlight w:val="yellow"/>
        </w:rPr>
        <w:lastRenderedPageBreak/>
        <w:t xml:space="preserve">fiducial frame out of the field of view, causing the image slice to become incomplete for registration. Figure 3? Illustrates an image of </w:t>
      </w:r>
      <w:proofErr w:type="spellStart"/>
      <w:r w:rsidRPr="00C768F5">
        <w:rPr>
          <w:highlight w:val="yellow"/>
        </w:rPr>
        <w:t>Masamun’s</w:t>
      </w:r>
      <w:proofErr w:type="spellEnd"/>
      <w:r w:rsidRPr="00C768F5">
        <w:rPr>
          <w:highlight w:val="yellow"/>
        </w:rPr>
        <w:t xml:space="preserve"> device with an incomplete number of fiducial rods. Traditional methods cannot handle this problem without acquiring extra images, which costs time.</w:t>
      </w:r>
      <w:r>
        <w:t xml:space="preserve"> (numerical algorithm for spatial ...). </w:t>
      </w:r>
    </w:p>
    <w:p w:rsidR="000550CF" w:rsidRDefault="000550CF" w:rsidP="00D31B09">
      <w:r>
        <w:t>The algorithm has following advantageous:</w:t>
      </w:r>
    </w:p>
    <w:p w:rsidR="000550CF" w:rsidRDefault="000550CF" w:rsidP="00D31B09">
      <w:r w:rsidRPr="004C2A76">
        <w:rPr>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t xml:space="preserve"> </w:t>
      </w:r>
    </w:p>
    <w:p w:rsidR="000550CF" w:rsidRPr="00522F5D" w:rsidRDefault="000550CF" w:rsidP="00D31B09">
      <w:r>
        <w:t>The algorithms must also run reasonably fast, in order to be useful in intraoperative applications. Computation time longer than one second? Would be prohibitive.</w:t>
      </w:r>
    </w:p>
    <w:p w:rsidR="000550CF" w:rsidRPr="00BA49E9" w:rsidRDefault="000550CF" w:rsidP="00D31B09"/>
    <w:p w:rsidR="000550CF" w:rsidRDefault="000550CF" w:rsidP="00D31B09"/>
    <w:p w:rsidR="000550CF" w:rsidRDefault="000550CF" w:rsidP="00D31B09"/>
    <w:p w:rsidR="000550CF" w:rsidRDefault="000550CF" w:rsidP="00D31B09"/>
    <w:p w:rsidR="000550CF" w:rsidRPr="000C2266" w:rsidRDefault="000550CF" w:rsidP="00D31B09"/>
    <w:sectPr w:rsidR="000550CF"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6A5A" w:rsidRDefault="00026A5A" w:rsidP="00D31B09">
      <w:r>
        <w:separator/>
      </w:r>
    </w:p>
    <w:p w:rsidR="00026A5A" w:rsidRDefault="00026A5A" w:rsidP="00D31B09"/>
  </w:endnote>
  <w:endnote w:type="continuationSeparator" w:id="0">
    <w:p w:rsidR="00026A5A" w:rsidRDefault="00026A5A" w:rsidP="00D31B09">
      <w:r>
        <w:continuationSeparator/>
      </w:r>
    </w:p>
    <w:p w:rsidR="00026A5A" w:rsidRDefault="00026A5A"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B09" w:rsidRDefault="00D31B0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Default="008D0793" w:rsidP="00D31B0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Pr="00E12BCA" w:rsidRDefault="008D0793"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741C70">
      <w:rPr>
        <w:noProof/>
      </w:rPr>
      <w:t>13</w:t>
    </w:r>
    <w:r w:rsidRPr="00E12BCA">
      <w:rPr>
        <w:noProof/>
      </w:rPr>
      <w:fldChar w:fldCharType="end"/>
    </w:r>
  </w:p>
  <w:p w:rsidR="008D0793" w:rsidRDefault="008D0793"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6A5A" w:rsidRDefault="00026A5A" w:rsidP="00D31B09">
      <w:r>
        <w:separator/>
      </w:r>
    </w:p>
    <w:p w:rsidR="00026A5A" w:rsidRDefault="00026A5A" w:rsidP="00D31B09"/>
  </w:footnote>
  <w:footnote w:type="continuationSeparator" w:id="0">
    <w:p w:rsidR="00026A5A" w:rsidRDefault="00026A5A" w:rsidP="00D31B09">
      <w:r>
        <w:continuationSeparator/>
      </w:r>
    </w:p>
    <w:p w:rsidR="00026A5A" w:rsidRDefault="00026A5A"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B09" w:rsidRDefault="00D31B0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Pr="00E12BCA" w:rsidRDefault="00026A5A" w:rsidP="00D31B09">
    <w:pPr>
      <w:pStyle w:val="Header"/>
    </w:pPr>
    <w:r>
      <w:fldChar w:fldCharType="begin"/>
    </w:r>
    <w:r>
      <w:instrText xml:space="preserve"> STYLEREF  "Heading 1"  \* MERGEFORMAT </w:instrText>
    </w:r>
    <w:r>
      <w:fldChar w:fldCharType="separate"/>
    </w:r>
    <w:r w:rsidR="00741C70">
      <w:rPr>
        <w:noProof/>
      </w:rPr>
      <w:t>Introduction</w:t>
    </w:r>
    <w:r>
      <w:rPr>
        <w:noProof/>
      </w:rPr>
      <w:fldChar w:fldCharType="end"/>
    </w:r>
    <w:r w:rsidR="008D0793">
      <w:tab/>
    </w:r>
    <w:r w:rsidR="008D0793">
      <w:tab/>
    </w:r>
    <w:r w:rsidR="008D0793">
      <w:fldChar w:fldCharType="begin"/>
    </w:r>
    <w:r w:rsidR="008D0793">
      <w:instrText xml:space="preserve"> PAGE  \* Arabic  \* MERGEFORMAT </w:instrText>
    </w:r>
    <w:r w:rsidR="008D0793">
      <w:fldChar w:fldCharType="separate"/>
    </w:r>
    <w:r w:rsidR="00741C70">
      <w:rPr>
        <w:noProof/>
      </w:rPr>
      <w:t>7</w:t>
    </w:r>
    <w:r w:rsidR="008D0793">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5150647"/>
      <w:docPartObj>
        <w:docPartGallery w:val="Page Numbers (Top of Page)"/>
        <w:docPartUnique/>
      </w:docPartObj>
    </w:sdtPr>
    <w:sdtEndPr>
      <w:rPr>
        <w:noProof/>
      </w:rPr>
    </w:sdtEndPr>
    <w:sdtContent>
      <w:p w:rsidR="008D0793" w:rsidRDefault="008D0793" w:rsidP="00D31B09">
        <w:pPr>
          <w:pStyle w:val="Header"/>
        </w:pPr>
        <w:r>
          <w:fldChar w:fldCharType="begin"/>
        </w:r>
        <w:r>
          <w:instrText xml:space="preserve"> PAGE   \* MERGEFORMAT </w:instrText>
        </w:r>
        <w:r>
          <w:fldChar w:fldCharType="separate"/>
        </w:r>
        <w:r w:rsidR="00741C70">
          <w:rPr>
            <w:noProof/>
          </w:rPr>
          <w:t>11</w:t>
        </w:r>
        <w:r>
          <w:rPr>
            <w:noProof/>
          </w:rPr>
          <w:fldChar w:fldCharType="end"/>
        </w:r>
      </w:p>
    </w:sdtContent>
  </w:sdt>
  <w:p w:rsidR="008D0793" w:rsidRDefault="008D0793" w:rsidP="00D31B0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Pr="00E12BCA" w:rsidRDefault="00026A5A" w:rsidP="00D31B09">
    <w:pPr>
      <w:pStyle w:val="Header"/>
    </w:pPr>
    <w:r>
      <w:fldChar w:fldCharType="begin"/>
    </w:r>
    <w:r>
      <w:instrText xml:space="preserve"> STYLEREF  "Heading 1"  \* MERGEFORMAT </w:instrText>
    </w:r>
    <w:r>
      <w:fldChar w:fldCharType="separate"/>
    </w:r>
    <w:r w:rsidR="008D0793">
      <w:rPr>
        <w:noProof/>
      </w:rPr>
      <w:t>Introduction</w:t>
    </w:r>
    <w:r>
      <w:rPr>
        <w:noProof/>
      </w:rPr>
      <w:fldChar w:fldCharType="end"/>
    </w:r>
    <w:r w:rsidR="008D0793">
      <w:tab/>
    </w:r>
    <w:r w:rsidR="008D0793">
      <w:tab/>
    </w:r>
    <w:r w:rsidR="008D0793">
      <w:fldChar w:fldCharType="begin"/>
    </w:r>
    <w:r w:rsidR="008D0793">
      <w:instrText xml:space="preserve"> PAGE  \* Arabic  \* MERGEFORMAT </w:instrText>
    </w:r>
    <w:r w:rsidR="008D0793">
      <w:fldChar w:fldCharType="separate"/>
    </w:r>
    <w:r w:rsidR="008D0793">
      <w:rPr>
        <w:noProof/>
      </w:rPr>
      <w:t>9</w:t>
    </w:r>
    <w:r w:rsidR="008D0793">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Pr="00E12BCA" w:rsidRDefault="00026A5A" w:rsidP="00D31B09">
    <w:pPr>
      <w:pStyle w:val="Header"/>
    </w:pPr>
    <w:r>
      <w:fldChar w:fldCharType="begin"/>
    </w:r>
    <w:r>
      <w:instrText xml:space="preserve"> STYLEREF  "Heading 1"  \* MERGEFORMAT </w:instrText>
    </w:r>
    <w:r w:rsidR="00745A3E">
      <w:fldChar w:fldCharType="separate"/>
    </w:r>
    <w:r w:rsidR="00741C70">
      <w:rPr>
        <w:noProof/>
      </w:rPr>
      <w:t>Literature Survey</w:t>
    </w:r>
    <w:r>
      <w:rPr>
        <w:noProof/>
      </w:rPr>
      <w:fldChar w:fldCharType="end"/>
    </w:r>
    <w:r w:rsidR="008D0793">
      <w:tab/>
    </w:r>
    <w:r w:rsidR="008D0793">
      <w:tab/>
    </w:r>
    <w:r w:rsidR="008D0793">
      <w:fldChar w:fldCharType="begin"/>
    </w:r>
    <w:r w:rsidR="008D0793">
      <w:instrText xml:space="preserve"> PAGE  \* Arabic  \* MERGEFORMAT </w:instrText>
    </w:r>
    <w:r w:rsidR="008D0793">
      <w:fldChar w:fldCharType="separate"/>
    </w:r>
    <w:r w:rsidR="00741C70">
      <w:rPr>
        <w:noProof/>
      </w:rPr>
      <w:t>17</w:t>
    </w:r>
    <w:r w:rsidR="008D0793">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793" w:rsidRDefault="008D0793"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4"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9"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3BE28FA"/>
    <w:multiLevelType w:val="multilevel"/>
    <w:tmpl w:val="648265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24"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
  </w:num>
  <w:num w:numId="3">
    <w:abstractNumId w:val="14"/>
  </w:num>
  <w:num w:numId="4">
    <w:abstractNumId w:val="1"/>
  </w:num>
  <w:num w:numId="5">
    <w:abstractNumId w:val="0"/>
  </w:num>
  <w:num w:numId="6">
    <w:abstractNumId w:val="13"/>
  </w:num>
  <w:num w:numId="7">
    <w:abstractNumId w:val="13"/>
  </w:num>
  <w:num w:numId="8">
    <w:abstractNumId w:val="2"/>
  </w:num>
  <w:num w:numId="9">
    <w:abstractNumId w:val="8"/>
  </w:num>
  <w:num w:numId="10">
    <w:abstractNumId w:val="12"/>
  </w:num>
  <w:num w:numId="11">
    <w:abstractNumId w:val="10"/>
  </w:num>
  <w:num w:numId="12">
    <w:abstractNumId w:val="24"/>
  </w:num>
  <w:num w:numId="13">
    <w:abstractNumId w:val="16"/>
  </w:num>
  <w:num w:numId="14">
    <w:abstractNumId w:val="15"/>
  </w:num>
  <w:num w:numId="15">
    <w:abstractNumId w:val="9"/>
  </w:num>
  <w:num w:numId="16">
    <w:abstractNumId w:val="11"/>
  </w:num>
  <w:num w:numId="17">
    <w:abstractNumId w:val="6"/>
  </w:num>
  <w:num w:numId="18">
    <w:abstractNumId w:val="23"/>
  </w:num>
  <w:num w:numId="19">
    <w:abstractNumId w:val="3"/>
  </w:num>
  <w:num w:numId="20">
    <w:abstractNumId w:val="25"/>
  </w:num>
  <w:num w:numId="21">
    <w:abstractNumId w:val="19"/>
  </w:num>
  <w:num w:numId="22">
    <w:abstractNumId w:val="26"/>
  </w:num>
  <w:num w:numId="23">
    <w:abstractNumId w:val="20"/>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 w:numId="26">
    <w:abstractNumId w:val="18"/>
  </w:num>
  <w:num w:numId="27">
    <w:abstractNumId w:val="5"/>
  </w:num>
  <w:num w:numId="28">
    <w:abstractNumId w:val="7"/>
  </w:num>
  <w:num w:numId="29">
    <w:abstractNumId w:val="17"/>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38D"/>
    <w:rsid w:val="00004972"/>
    <w:rsid w:val="00004B56"/>
    <w:rsid w:val="000051BE"/>
    <w:rsid w:val="000061DC"/>
    <w:rsid w:val="00007529"/>
    <w:rsid w:val="00007A57"/>
    <w:rsid w:val="00010A0C"/>
    <w:rsid w:val="00010AEA"/>
    <w:rsid w:val="0001115C"/>
    <w:rsid w:val="00011FD7"/>
    <w:rsid w:val="0001297C"/>
    <w:rsid w:val="00012B08"/>
    <w:rsid w:val="00012EFF"/>
    <w:rsid w:val="00014326"/>
    <w:rsid w:val="00014581"/>
    <w:rsid w:val="00014CA3"/>
    <w:rsid w:val="00014CA9"/>
    <w:rsid w:val="00015AA6"/>
    <w:rsid w:val="00015AF7"/>
    <w:rsid w:val="00015DBF"/>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A5A"/>
    <w:rsid w:val="00026C9A"/>
    <w:rsid w:val="00026FB8"/>
    <w:rsid w:val="00027684"/>
    <w:rsid w:val="00027D0F"/>
    <w:rsid w:val="00030299"/>
    <w:rsid w:val="00031DB7"/>
    <w:rsid w:val="00031DC9"/>
    <w:rsid w:val="00032B83"/>
    <w:rsid w:val="000340E7"/>
    <w:rsid w:val="000351EC"/>
    <w:rsid w:val="0003560A"/>
    <w:rsid w:val="00035E25"/>
    <w:rsid w:val="000360BD"/>
    <w:rsid w:val="00036145"/>
    <w:rsid w:val="0003653A"/>
    <w:rsid w:val="000402CF"/>
    <w:rsid w:val="000413F4"/>
    <w:rsid w:val="00041B54"/>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1468"/>
    <w:rsid w:val="00052167"/>
    <w:rsid w:val="00052188"/>
    <w:rsid w:val="00053951"/>
    <w:rsid w:val="00054185"/>
    <w:rsid w:val="00054375"/>
    <w:rsid w:val="00054ABD"/>
    <w:rsid w:val="000550CF"/>
    <w:rsid w:val="0005684D"/>
    <w:rsid w:val="000572E2"/>
    <w:rsid w:val="00057BE6"/>
    <w:rsid w:val="0006018B"/>
    <w:rsid w:val="00060B75"/>
    <w:rsid w:val="00060C05"/>
    <w:rsid w:val="0006163D"/>
    <w:rsid w:val="00061C9C"/>
    <w:rsid w:val="00062086"/>
    <w:rsid w:val="00062A58"/>
    <w:rsid w:val="00062ADB"/>
    <w:rsid w:val="00064BCF"/>
    <w:rsid w:val="00064C64"/>
    <w:rsid w:val="00064CB6"/>
    <w:rsid w:val="00065B26"/>
    <w:rsid w:val="00065FC7"/>
    <w:rsid w:val="0006606A"/>
    <w:rsid w:val="000662BE"/>
    <w:rsid w:val="000664AD"/>
    <w:rsid w:val="00066A0B"/>
    <w:rsid w:val="00067E62"/>
    <w:rsid w:val="000713B3"/>
    <w:rsid w:val="00071BB3"/>
    <w:rsid w:val="000727E9"/>
    <w:rsid w:val="000758BD"/>
    <w:rsid w:val="000761C5"/>
    <w:rsid w:val="00076D0A"/>
    <w:rsid w:val="000771D4"/>
    <w:rsid w:val="0007793C"/>
    <w:rsid w:val="000806C7"/>
    <w:rsid w:val="000819D9"/>
    <w:rsid w:val="0008224F"/>
    <w:rsid w:val="00083193"/>
    <w:rsid w:val="000835B5"/>
    <w:rsid w:val="00084049"/>
    <w:rsid w:val="0008445D"/>
    <w:rsid w:val="0008516E"/>
    <w:rsid w:val="000856DD"/>
    <w:rsid w:val="00085A86"/>
    <w:rsid w:val="00085AFB"/>
    <w:rsid w:val="00085C81"/>
    <w:rsid w:val="00086B64"/>
    <w:rsid w:val="00087179"/>
    <w:rsid w:val="000918D4"/>
    <w:rsid w:val="00091AE4"/>
    <w:rsid w:val="00092353"/>
    <w:rsid w:val="00092B75"/>
    <w:rsid w:val="00092CF6"/>
    <w:rsid w:val="00094B3A"/>
    <w:rsid w:val="00094E90"/>
    <w:rsid w:val="00095F43"/>
    <w:rsid w:val="00096461"/>
    <w:rsid w:val="000970B9"/>
    <w:rsid w:val="000A12BF"/>
    <w:rsid w:val="000A1518"/>
    <w:rsid w:val="000A162A"/>
    <w:rsid w:val="000A20F5"/>
    <w:rsid w:val="000A2696"/>
    <w:rsid w:val="000A36CB"/>
    <w:rsid w:val="000A3B60"/>
    <w:rsid w:val="000A3EE0"/>
    <w:rsid w:val="000A3F0C"/>
    <w:rsid w:val="000A468B"/>
    <w:rsid w:val="000A46C3"/>
    <w:rsid w:val="000A56FB"/>
    <w:rsid w:val="000A5763"/>
    <w:rsid w:val="000A5D00"/>
    <w:rsid w:val="000A60A7"/>
    <w:rsid w:val="000A60EF"/>
    <w:rsid w:val="000A6FEC"/>
    <w:rsid w:val="000A7D5D"/>
    <w:rsid w:val="000B0BEF"/>
    <w:rsid w:val="000B2195"/>
    <w:rsid w:val="000B2C4E"/>
    <w:rsid w:val="000B2E6E"/>
    <w:rsid w:val="000B3922"/>
    <w:rsid w:val="000B3BDC"/>
    <w:rsid w:val="000B3C24"/>
    <w:rsid w:val="000B48E5"/>
    <w:rsid w:val="000B4FE3"/>
    <w:rsid w:val="000B56FC"/>
    <w:rsid w:val="000B6299"/>
    <w:rsid w:val="000B6387"/>
    <w:rsid w:val="000B66DB"/>
    <w:rsid w:val="000B6AFF"/>
    <w:rsid w:val="000B6F3F"/>
    <w:rsid w:val="000B7264"/>
    <w:rsid w:val="000B7A2C"/>
    <w:rsid w:val="000B7EB2"/>
    <w:rsid w:val="000C0D74"/>
    <w:rsid w:val="000C219D"/>
    <w:rsid w:val="000C2266"/>
    <w:rsid w:val="000C292B"/>
    <w:rsid w:val="000C3043"/>
    <w:rsid w:val="000C3B84"/>
    <w:rsid w:val="000C3FB6"/>
    <w:rsid w:val="000C42F6"/>
    <w:rsid w:val="000C5208"/>
    <w:rsid w:val="000C59E4"/>
    <w:rsid w:val="000C5D79"/>
    <w:rsid w:val="000C7262"/>
    <w:rsid w:val="000C7F53"/>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98E"/>
    <w:rsid w:val="000E1B87"/>
    <w:rsid w:val="000E21C4"/>
    <w:rsid w:val="000E22AF"/>
    <w:rsid w:val="000E2573"/>
    <w:rsid w:val="000E280D"/>
    <w:rsid w:val="000E5C54"/>
    <w:rsid w:val="000E5C71"/>
    <w:rsid w:val="000E6261"/>
    <w:rsid w:val="000E627A"/>
    <w:rsid w:val="000E7538"/>
    <w:rsid w:val="000E7983"/>
    <w:rsid w:val="000E7FED"/>
    <w:rsid w:val="000F07E1"/>
    <w:rsid w:val="000F0C4D"/>
    <w:rsid w:val="000F0E45"/>
    <w:rsid w:val="000F12FC"/>
    <w:rsid w:val="000F132B"/>
    <w:rsid w:val="000F1ADB"/>
    <w:rsid w:val="000F2647"/>
    <w:rsid w:val="000F2E89"/>
    <w:rsid w:val="000F2EB6"/>
    <w:rsid w:val="000F31F9"/>
    <w:rsid w:val="000F366F"/>
    <w:rsid w:val="000F39EA"/>
    <w:rsid w:val="000F476C"/>
    <w:rsid w:val="000F4C1B"/>
    <w:rsid w:val="000F4CCF"/>
    <w:rsid w:val="000F4DF8"/>
    <w:rsid w:val="000F5B6C"/>
    <w:rsid w:val="000F63A3"/>
    <w:rsid w:val="000F6877"/>
    <w:rsid w:val="000F7531"/>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E0F"/>
    <w:rsid w:val="00114259"/>
    <w:rsid w:val="00114FD6"/>
    <w:rsid w:val="001157B3"/>
    <w:rsid w:val="00115F2E"/>
    <w:rsid w:val="00116243"/>
    <w:rsid w:val="00116875"/>
    <w:rsid w:val="00116DF9"/>
    <w:rsid w:val="001173C2"/>
    <w:rsid w:val="001179BC"/>
    <w:rsid w:val="00117DDF"/>
    <w:rsid w:val="0012007A"/>
    <w:rsid w:val="001206AE"/>
    <w:rsid w:val="001208D6"/>
    <w:rsid w:val="00120C48"/>
    <w:rsid w:val="00120E46"/>
    <w:rsid w:val="00121E6B"/>
    <w:rsid w:val="00122B71"/>
    <w:rsid w:val="00122CBC"/>
    <w:rsid w:val="00123111"/>
    <w:rsid w:val="0012317C"/>
    <w:rsid w:val="00123313"/>
    <w:rsid w:val="00124805"/>
    <w:rsid w:val="00125DCE"/>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37A"/>
    <w:rsid w:val="001505D6"/>
    <w:rsid w:val="00150D8C"/>
    <w:rsid w:val="00150FBC"/>
    <w:rsid w:val="00151000"/>
    <w:rsid w:val="0015298D"/>
    <w:rsid w:val="00152B1E"/>
    <w:rsid w:val="00152E77"/>
    <w:rsid w:val="00155115"/>
    <w:rsid w:val="00156938"/>
    <w:rsid w:val="0016099F"/>
    <w:rsid w:val="00160A98"/>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20F"/>
    <w:rsid w:val="001753BC"/>
    <w:rsid w:val="00175C77"/>
    <w:rsid w:val="00175D81"/>
    <w:rsid w:val="00176671"/>
    <w:rsid w:val="001767C9"/>
    <w:rsid w:val="00176F9A"/>
    <w:rsid w:val="0017725B"/>
    <w:rsid w:val="0018060A"/>
    <w:rsid w:val="001809A5"/>
    <w:rsid w:val="00180A3D"/>
    <w:rsid w:val="00181C12"/>
    <w:rsid w:val="00182B41"/>
    <w:rsid w:val="00182F88"/>
    <w:rsid w:val="001835A9"/>
    <w:rsid w:val="001835C4"/>
    <w:rsid w:val="00183643"/>
    <w:rsid w:val="001844BF"/>
    <w:rsid w:val="001859A3"/>
    <w:rsid w:val="001863BD"/>
    <w:rsid w:val="001863F8"/>
    <w:rsid w:val="00190866"/>
    <w:rsid w:val="00190BD6"/>
    <w:rsid w:val="00191122"/>
    <w:rsid w:val="001914C5"/>
    <w:rsid w:val="00191AEB"/>
    <w:rsid w:val="00192556"/>
    <w:rsid w:val="00192618"/>
    <w:rsid w:val="00192B47"/>
    <w:rsid w:val="00193265"/>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569"/>
    <w:rsid w:val="001A5D64"/>
    <w:rsid w:val="001A62ED"/>
    <w:rsid w:val="001B02F4"/>
    <w:rsid w:val="001B0DF5"/>
    <w:rsid w:val="001B121A"/>
    <w:rsid w:val="001B2D9F"/>
    <w:rsid w:val="001B3507"/>
    <w:rsid w:val="001B5099"/>
    <w:rsid w:val="001B57EF"/>
    <w:rsid w:val="001B5CD9"/>
    <w:rsid w:val="001B5CFB"/>
    <w:rsid w:val="001B5D17"/>
    <w:rsid w:val="001B60DA"/>
    <w:rsid w:val="001B6187"/>
    <w:rsid w:val="001B6E31"/>
    <w:rsid w:val="001B7939"/>
    <w:rsid w:val="001B7B2C"/>
    <w:rsid w:val="001C04BF"/>
    <w:rsid w:val="001C077F"/>
    <w:rsid w:val="001C1977"/>
    <w:rsid w:val="001C19FD"/>
    <w:rsid w:val="001C2F66"/>
    <w:rsid w:val="001C328D"/>
    <w:rsid w:val="001C4050"/>
    <w:rsid w:val="001C48CB"/>
    <w:rsid w:val="001C50EB"/>
    <w:rsid w:val="001C6DF1"/>
    <w:rsid w:val="001C7391"/>
    <w:rsid w:val="001C73F2"/>
    <w:rsid w:val="001D002D"/>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652"/>
    <w:rsid w:val="001E1CF4"/>
    <w:rsid w:val="001E27C7"/>
    <w:rsid w:val="001E2B25"/>
    <w:rsid w:val="001E2FDE"/>
    <w:rsid w:val="001E3502"/>
    <w:rsid w:val="001E3BF6"/>
    <w:rsid w:val="001E3DB1"/>
    <w:rsid w:val="001E4256"/>
    <w:rsid w:val="001E46BB"/>
    <w:rsid w:val="001E4A4B"/>
    <w:rsid w:val="001E5CB2"/>
    <w:rsid w:val="001E6535"/>
    <w:rsid w:val="001E6FF6"/>
    <w:rsid w:val="001F02D9"/>
    <w:rsid w:val="001F0B8B"/>
    <w:rsid w:val="001F126B"/>
    <w:rsid w:val="001F19E1"/>
    <w:rsid w:val="001F3137"/>
    <w:rsid w:val="001F3598"/>
    <w:rsid w:val="001F3F67"/>
    <w:rsid w:val="001F452D"/>
    <w:rsid w:val="001F45AE"/>
    <w:rsid w:val="001F465B"/>
    <w:rsid w:val="001F5009"/>
    <w:rsid w:val="001F5887"/>
    <w:rsid w:val="001F594D"/>
    <w:rsid w:val="001F5BF6"/>
    <w:rsid w:val="001F63DB"/>
    <w:rsid w:val="001F6F74"/>
    <w:rsid w:val="001F73B0"/>
    <w:rsid w:val="001F74BB"/>
    <w:rsid w:val="001F7EA8"/>
    <w:rsid w:val="001F7EE5"/>
    <w:rsid w:val="001F7EF1"/>
    <w:rsid w:val="00200AAE"/>
    <w:rsid w:val="00200B9C"/>
    <w:rsid w:val="00201755"/>
    <w:rsid w:val="0020239F"/>
    <w:rsid w:val="0020248B"/>
    <w:rsid w:val="00202DCC"/>
    <w:rsid w:val="002044BB"/>
    <w:rsid w:val="002044E6"/>
    <w:rsid w:val="00204A80"/>
    <w:rsid w:val="00207631"/>
    <w:rsid w:val="002102B7"/>
    <w:rsid w:val="00210601"/>
    <w:rsid w:val="00210FF9"/>
    <w:rsid w:val="0021135A"/>
    <w:rsid w:val="00211D78"/>
    <w:rsid w:val="00212A1A"/>
    <w:rsid w:val="00212C7F"/>
    <w:rsid w:val="00212EED"/>
    <w:rsid w:val="002137EF"/>
    <w:rsid w:val="00213C0D"/>
    <w:rsid w:val="002146C3"/>
    <w:rsid w:val="00214A4B"/>
    <w:rsid w:val="00214BBA"/>
    <w:rsid w:val="00214D06"/>
    <w:rsid w:val="0021594E"/>
    <w:rsid w:val="002163F0"/>
    <w:rsid w:val="002165BF"/>
    <w:rsid w:val="00216C4C"/>
    <w:rsid w:val="00216C98"/>
    <w:rsid w:val="002200E6"/>
    <w:rsid w:val="00220740"/>
    <w:rsid w:val="00220FDF"/>
    <w:rsid w:val="002216A3"/>
    <w:rsid w:val="00221805"/>
    <w:rsid w:val="002218F1"/>
    <w:rsid w:val="00221F8F"/>
    <w:rsid w:val="002228EF"/>
    <w:rsid w:val="00222A05"/>
    <w:rsid w:val="00223338"/>
    <w:rsid w:val="00223BAB"/>
    <w:rsid w:val="002240A0"/>
    <w:rsid w:val="002242DC"/>
    <w:rsid w:val="00224436"/>
    <w:rsid w:val="002244E0"/>
    <w:rsid w:val="00224C4F"/>
    <w:rsid w:val="00224F98"/>
    <w:rsid w:val="0022534D"/>
    <w:rsid w:val="00225E15"/>
    <w:rsid w:val="002266DF"/>
    <w:rsid w:val="00226B93"/>
    <w:rsid w:val="00226E50"/>
    <w:rsid w:val="00227EDC"/>
    <w:rsid w:val="002306D1"/>
    <w:rsid w:val="0023089B"/>
    <w:rsid w:val="002308AE"/>
    <w:rsid w:val="00231F6E"/>
    <w:rsid w:val="002327BC"/>
    <w:rsid w:val="00232878"/>
    <w:rsid w:val="00232B4C"/>
    <w:rsid w:val="00232D9C"/>
    <w:rsid w:val="002349E1"/>
    <w:rsid w:val="002351E5"/>
    <w:rsid w:val="0023568F"/>
    <w:rsid w:val="00235CDE"/>
    <w:rsid w:val="002360F6"/>
    <w:rsid w:val="00237660"/>
    <w:rsid w:val="0023792E"/>
    <w:rsid w:val="0024101E"/>
    <w:rsid w:val="00242314"/>
    <w:rsid w:val="00242567"/>
    <w:rsid w:val="00242A70"/>
    <w:rsid w:val="00242C5E"/>
    <w:rsid w:val="002431CB"/>
    <w:rsid w:val="0024389E"/>
    <w:rsid w:val="00243C57"/>
    <w:rsid w:val="00243D19"/>
    <w:rsid w:val="002442E4"/>
    <w:rsid w:val="002447FD"/>
    <w:rsid w:val="00245611"/>
    <w:rsid w:val="00245984"/>
    <w:rsid w:val="0025027D"/>
    <w:rsid w:val="00250731"/>
    <w:rsid w:val="002509D7"/>
    <w:rsid w:val="00250ADD"/>
    <w:rsid w:val="00251076"/>
    <w:rsid w:val="002528CE"/>
    <w:rsid w:val="002534AA"/>
    <w:rsid w:val="002536FD"/>
    <w:rsid w:val="00253A42"/>
    <w:rsid w:val="0025468A"/>
    <w:rsid w:val="0025476A"/>
    <w:rsid w:val="0025488B"/>
    <w:rsid w:val="002548AD"/>
    <w:rsid w:val="00254C06"/>
    <w:rsid w:val="00254D07"/>
    <w:rsid w:val="00254DB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FD8"/>
    <w:rsid w:val="00266677"/>
    <w:rsid w:val="00266699"/>
    <w:rsid w:val="00266C3E"/>
    <w:rsid w:val="00266FCA"/>
    <w:rsid w:val="002673C0"/>
    <w:rsid w:val="00267A7C"/>
    <w:rsid w:val="00267CAC"/>
    <w:rsid w:val="0027007F"/>
    <w:rsid w:val="002718B3"/>
    <w:rsid w:val="00271ED4"/>
    <w:rsid w:val="0027236E"/>
    <w:rsid w:val="00272949"/>
    <w:rsid w:val="00272B17"/>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6F4"/>
    <w:rsid w:val="00281AEA"/>
    <w:rsid w:val="0028375E"/>
    <w:rsid w:val="00283EF2"/>
    <w:rsid w:val="00284086"/>
    <w:rsid w:val="002847D7"/>
    <w:rsid w:val="00285B1A"/>
    <w:rsid w:val="00285B85"/>
    <w:rsid w:val="00286157"/>
    <w:rsid w:val="00286368"/>
    <w:rsid w:val="0028643A"/>
    <w:rsid w:val="00287B4B"/>
    <w:rsid w:val="00287E10"/>
    <w:rsid w:val="0029007E"/>
    <w:rsid w:val="002909E4"/>
    <w:rsid w:val="00290A7B"/>
    <w:rsid w:val="0029170C"/>
    <w:rsid w:val="00291B4A"/>
    <w:rsid w:val="002921E8"/>
    <w:rsid w:val="002927B8"/>
    <w:rsid w:val="00293168"/>
    <w:rsid w:val="002937DA"/>
    <w:rsid w:val="00293B62"/>
    <w:rsid w:val="0029437E"/>
    <w:rsid w:val="00294DB6"/>
    <w:rsid w:val="00295699"/>
    <w:rsid w:val="00295785"/>
    <w:rsid w:val="002957CC"/>
    <w:rsid w:val="002965A2"/>
    <w:rsid w:val="002966DE"/>
    <w:rsid w:val="00296FC9"/>
    <w:rsid w:val="002976B0"/>
    <w:rsid w:val="00297B67"/>
    <w:rsid w:val="00297F28"/>
    <w:rsid w:val="002A02D7"/>
    <w:rsid w:val="002A09FE"/>
    <w:rsid w:val="002A12AF"/>
    <w:rsid w:val="002A1427"/>
    <w:rsid w:val="002A1545"/>
    <w:rsid w:val="002A17F1"/>
    <w:rsid w:val="002A1BB2"/>
    <w:rsid w:val="002A26C9"/>
    <w:rsid w:val="002A3165"/>
    <w:rsid w:val="002A3EB9"/>
    <w:rsid w:val="002A49B8"/>
    <w:rsid w:val="002A4B0A"/>
    <w:rsid w:val="002A6151"/>
    <w:rsid w:val="002A6BDC"/>
    <w:rsid w:val="002A6DC7"/>
    <w:rsid w:val="002A7917"/>
    <w:rsid w:val="002A7BAA"/>
    <w:rsid w:val="002B0821"/>
    <w:rsid w:val="002B1A0A"/>
    <w:rsid w:val="002B252C"/>
    <w:rsid w:val="002B26B2"/>
    <w:rsid w:val="002B2BDA"/>
    <w:rsid w:val="002B360F"/>
    <w:rsid w:val="002B3AAB"/>
    <w:rsid w:val="002B3CAE"/>
    <w:rsid w:val="002B3D3C"/>
    <w:rsid w:val="002B4BD6"/>
    <w:rsid w:val="002B640C"/>
    <w:rsid w:val="002B64DA"/>
    <w:rsid w:val="002B66C0"/>
    <w:rsid w:val="002B6C79"/>
    <w:rsid w:val="002B6CEC"/>
    <w:rsid w:val="002B7326"/>
    <w:rsid w:val="002B7576"/>
    <w:rsid w:val="002B7C46"/>
    <w:rsid w:val="002C0691"/>
    <w:rsid w:val="002C0A54"/>
    <w:rsid w:val="002C0A77"/>
    <w:rsid w:val="002C10A0"/>
    <w:rsid w:val="002C125B"/>
    <w:rsid w:val="002C1C0F"/>
    <w:rsid w:val="002C202E"/>
    <w:rsid w:val="002C257F"/>
    <w:rsid w:val="002C29C8"/>
    <w:rsid w:val="002C2AD7"/>
    <w:rsid w:val="002C38E6"/>
    <w:rsid w:val="002C3ECF"/>
    <w:rsid w:val="002C421A"/>
    <w:rsid w:val="002C4408"/>
    <w:rsid w:val="002C45D4"/>
    <w:rsid w:val="002C4E23"/>
    <w:rsid w:val="002C57D1"/>
    <w:rsid w:val="002C5D71"/>
    <w:rsid w:val="002C5E79"/>
    <w:rsid w:val="002C60C0"/>
    <w:rsid w:val="002C6955"/>
    <w:rsid w:val="002C73A6"/>
    <w:rsid w:val="002C7F9E"/>
    <w:rsid w:val="002D041C"/>
    <w:rsid w:val="002D18EB"/>
    <w:rsid w:val="002D1FF2"/>
    <w:rsid w:val="002D2949"/>
    <w:rsid w:val="002D36A3"/>
    <w:rsid w:val="002D389A"/>
    <w:rsid w:val="002D4E04"/>
    <w:rsid w:val="002D4EFB"/>
    <w:rsid w:val="002D5798"/>
    <w:rsid w:val="002D58F6"/>
    <w:rsid w:val="002D58FE"/>
    <w:rsid w:val="002D5EAC"/>
    <w:rsid w:val="002D6201"/>
    <w:rsid w:val="002D698B"/>
    <w:rsid w:val="002D6C1C"/>
    <w:rsid w:val="002D73A3"/>
    <w:rsid w:val="002D785B"/>
    <w:rsid w:val="002D7CDE"/>
    <w:rsid w:val="002E028E"/>
    <w:rsid w:val="002E05CE"/>
    <w:rsid w:val="002E0B44"/>
    <w:rsid w:val="002E1531"/>
    <w:rsid w:val="002E19E3"/>
    <w:rsid w:val="002E1EDF"/>
    <w:rsid w:val="002E2A5A"/>
    <w:rsid w:val="002E3531"/>
    <w:rsid w:val="002E3D01"/>
    <w:rsid w:val="002E67F7"/>
    <w:rsid w:val="002E689D"/>
    <w:rsid w:val="002E69CA"/>
    <w:rsid w:val="002E69FA"/>
    <w:rsid w:val="002E6AAB"/>
    <w:rsid w:val="002E6B47"/>
    <w:rsid w:val="002E7FD1"/>
    <w:rsid w:val="002F1052"/>
    <w:rsid w:val="002F210A"/>
    <w:rsid w:val="002F26F8"/>
    <w:rsid w:val="002F281C"/>
    <w:rsid w:val="002F28AC"/>
    <w:rsid w:val="002F2A66"/>
    <w:rsid w:val="002F2B27"/>
    <w:rsid w:val="002F2EE0"/>
    <w:rsid w:val="002F32DC"/>
    <w:rsid w:val="002F39EC"/>
    <w:rsid w:val="002F3EA5"/>
    <w:rsid w:val="002F4401"/>
    <w:rsid w:val="002F472C"/>
    <w:rsid w:val="002F51E4"/>
    <w:rsid w:val="002F5BDC"/>
    <w:rsid w:val="002F6608"/>
    <w:rsid w:val="002F6FFD"/>
    <w:rsid w:val="002F70ED"/>
    <w:rsid w:val="002F74AE"/>
    <w:rsid w:val="00300F1F"/>
    <w:rsid w:val="00301B56"/>
    <w:rsid w:val="003047C1"/>
    <w:rsid w:val="003047DA"/>
    <w:rsid w:val="00304F90"/>
    <w:rsid w:val="00305202"/>
    <w:rsid w:val="00305384"/>
    <w:rsid w:val="00307897"/>
    <w:rsid w:val="003078F5"/>
    <w:rsid w:val="00311E13"/>
    <w:rsid w:val="0031277E"/>
    <w:rsid w:val="003128B9"/>
    <w:rsid w:val="00312983"/>
    <w:rsid w:val="00312BB4"/>
    <w:rsid w:val="0031601F"/>
    <w:rsid w:val="00316192"/>
    <w:rsid w:val="00316D68"/>
    <w:rsid w:val="00317369"/>
    <w:rsid w:val="00317FE7"/>
    <w:rsid w:val="003208F4"/>
    <w:rsid w:val="00320F0B"/>
    <w:rsid w:val="00321A82"/>
    <w:rsid w:val="00321F31"/>
    <w:rsid w:val="00322B0A"/>
    <w:rsid w:val="003231E2"/>
    <w:rsid w:val="0032346B"/>
    <w:rsid w:val="003239A9"/>
    <w:rsid w:val="00323C37"/>
    <w:rsid w:val="003244C0"/>
    <w:rsid w:val="00324521"/>
    <w:rsid w:val="00324B5F"/>
    <w:rsid w:val="0032555B"/>
    <w:rsid w:val="00325B57"/>
    <w:rsid w:val="003265BF"/>
    <w:rsid w:val="00326F30"/>
    <w:rsid w:val="00330292"/>
    <w:rsid w:val="003306B9"/>
    <w:rsid w:val="003307B0"/>
    <w:rsid w:val="003312BB"/>
    <w:rsid w:val="003318D7"/>
    <w:rsid w:val="00331B66"/>
    <w:rsid w:val="00332BDE"/>
    <w:rsid w:val="00332D08"/>
    <w:rsid w:val="00334C35"/>
    <w:rsid w:val="003359E6"/>
    <w:rsid w:val="003370AB"/>
    <w:rsid w:val="0034007C"/>
    <w:rsid w:val="00340422"/>
    <w:rsid w:val="00340B12"/>
    <w:rsid w:val="003412C2"/>
    <w:rsid w:val="00341919"/>
    <w:rsid w:val="00341C68"/>
    <w:rsid w:val="00341E62"/>
    <w:rsid w:val="00342F83"/>
    <w:rsid w:val="00343150"/>
    <w:rsid w:val="003432C8"/>
    <w:rsid w:val="00344501"/>
    <w:rsid w:val="003447A2"/>
    <w:rsid w:val="00344A93"/>
    <w:rsid w:val="00344E0B"/>
    <w:rsid w:val="00345A7B"/>
    <w:rsid w:val="00346526"/>
    <w:rsid w:val="00346645"/>
    <w:rsid w:val="00347F08"/>
    <w:rsid w:val="0035027E"/>
    <w:rsid w:val="003504A2"/>
    <w:rsid w:val="003506C0"/>
    <w:rsid w:val="003508A9"/>
    <w:rsid w:val="003510CA"/>
    <w:rsid w:val="0035149F"/>
    <w:rsid w:val="00351988"/>
    <w:rsid w:val="00352C25"/>
    <w:rsid w:val="003534ED"/>
    <w:rsid w:val="003537F2"/>
    <w:rsid w:val="00353B0C"/>
    <w:rsid w:val="00353BC8"/>
    <w:rsid w:val="00353C53"/>
    <w:rsid w:val="00354AA7"/>
    <w:rsid w:val="00354B94"/>
    <w:rsid w:val="00354F59"/>
    <w:rsid w:val="0035531B"/>
    <w:rsid w:val="00355A85"/>
    <w:rsid w:val="00355DD2"/>
    <w:rsid w:val="00356CA8"/>
    <w:rsid w:val="003570D7"/>
    <w:rsid w:val="00357E63"/>
    <w:rsid w:val="00360B83"/>
    <w:rsid w:val="00360E0E"/>
    <w:rsid w:val="00360E9D"/>
    <w:rsid w:val="00361088"/>
    <w:rsid w:val="003616D4"/>
    <w:rsid w:val="003617BE"/>
    <w:rsid w:val="00361866"/>
    <w:rsid w:val="003629CC"/>
    <w:rsid w:val="00363120"/>
    <w:rsid w:val="00363A7F"/>
    <w:rsid w:val="00363CC3"/>
    <w:rsid w:val="00363E71"/>
    <w:rsid w:val="0036411B"/>
    <w:rsid w:val="00364C72"/>
    <w:rsid w:val="00365068"/>
    <w:rsid w:val="0036591D"/>
    <w:rsid w:val="00365DB1"/>
    <w:rsid w:val="003662BD"/>
    <w:rsid w:val="00366434"/>
    <w:rsid w:val="00367FE5"/>
    <w:rsid w:val="0037010D"/>
    <w:rsid w:val="00370C3F"/>
    <w:rsid w:val="00370EC6"/>
    <w:rsid w:val="00371D5D"/>
    <w:rsid w:val="00372067"/>
    <w:rsid w:val="00372505"/>
    <w:rsid w:val="00373FF3"/>
    <w:rsid w:val="00374500"/>
    <w:rsid w:val="00374617"/>
    <w:rsid w:val="0037671A"/>
    <w:rsid w:val="00376B47"/>
    <w:rsid w:val="003776AE"/>
    <w:rsid w:val="00377E30"/>
    <w:rsid w:val="0038096F"/>
    <w:rsid w:val="00381E02"/>
    <w:rsid w:val="003823C7"/>
    <w:rsid w:val="003828AA"/>
    <w:rsid w:val="00383803"/>
    <w:rsid w:val="00383AE5"/>
    <w:rsid w:val="00383D82"/>
    <w:rsid w:val="00383F36"/>
    <w:rsid w:val="00384072"/>
    <w:rsid w:val="003841F0"/>
    <w:rsid w:val="00384410"/>
    <w:rsid w:val="00384864"/>
    <w:rsid w:val="00384C18"/>
    <w:rsid w:val="003854EA"/>
    <w:rsid w:val="003854EE"/>
    <w:rsid w:val="0038597D"/>
    <w:rsid w:val="00386AB5"/>
    <w:rsid w:val="00387B7E"/>
    <w:rsid w:val="00390EA1"/>
    <w:rsid w:val="00391B3B"/>
    <w:rsid w:val="00391BBB"/>
    <w:rsid w:val="003924A2"/>
    <w:rsid w:val="00392CAB"/>
    <w:rsid w:val="00393A51"/>
    <w:rsid w:val="00393F05"/>
    <w:rsid w:val="00393F8A"/>
    <w:rsid w:val="0039406B"/>
    <w:rsid w:val="003941C3"/>
    <w:rsid w:val="00394971"/>
    <w:rsid w:val="00394BC3"/>
    <w:rsid w:val="00395AEF"/>
    <w:rsid w:val="003A014F"/>
    <w:rsid w:val="003A054C"/>
    <w:rsid w:val="003A06D9"/>
    <w:rsid w:val="003A0825"/>
    <w:rsid w:val="003A0C8C"/>
    <w:rsid w:val="003A138F"/>
    <w:rsid w:val="003A15F3"/>
    <w:rsid w:val="003A1F1C"/>
    <w:rsid w:val="003A407B"/>
    <w:rsid w:val="003A4440"/>
    <w:rsid w:val="003A4C01"/>
    <w:rsid w:val="003A4E37"/>
    <w:rsid w:val="003A4FEB"/>
    <w:rsid w:val="003A56AC"/>
    <w:rsid w:val="003A59A1"/>
    <w:rsid w:val="003A5C0D"/>
    <w:rsid w:val="003A6F49"/>
    <w:rsid w:val="003B06CF"/>
    <w:rsid w:val="003B1E7D"/>
    <w:rsid w:val="003B2745"/>
    <w:rsid w:val="003B31D4"/>
    <w:rsid w:val="003B3EC2"/>
    <w:rsid w:val="003B404E"/>
    <w:rsid w:val="003B4199"/>
    <w:rsid w:val="003B476D"/>
    <w:rsid w:val="003B4B3D"/>
    <w:rsid w:val="003B4DC9"/>
    <w:rsid w:val="003B5119"/>
    <w:rsid w:val="003B5447"/>
    <w:rsid w:val="003B648E"/>
    <w:rsid w:val="003B6C2E"/>
    <w:rsid w:val="003B6E5F"/>
    <w:rsid w:val="003B70EC"/>
    <w:rsid w:val="003B74C2"/>
    <w:rsid w:val="003C02B4"/>
    <w:rsid w:val="003C2103"/>
    <w:rsid w:val="003C21D8"/>
    <w:rsid w:val="003C3AB9"/>
    <w:rsid w:val="003C3D19"/>
    <w:rsid w:val="003C5F16"/>
    <w:rsid w:val="003C6A01"/>
    <w:rsid w:val="003C765E"/>
    <w:rsid w:val="003C7733"/>
    <w:rsid w:val="003C7FE9"/>
    <w:rsid w:val="003D0B86"/>
    <w:rsid w:val="003D0D6B"/>
    <w:rsid w:val="003D10C6"/>
    <w:rsid w:val="003D11AD"/>
    <w:rsid w:val="003D1B4C"/>
    <w:rsid w:val="003D273F"/>
    <w:rsid w:val="003D2DC4"/>
    <w:rsid w:val="003D2FE3"/>
    <w:rsid w:val="003D3490"/>
    <w:rsid w:val="003D5C85"/>
    <w:rsid w:val="003D5CA8"/>
    <w:rsid w:val="003D6CC0"/>
    <w:rsid w:val="003D6E1F"/>
    <w:rsid w:val="003E00AD"/>
    <w:rsid w:val="003E0FA3"/>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526"/>
    <w:rsid w:val="003F57BF"/>
    <w:rsid w:val="003F596B"/>
    <w:rsid w:val="003F5BC7"/>
    <w:rsid w:val="0040006F"/>
    <w:rsid w:val="00400E7D"/>
    <w:rsid w:val="00401A74"/>
    <w:rsid w:val="00401C1D"/>
    <w:rsid w:val="00401C4F"/>
    <w:rsid w:val="0040236D"/>
    <w:rsid w:val="004023D2"/>
    <w:rsid w:val="00402623"/>
    <w:rsid w:val="00402652"/>
    <w:rsid w:val="0040274C"/>
    <w:rsid w:val="00403A05"/>
    <w:rsid w:val="004049C2"/>
    <w:rsid w:val="00404EFB"/>
    <w:rsid w:val="0040597C"/>
    <w:rsid w:val="00405BB3"/>
    <w:rsid w:val="0040633A"/>
    <w:rsid w:val="0040722F"/>
    <w:rsid w:val="00407E92"/>
    <w:rsid w:val="004106EB"/>
    <w:rsid w:val="00411340"/>
    <w:rsid w:val="004114FC"/>
    <w:rsid w:val="00411DFF"/>
    <w:rsid w:val="0041279A"/>
    <w:rsid w:val="00412C22"/>
    <w:rsid w:val="00413169"/>
    <w:rsid w:val="00414424"/>
    <w:rsid w:val="00414A03"/>
    <w:rsid w:val="00414C57"/>
    <w:rsid w:val="00415209"/>
    <w:rsid w:val="0041564D"/>
    <w:rsid w:val="00415A3A"/>
    <w:rsid w:val="004162D7"/>
    <w:rsid w:val="00416680"/>
    <w:rsid w:val="00416850"/>
    <w:rsid w:val="00416B8C"/>
    <w:rsid w:val="004202C9"/>
    <w:rsid w:val="00421205"/>
    <w:rsid w:val="004213A5"/>
    <w:rsid w:val="00421BC7"/>
    <w:rsid w:val="00423A3B"/>
    <w:rsid w:val="004243DB"/>
    <w:rsid w:val="0042444B"/>
    <w:rsid w:val="00424BAA"/>
    <w:rsid w:val="0042645E"/>
    <w:rsid w:val="0042658E"/>
    <w:rsid w:val="00426F28"/>
    <w:rsid w:val="00427333"/>
    <w:rsid w:val="004273F4"/>
    <w:rsid w:val="0043043A"/>
    <w:rsid w:val="004306D3"/>
    <w:rsid w:val="00431CFF"/>
    <w:rsid w:val="004329F7"/>
    <w:rsid w:val="00432F33"/>
    <w:rsid w:val="00433A32"/>
    <w:rsid w:val="004350D3"/>
    <w:rsid w:val="00435549"/>
    <w:rsid w:val="00435561"/>
    <w:rsid w:val="004363E1"/>
    <w:rsid w:val="00436588"/>
    <w:rsid w:val="00436A93"/>
    <w:rsid w:val="00436B55"/>
    <w:rsid w:val="00436BD4"/>
    <w:rsid w:val="00436F7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4139"/>
    <w:rsid w:val="004441E0"/>
    <w:rsid w:val="00444598"/>
    <w:rsid w:val="00444F89"/>
    <w:rsid w:val="004453A3"/>
    <w:rsid w:val="004454EE"/>
    <w:rsid w:val="00445CB5"/>
    <w:rsid w:val="00445D71"/>
    <w:rsid w:val="0044670A"/>
    <w:rsid w:val="004468C1"/>
    <w:rsid w:val="00446AAD"/>
    <w:rsid w:val="004500C1"/>
    <w:rsid w:val="00450816"/>
    <w:rsid w:val="0045102C"/>
    <w:rsid w:val="004511E3"/>
    <w:rsid w:val="00451E3F"/>
    <w:rsid w:val="0045200B"/>
    <w:rsid w:val="00452161"/>
    <w:rsid w:val="00452E73"/>
    <w:rsid w:val="00452FD5"/>
    <w:rsid w:val="00455178"/>
    <w:rsid w:val="004563D4"/>
    <w:rsid w:val="00456474"/>
    <w:rsid w:val="004579BB"/>
    <w:rsid w:val="00460CCA"/>
    <w:rsid w:val="004617FD"/>
    <w:rsid w:val="004618C3"/>
    <w:rsid w:val="00462CA7"/>
    <w:rsid w:val="00464A38"/>
    <w:rsid w:val="004650FF"/>
    <w:rsid w:val="0046530E"/>
    <w:rsid w:val="00465B18"/>
    <w:rsid w:val="00465E52"/>
    <w:rsid w:val="0046613E"/>
    <w:rsid w:val="00467A07"/>
    <w:rsid w:val="00467A35"/>
    <w:rsid w:val="00467B26"/>
    <w:rsid w:val="00470547"/>
    <w:rsid w:val="00470928"/>
    <w:rsid w:val="0047192B"/>
    <w:rsid w:val="0047290C"/>
    <w:rsid w:val="00472BB2"/>
    <w:rsid w:val="004738D5"/>
    <w:rsid w:val="00473A24"/>
    <w:rsid w:val="00473C0A"/>
    <w:rsid w:val="00473C7B"/>
    <w:rsid w:val="00474496"/>
    <w:rsid w:val="004744D0"/>
    <w:rsid w:val="00474C37"/>
    <w:rsid w:val="00475605"/>
    <w:rsid w:val="00475FD9"/>
    <w:rsid w:val="004765EE"/>
    <w:rsid w:val="00477CD7"/>
    <w:rsid w:val="00477F9D"/>
    <w:rsid w:val="00480727"/>
    <w:rsid w:val="00480FAB"/>
    <w:rsid w:val="0048119B"/>
    <w:rsid w:val="00481463"/>
    <w:rsid w:val="00481AFA"/>
    <w:rsid w:val="004825FC"/>
    <w:rsid w:val="0048297E"/>
    <w:rsid w:val="004830C6"/>
    <w:rsid w:val="00483F5C"/>
    <w:rsid w:val="004844AB"/>
    <w:rsid w:val="00484F99"/>
    <w:rsid w:val="004850A4"/>
    <w:rsid w:val="004871FD"/>
    <w:rsid w:val="00487EE6"/>
    <w:rsid w:val="0049041A"/>
    <w:rsid w:val="004907AE"/>
    <w:rsid w:val="00490D5A"/>
    <w:rsid w:val="00491319"/>
    <w:rsid w:val="004916C9"/>
    <w:rsid w:val="00493ACA"/>
    <w:rsid w:val="004947DC"/>
    <w:rsid w:val="00494DCE"/>
    <w:rsid w:val="00494F50"/>
    <w:rsid w:val="00495A61"/>
    <w:rsid w:val="00495B72"/>
    <w:rsid w:val="00495C75"/>
    <w:rsid w:val="00495CAE"/>
    <w:rsid w:val="004962ED"/>
    <w:rsid w:val="00496575"/>
    <w:rsid w:val="004965FA"/>
    <w:rsid w:val="004A0B9D"/>
    <w:rsid w:val="004A24FA"/>
    <w:rsid w:val="004A2BB1"/>
    <w:rsid w:val="004A3AF0"/>
    <w:rsid w:val="004A3BA3"/>
    <w:rsid w:val="004A3E84"/>
    <w:rsid w:val="004A48DE"/>
    <w:rsid w:val="004A490B"/>
    <w:rsid w:val="004A577A"/>
    <w:rsid w:val="004A5DC8"/>
    <w:rsid w:val="004A5F98"/>
    <w:rsid w:val="004A61D9"/>
    <w:rsid w:val="004A6843"/>
    <w:rsid w:val="004A6CF5"/>
    <w:rsid w:val="004A7590"/>
    <w:rsid w:val="004A7999"/>
    <w:rsid w:val="004A7C26"/>
    <w:rsid w:val="004A7D30"/>
    <w:rsid w:val="004B073D"/>
    <w:rsid w:val="004B0A5C"/>
    <w:rsid w:val="004B2857"/>
    <w:rsid w:val="004B287B"/>
    <w:rsid w:val="004B295B"/>
    <w:rsid w:val="004B3238"/>
    <w:rsid w:val="004B3396"/>
    <w:rsid w:val="004B3457"/>
    <w:rsid w:val="004B4106"/>
    <w:rsid w:val="004B53BF"/>
    <w:rsid w:val="004B59DD"/>
    <w:rsid w:val="004B5BB8"/>
    <w:rsid w:val="004B6015"/>
    <w:rsid w:val="004B71EC"/>
    <w:rsid w:val="004B75A0"/>
    <w:rsid w:val="004C0CB4"/>
    <w:rsid w:val="004C18E3"/>
    <w:rsid w:val="004C1CAF"/>
    <w:rsid w:val="004C21C6"/>
    <w:rsid w:val="004C2A76"/>
    <w:rsid w:val="004C32CB"/>
    <w:rsid w:val="004C333B"/>
    <w:rsid w:val="004C33D1"/>
    <w:rsid w:val="004C434B"/>
    <w:rsid w:val="004C5231"/>
    <w:rsid w:val="004C5561"/>
    <w:rsid w:val="004C5A03"/>
    <w:rsid w:val="004C5F60"/>
    <w:rsid w:val="004C6750"/>
    <w:rsid w:val="004C773B"/>
    <w:rsid w:val="004D042A"/>
    <w:rsid w:val="004D0B1E"/>
    <w:rsid w:val="004D0E7F"/>
    <w:rsid w:val="004D0F85"/>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2B3A"/>
    <w:rsid w:val="004E3B91"/>
    <w:rsid w:val="004E4885"/>
    <w:rsid w:val="004E4AE2"/>
    <w:rsid w:val="004E540F"/>
    <w:rsid w:val="004E5639"/>
    <w:rsid w:val="004E5970"/>
    <w:rsid w:val="004E5B44"/>
    <w:rsid w:val="004E7010"/>
    <w:rsid w:val="004E712E"/>
    <w:rsid w:val="004E75D2"/>
    <w:rsid w:val="004E7A77"/>
    <w:rsid w:val="004F00CD"/>
    <w:rsid w:val="004F15A6"/>
    <w:rsid w:val="004F176D"/>
    <w:rsid w:val="004F192C"/>
    <w:rsid w:val="004F231F"/>
    <w:rsid w:val="004F23E2"/>
    <w:rsid w:val="004F2B43"/>
    <w:rsid w:val="004F2F1D"/>
    <w:rsid w:val="004F3A0A"/>
    <w:rsid w:val="004F3E95"/>
    <w:rsid w:val="004F479A"/>
    <w:rsid w:val="004F4AFC"/>
    <w:rsid w:val="004F504B"/>
    <w:rsid w:val="004F62D9"/>
    <w:rsid w:val="004F73F0"/>
    <w:rsid w:val="004F77AE"/>
    <w:rsid w:val="004F7DC3"/>
    <w:rsid w:val="004F7E7B"/>
    <w:rsid w:val="004F7F09"/>
    <w:rsid w:val="00500B61"/>
    <w:rsid w:val="0050175C"/>
    <w:rsid w:val="00501C3E"/>
    <w:rsid w:val="0050239C"/>
    <w:rsid w:val="005028E8"/>
    <w:rsid w:val="00502A30"/>
    <w:rsid w:val="0050363F"/>
    <w:rsid w:val="00504A85"/>
    <w:rsid w:val="005053CA"/>
    <w:rsid w:val="005054B1"/>
    <w:rsid w:val="00505944"/>
    <w:rsid w:val="00506CBE"/>
    <w:rsid w:val="005071A0"/>
    <w:rsid w:val="0050765F"/>
    <w:rsid w:val="005076C0"/>
    <w:rsid w:val="00507700"/>
    <w:rsid w:val="005077D6"/>
    <w:rsid w:val="00507CDB"/>
    <w:rsid w:val="005105D6"/>
    <w:rsid w:val="00510926"/>
    <w:rsid w:val="00510E25"/>
    <w:rsid w:val="00512E96"/>
    <w:rsid w:val="00513114"/>
    <w:rsid w:val="00513B1C"/>
    <w:rsid w:val="0051436D"/>
    <w:rsid w:val="00514D41"/>
    <w:rsid w:val="0051586A"/>
    <w:rsid w:val="00515C6E"/>
    <w:rsid w:val="00515DF6"/>
    <w:rsid w:val="00515E19"/>
    <w:rsid w:val="005167DD"/>
    <w:rsid w:val="005169A5"/>
    <w:rsid w:val="005201AF"/>
    <w:rsid w:val="00520936"/>
    <w:rsid w:val="00520D95"/>
    <w:rsid w:val="005212E7"/>
    <w:rsid w:val="00521340"/>
    <w:rsid w:val="00521557"/>
    <w:rsid w:val="005222F4"/>
    <w:rsid w:val="00522F5D"/>
    <w:rsid w:val="00522FC4"/>
    <w:rsid w:val="0052313C"/>
    <w:rsid w:val="00523921"/>
    <w:rsid w:val="0052474B"/>
    <w:rsid w:val="005255B6"/>
    <w:rsid w:val="00525998"/>
    <w:rsid w:val="005265FA"/>
    <w:rsid w:val="00526DD5"/>
    <w:rsid w:val="00526DE8"/>
    <w:rsid w:val="00527192"/>
    <w:rsid w:val="00527889"/>
    <w:rsid w:val="00527F06"/>
    <w:rsid w:val="005303A9"/>
    <w:rsid w:val="005320F1"/>
    <w:rsid w:val="00532A6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7C5"/>
    <w:rsid w:val="00544A4B"/>
    <w:rsid w:val="00544EC4"/>
    <w:rsid w:val="005462D9"/>
    <w:rsid w:val="0054775D"/>
    <w:rsid w:val="0055070B"/>
    <w:rsid w:val="00550D1D"/>
    <w:rsid w:val="00551351"/>
    <w:rsid w:val="00551A26"/>
    <w:rsid w:val="00551DD4"/>
    <w:rsid w:val="00552304"/>
    <w:rsid w:val="005526FA"/>
    <w:rsid w:val="0055290E"/>
    <w:rsid w:val="00552E00"/>
    <w:rsid w:val="00552E09"/>
    <w:rsid w:val="00552EDE"/>
    <w:rsid w:val="00552F8E"/>
    <w:rsid w:val="005532A8"/>
    <w:rsid w:val="00554061"/>
    <w:rsid w:val="00554F28"/>
    <w:rsid w:val="00555345"/>
    <w:rsid w:val="00555E2D"/>
    <w:rsid w:val="00555F5C"/>
    <w:rsid w:val="00556103"/>
    <w:rsid w:val="00556995"/>
    <w:rsid w:val="00557639"/>
    <w:rsid w:val="0055776C"/>
    <w:rsid w:val="00557802"/>
    <w:rsid w:val="005579DE"/>
    <w:rsid w:val="005606CC"/>
    <w:rsid w:val="0056081D"/>
    <w:rsid w:val="00560B1B"/>
    <w:rsid w:val="00560D87"/>
    <w:rsid w:val="00560ED4"/>
    <w:rsid w:val="00560F98"/>
    <w:rsid w:val="005610EE"/>
    <w:rsid w:val="00561AB9"/>
    <w:rsid w:val="00561D8A"/>
    <w:rsid w:val="005659A9"/>
    <w:rsid w:val="00565F71"/>
    <w:rsid w:val="005662AE"/>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77C59"/>
    <w:rsid w:val="005805DF"/>
    <w:rsid w:val="00581571"/>
    <w:rsid w:val="005827CA"/>
    <w:rsid w:val="00583529"/>
    <w:rsid w:val="005836DD"/>
    <w:rsid w:val="00583A7A"/>
    <w:rsid w:val="00584131"/>
    <w:rsid w:val="0058445C"/>
    <w:rsid w:val="00584474"/>
    <w:rsid w:val="005849F0"/>
    <w:rsid w:val="005852DA"/>
    <w:rsid w:val="00585E08"/>
    <w:rsid w:val="005865F6"/>
    <w:rsid w:val="00586957"/>
    <w:rsid w:val="00586D37"/>
    <w:rsid w:val="00587078"/>
    <w:rsid w:val="005904D7"/>
    <w:rsid w:val="00590E8E"/>
    <w:rsid w:val="005912F6"/>
    <w:rsid w:val="00591307"/>
    <w:rsid w:val="005926BC"/>
    <w:rsid w:val="005926F8"/>
    <w:rsid w:val="00592DA5"/>
    <w:rsid w:val="00592E9F"/>
    <w:rsid w:val="005935F7"/>
    <w:rsid w:val="00593F02"/>
    <w:rsid w:val="00594351"/>
    <w:rsid w:val="00594F6B"/>
    <w:rsid w:val="00595659"/>
    <w:rsid w:val="00595C3B"/>
    <w:rsid w:val="0059633F"/>
    <w:rsid w:val="005966EF"/>
    <w:rsid w:val="00596E54"/>
    <w:rsid w:val="00597D93"/>
    <w:rsid w:val="005A0A81"/>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A7EA7"/>
    <w:rsid w:val="005B03D7"/>
    <w:rsid w:val="005B0914"/>
    <w:rsid w:val="005B09B3"/>
    <w:rsid w:val="005B0D95"/>
    <w:rsid w:val="005B1A3B"/>
    <w:rsid w:val="005B2601"/>
    <w:rsid w:val="005B28C8"/>
    <w:rsid w:val="005B2C42"/>
    <w:rsid w:val="005B3126"/>
    <w:rsid w:val="005B3CF4"/>
    <w:rsid w:val="005B4F58"/>
    <w:rsid w:val="005B50BE"/>
    <w:rsid w:val="005B5EB3"/>
    <w:rsid w:val="005B719C"/>
    <w:rsid w:val="005B7316"/>
    <w:rsid w:val="005C0207"/>
    <w:rsid w:val="005C0E75"/>
    <w:rsid w:val="005C13EF"/>
    <w:rsid w:val="005C184F"/>
    <w:rsid w:val="005C217B"/>
    <w:rsid w:val="005C22CA"/>
    <w:rsid w:val="005C290D"/>
    <w:rsid w:val="005C4DD7"/>
    <w:rsid w:val="005C507D"/>
    <w:rsid w:val="005C5745"/>
    <w:rsid w:val="005C57E8"/>
    <w:rsid w:val="005C587E"/>
    <w:rsid w:val="005C603A"/>
    <w:rsid w:val="005C6097"/>
    <w:rsid w:val="005C6ABA"/>
    <w:rsid w:val="005C6BD5"/>
    <w:rsid w:val="005C711E"/>
    <w:rsid w:val="005C7511"/>
    <w:rsid w:val="005C7C8E"/>
    <w:rsid w:val="005C7E99"/>
    <w:rsid w:val="005D0A16"/>
    <w:rsid w:val="005D1A6E"/>
    <w:rsid w:val="005D2625"/>
    <w:rsid w:val="005D3248"/>
    <w:rsid w:val="005D3E66"/>
    <w:rsid w:val="005D4F9B"/>
    <w:rsid w:val="005D5A6B"/>
    <w:rsid w:val="005D5AB7"/>
    <w:rsid w:val="005D5AD1"/>
    <w:rsid w:val="005D5FD4"/>
    <w:rsid w:val="005D6B81"/>
    <w:rsid w:val="005D6E01"/>
    <w:rsid w:val="005D75FE"/>
    <w:rsid w:val="005E01A0"/>
    <w:rsid w:val="005E0B4E"/>
    <w:rsid w:val="005E0D6C"/>
    <w:rsid w:val="005E2314"/>
    <w:rsid w:val="005E32D9"/>
    <w:rsid w:val="005E39CF"/>
    <w:rsid w:val="005E4098"/>
    <w:rsid w:val="005E454A"/>
    <w:rsid w:val="005E4BA0"/>
    <w:rsid w:val="005E4ED0"/>
    <w:rsid w:val="005E5124"/>
    <w:rsid w:val="005E5188"/>
    <w:rsid w:val="005E52B6"/>
    <w:rsid w:val="005E53C6"/>
    <w:rsid w:val="005E5C5E"/>
    <w:rsid w:val="005E670E"/>
    <w:rsid w:val="005E7FC0"/>
    <w:rsid w:val="005F0170"/>
    <w:rsid w:val="005F05C7"/>
    <w:rsid w:val="005F06AE"/>
    <w:rsid w:val="005F0A3C"/>
    <w:rsid w:val="005F0B8E"/>
    <w:rsid w:val="005F0DC2"/>
    <w:rsid w:val="005F17B1"/>
    <w:rsid w:val="005F18FD"/>
    <w:rsid w:val="005F1CDF"/>
    <w:rsid w:val="005F1D24"/>
    <w:rsid w:val="005F37BB"/>
    <w:rsid w:val="005F388E"/>
    <w:rsid w:val="005F4978"/>
    <w:rsid w:val="005F6528"/>
    <w:rsid w:val="005F6728"/>
    <w:rsid w:val="005F67D9"/>
    <w:rsid w:val="005F6F97"/>
    <w:rsid w:val="005F7AFA"/>
    <w:rsid w:val="005F7EF9"/>
    <w:rsid w:val="00600248"/>
    <w:rsid w:val="00601DC7"/>
    <w:rsid w:val="00602566"/>
    <w:rsid w:val="00603D3C"/>
    <w:rsid w:val="0060424B"/>
    <w:rsid w:val="00604979"/>
    <w:rsid w:val="00604AE4"/>
    <w:rsid w:val="00605290"/>
    <w:rsid w:val="006058F0"/>
    <w:rsid w:val="00605C56"/>
    <w:rsid w:val="00605D13"/>
    <w:rsid w:val="00606082"/>
    <w:rsid w:val="00606463"/>
    <w:rsid w:val="0060656C"/>
    <w:rsid w:val="006066D0"/>
    <w:rsid w:val="00606BBE"/>
    <w:rsid w:val="00606F3A"/>
    <w:rsid w:val="00610128"/>
    <w:rsid w:val="00610A57"/>
    <w:rsid w:val="00610B96"/>
    <w:rsid w:val="006119DE"/>
    <w:rsid w:val="00611FCB"/>
    <w:rsid w:val="00613CC9"/>
    <w:rsid w:val="006140CD"/>
    <w:rsid w:val="00614B06"/>
    <w:rsid w:val="006151E6"/>
    <w:rsid w:val="0061554D"/>
    <w:rsid w:val="006157E7"/>
    <w:rsid w:val="00616070"/>
    <w:rsid w:val="0061627B"/>
    <w:rsid w:val="00616BAD"/>
    <w:rsid w:val="006177A8"/>
    <w:rsid w:val="006177E9"/>
    <w:rsid w:val="00620622"/>
    <w:rsid w:val="0062075D"/>
    <w:rsid w:val="00621B2B"/>
    <w:rsid w:val="00621BF7"/>
    <w:rsid w:val="0062253B"/>
    <w:rsid w:val="006226AF"/>
    <w:rsid w:val="00622A90"/>
    <w:rsid w:val="00622D35"/>
    <w:rsid w:val="00623659"/>
    <w:rsid w:val="0062417E"/>
    <w:rsid w:val="006245D5"/>
    <w:rsid w:val="00624644"/>
    <w:rsid w:val="00624AF6"/>
    <w:rsid w:val="00625036"/>
    <w:rsid w:val="00625993"/>
    <w:rsid w:val="0062615D"/>
    <w:rsid w:val="00626AEB"/>
    <w:rsid w:val="00626E38"/>
    <w:rsid w:val="00627537"/>
    <w:rsid w:val="00627875"/>
    <w:rsid w:val="006302A8"/>
    <w:rsid w:val="00630463"/>
    <w:rsid w:val="006306E6"/>
    <w:rsid w:val="006321FF"/>
    <w:rsid w:val="00635819"/>
    <w:rsid w:val="006360A4"/>
    <w:rsid w:val="006360CB"/>
    <w:rsid w:val="006368AD"/>
    <w:rsid w:val="00636A90"/>
    <w:rsid w:val="006372B5"/>
    <w:rsid w:val="0063733B"/>
    <w:rsid w:val="0064144C"/>
    <w:rsid w:val="006415DC"/>
    <w:rsid w:val="0064184C"/>
    <w:rsid w:val="00641E02"/>
    <w:rsid w:val="00642DAB"/>
    <w:rsid w:val="00643005"/>
    <w:rsid w:val="00643794"/>
    <w:rsid w:val="00643802"/>
    <w:rsid w:val="00643E5B"/>
    <w:rsid w:val="0064506F"/>
    <w:rsid w:val="0064578A"/>
    <w:rsid w:val="00645E07"/>
    <w:rsid w:val="006462CB"/>
    <w:rsid w:val="00646A89"/>
    <w:rsid w:val="006473B6"/>
    <w:rsid w:val="00647533"/>
    <w:rsid w:val="0064772A"/>
    <w:rsid w:val="00647B6D"/>
    <w:rsid w:val="0065168B"/>
    <w:rsid w:val="00652191"/>
    <w:rsid w:val="0065286A"/>
    <w:rsid w:val="00652ABA"/>
    <w:rsid w:val="006533F2"/>
    <w:rsid w:val="00653CD3"/>
    <w:rsid w:val="00653D84"/>
    <w:rsid w:val="006545A3"/>
    <w:rsid w:val="00654743"/>
    <w:rsid w:val="00654BE0"/>
    <w:rsid w:val="00654CC3"/>
    <w:rsid w:val="0065532C"/>
    <w:rsid w:val="00655791"/>
    <w:rsid w:val="006558A1"/>
    <w:rsid w:val="00656039"/>
    <w:rsid w:val="0065623C"/>
    <w:rsid w:val="006569E3"/>
    <w:rsid w:val="0065709A"/>
    <w:rsid w:val="0065732B"/>
    <w:rsid w:val="006577FE"/>
    <w:rsid w:val="00660084"/>
    <w:rsid w:val="0066205B"/>
    <w:rsid w:val="00662169"/>
    <w:rsid w:val="0066241B"/>
    <w:rsid w:val="00662514"/>
    <w:rsid w:val="00662D61"/>
    <w:rsid w:val="00663104"/>
    <w:rsid w:val="0066323B"/>
    <w:rsid w:val="00664514"/>
    <w:rsid w:val="006649DC"/>
    <w:rsid w:val="00664EFB"/>
    <w:rsid w:val="00665037"/>
    <w:rsid w:val="00665B60"/>
    <w:rsid w:val="00665BFD"/>
    <w:rsid w:val="00666A58"/>
    <w:rsid w:val="00666DA9"/>
    <w:rsid w:val="0066764D"/>
    <w:rsid w:val="0067000D"/>
    <w:rsid w:val="00670341"/>
    <w:rsid w:val="00670C88"/>
    <w:rsid w:val="00670F00"/>
    <w:rsid w:val="00671154"/>
    <w:rsid w:val="00672058"/>
    <w:rsid w:val="00672121"/>
    <w:rsid w:val="00672544"/>
    <w:rsid w:val="0067263B"/>
    <w:rsid w:val="006728A4"/>
    <w:rsid w:val="0067325C"/>
    <w:rsid w:val="0067393B"/>
    <w:rsid w:val="00674101"/>
    <w:rsid w:val="00674767"/>
    <w:rsid w:val="00675336"/>
    <w:rsid w:val="00675F41"/>
    <w:rsid w:val="006762AD"/>
    <w:rsid w:val="006768A2"/>
    <w:rsid w:val="00676BEE"/>
    <w:rsid w:val="006770CE"/>
    <w:rsid w:val="0067781F"/>
    <w:rsid w:val="006807BA"/>
    <w:rsid w:val="00681BA0"/>
    <w:rsid w:val="00681EBD"/>
    <w:rsid w:val="00682470"/>
    <w:rsid w:val="006825D1"/>
    <w:rsid w:val="00682FC4"/>
    <w:rsid w:val="006831E5"/>
    <w:rsid w:val="00683279"/>
    <w:rsid w:val="006842C6"/>
    <w:rsid w:val="006847DA"/>
    <w:rsid w:val="0068670F"/>
    <w:rsid w:val="006871C2"/>
    <w:rsid w:val="0068764E"/>
    <w:rsid w:val="00687764"/>
    <w:rsid w:val="00687E78"/>
    <w:rsid w:val="00690729"/>
    <w:rsid w:val="00690815"/>
    <w:rsid w:val="006920F0"/>
    <w:rsid w:val="00694980"/>
    <w:rsid w:val="00695244"/>
    <w:rsid w:val="00696471"/>
    <w:rsid w:val="006969F2"/>
    <w:rsid w:val="00697602"/>
    <w:rsid w:val="006A0A37"/>
    <w:rsid w:val="006A0D55"/>
    <w:rsid w:val="006A106A"/>
    <w:rsid w:val="006A2278"/>
    <w:rsid w:val="006A272D"/>
    <w:rsid w:val="006A289A"/>
    <w:rsid w:val="006A4228"/>
    <w:rsid w:val="006A45C3"/>
    <w:rsid w:val="006A528E"/>
    <w:rsid w:val="006A5BDB"/>
    <w:rsid w:val="006A6024"/>
    <w:rsid w:val="006A6357"/>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C0FCF"/>
    <w:rsid w:val="006C1210"/>
    <w:rsid w:val="006C1FF8"/>
    <w:rsid w:val="006C2543"/>
    <w:rsid w:val="006C26F4"/>
    <w:rsid w:val="006C27D8"/>
    <w:rsid w:val="006C2F14"/>
    <w:rsid w:val="006C33A0"/>
    <w:rsid w:val="006C3934"/>
    <w:rsid w:val="006C3A4E"/>
    <w:rsid w:val="006C3F2A"/>
    <w:rsid w:val="006C420A"/>
    <w:rsid w:val="006C4455"/>
    <w:rsid w:val="006C465A"/>
    <w:rsid w:val="006C4829"/>
    <w:rsid w:val="006C5CD4"/>
    <w:rsid w:val="006C6D8C"/>
    <w:rsid w:val="006C6E0B"/>
    <w:rsid w:val="006C762B"/>
    <w:rsid w:val="006D0175"/>
    <w:rsid w:val="006D0799"/>
    <w:rsid w:val="006D07AA"/>
    <w:rsid w:val="006D287F"/>
    <w:rsid w:val="006D38CA"/>
    <w:rsid w:val="006D4AFA"/>
    <w:rsid w:val="006D50B0"/>
    <w:rsid w:val="006D592F"/>
    <w:rsid w:val="006D59BA"/>
    <w:rsid w:val="006D5E34"/>
    <w:rsid w:val="006D5F41"/>
    <w:rsid w:val="006D64D9"/>
    <w:rsid w:val="006D7DDD"/>
    <w:rsid w:val="006E00F9"/>
    <w:rsid w:val="006E036E"/>
    <w:rsid w:val="006E05C5"/>
    <w:rsid w:val="006E069F"/>
    <w:rsid w:val="006E1272"/>
    <w:rsid w:val="006E1CDD"/>
    <w:rsid w:val="006E2023"/>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566"/>
    <w:rsid w:val="006F2D77"/>
    <w:rsid w:val="006F30B6"/>
    <w:rsid w:val="006F3E33"/>
    <w:rsid w:val="006F4220"/>
    <w:rsid w:val="006F4590"/>
    <w:rsid w:val="006F4EFA"/>
    <w:rsid w:val="006F4F16"/>
    <w:rsid w:val="006F57F3"/>
    <w:rsid w:val="006F5B3C"/>
    <w:rsid w:val="006F7B5F"/>
    <w:rsid w:val="007007F6"/>
    <w:rsid w:val="00700AB9"/>
    <w:rsid w:val="007013B8"/>
    <w:rsid w:val="00701A6A"/>
    <w:rsid w:val="00702683"/>
    <w:rsid w:val="007027E7"/>
    <w:rsid w:val="00703CC3"/>
    <w:rsid w:val="007042A7"/>
    <w:rsid w:val="00704FBB"/>
    <w:rsid w:val="00705671"/>
    <w:rsid w:val="007068E3"/>
    <w:rsid w:val="007073D5"/>
    <w:rsid w:val="0070765B"/>
    <w:rsid w:val="00707A74"/>
    <w:rsid w:val="00707DE9"/>
    <w:rsid w:val="00707E7A"/>
    <w:rsid w:val="007102CB"/>
    <w:rsid w:val="00710F28"/>
    <w:rsid w:val="00711F3C"/>
    <w:rsid w:val="00712394"/>
    <w:rsid w:val="007123B3"/>
    <w:rsid w:val="00712C88"/>
    <w:rsid w:val="00713AF0"/>
    <w:rsid w:val="00713CA1"/>
    <w:rsid w:val="00713E74"/>
    <w:rsid w:val="00714029"/>
    <w:rsid w:val="007140A4"/>
    <w:rsid w:val="00714492"/>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BD6"/>
    <w:rsid w:val="0072748D"/>
    <w:rsid w:val="0072766A"/>
    <w:rsid w:val="007300D6"/>
    <w:rsid w:val="007316B1"/>
    <w:rsid w:val="00732EEF"/>
    <w:rsid w:val="00733157"/>
    <w:rsid w:val="007347D2"/>
    <w:rsid w:val="007349CA"/>
    <w:rsid w:val="00735677"/>
    <w:rsid w:val="00735685"/>
    <w:rsid w:val="0073577A"/>
    <w:rsid w:val="00735989"/>
    <w:rsid w:val="00735A4D"/>
    <w:rsid w:val="00735C3E"/>
    <w:rsid w:val="00735FD7"/>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DCA"/>
    <w:rsid w:val="00754EC5"/>
    <w:rsid w:val="0075535D"/>
    <w:rsid w:val="007565EC"/>
    <w:rsid w:val="00756B70"/>
    <w:rsid w:val="00757252"/>
    <w:rsid w:val="007572C9"/>
    <w:rsid w:val="0075796B"/>
    <w:rsid w:val="007600BC"/>
    <w:rsid w:val="007605B2"/>
    <w:rsid w:val="007606B1"/>
    <w:rsid w:val="00760D2A"/>
    <w:rsid w:val="007611D5"/>
    <w:rsid w:val="00761335"/>
    <w:rsid w:val="00761352"/>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D7D"/>
    <w:rsid w:val="00767616"/>
    <w:rsid w:val="00767D16"/>
    <w:rsid w:val="00767F8C"/>
    <w:rsid w:val="00770721"/>
    <w:rsid w:val="007710E2"/>
    <w:rsid w:val="007718E7"/>
    <w:rsid w:val="007726CA"/>
    <w:rsid w:val="00773108"/>
    <w:rsid w:val="00773CE9"/>
    <w:rsid w:val="00773D7C"/>
    <w:rsid w:val="00775029"/>
    <w:rsid w:val="007755FB"/>
    <w:rsid w:val="007757BA"/>
    <w:rsid w:val="00776321"/>
    <w:rsid w:val="00777219"/>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1492"/>
    <w:rsid w:val="00792614"/>
    <w:rsid w:val="00792AFD"/>
    <w:rsid w:val="00793D81"/>
    <w:rsid w:val="0079518F"/>
    <w:rsid w:val="0079588D"/>
    <w:rsid w:val="00795DFB"/>
    <w:rsid w:val="00796120"/>
    <w:rsid w:val="00796C07"/>
    <w:rsid w:val="00797243"/>
    <w:rsid w:val="00797410"/>
    <w:rsid w:val="00797519"/>
    <w:rsid w:val="00797B10"/>
    <w:rsid w:val="00797B7B"/>
    <w:rsid w:val="007A0474"/>
    <w:rsid w:val="007A11C8"/>
    <w:rsid w:val="007A1A1F"/>
    <w:rsid w:val="007A314C"/>
    <w:rsid w:val="007A4903"/>
    <w:rsid w:val="007A5293"/>
    <w:rsid w:val="007A6C85"/>
    <w:rsid w:val="007A715B"/>
    <w:rsid w:val="007B02B0"/>
    <w:rsid w:val="007B03DD"/>
    <w:rsid w:val="007B06F7"/>
    <w:rsid w:val="007B0BB9"/>
    <w:rsid w:val="007B174F"/>
    <w:rsid w:val="007B1AEF"/>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2BF6"/>
    <w:rsid w:val="007C3D6F"/>
    <w:rsid w:val="007C42AB"/>
    <w:rsid w:val="007C4608"/>
    <w:rsid w:val="007C4684"/>
    <w:rsid w:val="007C5729"/>
    <w:rsid w:val="007C5B91"/>
    <w:rsid w:val="007C6601"/>
    <w:rsid w:val="007C7346"/>
    <w:rsid w:val="007C7D57"/>
    <w:rsid w:val="007D0131"/>
    <w:rsid w:val="007D07FB"/>
    <w:rsid w:val="007D09F0"/>
    <w:rsid w:val="007D0AD7"/>
    <w:rsid w:val="007D12E4"/>
    <w:rsid w:val="007D1D2D"/>
    <w:rsid w:val="007D21CB"/>
    <w:rsid w:val="007D23C8"/>
    <w:rsid w:val="007D2620"/>
    <w:rsid w:val="007D2734"/>
    <w:rsid w:val="007D29B0"/>
    <w:rsid w:val="007D2A7F"/>
    <w:rsid w:val="007D2D88"/>
    <w:rsid w:val="007D2F0E"/>
    <w:rsid w:val="007D4222"/>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E3F"/>
    <w:rsid w:val="007E4F87"/>
    <w:rsid w:val="007E5094"/>
    <w:rsid w:val="007E5860"/>
    <w:rsid w:val="007E644F"/>
    <w:rsid w:val="007E6686"/>
    <w:rsid w:val="007E6CD1"/>
    <w:rsid w:val="007E70A8"/>
    <w:rsid w:val="007E75AA"/>
    <w:rsid w:val="007E78B7"/>
    <w:rsid w:val="007E7CE1"/>
    <w:rsid w:val="007F1BB8"/>
    <w:rsid w:val="007F2238"/>
    <w:rsid w:val="007F2606"/>
    <w:rsid w:val="007F2D0C"/>
    <w:rsid w:val="007F3AEE"/>
    <w:rsid w:val="007F3B9D"/>
    <w:rsid w:val="007F479B"/>
    <w:rsid w:val="007F4C19"/>
    <w:rsid w:val="007F578B"/>
    <w:rsid w:val="007F66C4"/>
    <w:rsid w:val="007F6C22"/>
    <w:rsid w:val="007F7D8F"/>
    <w:rsid w:val="00800848"/>
    <w:rsid w:val="00801061"/>
    <w:rsid w:val="008016DE"/>
    <w:rsid w:val="00802EB6"/>
    <w:rsid w:val="00803079"/>
    <w:rsid w:val="00803749"/>
    <w:rsid w:val="00803C59"/>
    <w:rsid w:val="008047C4"/>
    <w:rsid w:val="00804972"/>
    <w:rsid w:val="00804B97"/>
    <w:rsid w:val="0080538D"/>
    <w:rsid w:val="00810181"/>
    <w:rsid w:val="00810A00"/>
    <w:rsid w:val="00810C3E"/>
    <w:rsid w:val="00810FA6"/>
    <w:rsid w:val="00811003"/>
    <w:rsid w:val="00811178"/>
    <w:rsid w:val="00811B9E"/>
    <w:rsid w:val="00812438"/>
    <w:rsid w:val="008125E5"/>
    <w:rsid w:val="00812D4F"/>
    <w:rsid w:val="00813095"/>
    <w:rsid w:val="00813365"/>
    <w:rsid w:val="00813A2F"/>
    <w:rsid w:val="00814282"/>
    <w:rsid w:val="00814765"/>
    <w:rsid w:val="00814C52"/>
    <w:rsid w:val="00815E58"/>
    <w:rsid w:val="00816232"/>
    <w:rsid w:val="008166D1"/>
    <w:rsid w:val="008177A3"/>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132C"/>
    <w:rsid w:val="008315C7"/>
    <w:rsid w:val="00832BC9"/>
    <w:rsid w:val="00833353"/>
    <w:rsid w:val="008333DB"/>
    <w:rsid w:val="0083353D"/>
    <w:rsid w:val="00833FCA"/>
    <w:rsid w:val="008347F4"/>
    <w:rsid w:val="008348D6"/>
    <w:rsid w:val="008351A5"/>
    <w:rsid w:val="0083521A"/>
    <w:rsid w:val="0083528E"/>
    <w:rsid w:val="0083611B"/>
    <w:rsid w:val="0083672A"/>
    <w:rsid w:val="00836738"/>
    <w:rsid w:val="00836ACA"/>
    <w:rsid w:val="00836F51"/>
    <w:rsid w:val="008403A8"/>
    <w:rsid w:val="00840934"/>
    <w:rsid w:val="00840A8A"/>
    <w:rsid w:val="0084100D"/>
    <w:rsid w:val="008419D2"/>
    <w:rsid w:val="0084201B"/>
    <w:rsid w:val="00842307"/>
    <w:rsid w:val="00842D33"/>
    <w:rsid w:val="0084340E"/>
    <w:rsid w:val="008438FD"/>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560A"/>
    <w:rsid w:val="008661DA"/>
    <w:rsid w:val="00866C3E"/>
    <w:rsid w:val="00866D94"/>
    <w:rsid w:val="00867B7E"/>
    <w:rsid w:val="00867D26"/>
    <w:rsid w:val="00870B8A"/>
    <w:rsid w:val="008717AD"/>
    <w:rsid w:val="00871EE8"/>
    <w:rsid w:val="00872631"/>
    <w:rsid w:val="00873275"/>
    <w:rsid w:val="0087378F"/>
    <w:rsid w:val="00874136"/>
    <w:rsid w:val="00874799"/>
    <w:rsid w:val="00875484"/>
    <w:rsid w:val="00875804"/>
    <w:rsid w:val="008778F8"/>
    <w:rsid w:val="00877D3E"/>
    <w:rsid w:val="0088075A"/>
    <w:rsid w:val="008808C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6214"/>
    <w:rsid w:val="00886BA9"/>
    <w:rsid w:val="00887704"/>
    <w:rsid w:val="00887774"/>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605"/>
    <w:rsid w:val="00895AB5"/>
    <w:rsid w:val="00895E30"/>
    <w:rsid w:val="008A1AAF"/>
    <w:rsid w:val="008A2176"/>
    <w:rsid w:val="008A242D"/>
    <w:rsid w:val="008A336A"/>
    <w:rsid w:val="008A3B1B"/>
    <w:rsid w:val="008A3EAE"/>
    <w:rsid w:val="008A3F72"/>
    <w:rsid w:val="008A4079"/>
    <w:rsid w:val="008A4360"/>
    <w:rsid w:val="008A44CA"/>
    <w:rsid w:val="008A4AF0"/>
    <w:rsid w:val="008A4DFF"/>
    <w:rsid w:val="008A6014"/>
    <w:rsid w:val="008A6AA4"/>
    <w:rsid w:val="008B0729"/>
    <w:rsid w:val="008B089F"/>
    <w:rsid w:val="008B0987"/>
    <w:rsid w:val="008B0B7C"/>
    <w:rsid w:val="008B13C2"/>
    <w:rsid w:val="008B1C16"/>
    <w:rsid w:val="008B4335"/>
    <w:rsid w:val="008B45D0"/>
    <w:rsid w:val="008B556D"/>
    <w:rsid w:val="008B5BAE"/>
    <w:rsid w:val="008B5F13"/>
    <w:rsid w:val="008B68DC"/>
    <w:rsid w:val="008B6B1F"/>
    <w:rsid w:val="008B6C10"/>
    <w:rsid w:val="008B6D27"/>
    <w:rsid w:val="008B7958"/>
    <w:rsid w:val="008B7E46"/>
    <w:rsid w:val="008C0AD4"/>
    <w:rsid w:val="008C0E5A"/>
    <w:rsid w:val="008C185D"/>
    <w:rsid w:val="008C251B"/>
    <w:rsid w:val="008C3BAD"/>
    <w:rsid w:val="008C58D4"/>
    <w:rsid w:val="008C5A3B"/>
    <w:rsid w:val="008C5E32"/>
    <w:rsid w:val="008C61D1"/>
    <w:rsid w:val="008C7250"/>
    <w:rsid w:val="008C742D"/>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B1D"/>
    <w:rsid w:val="008D5C1E"/>
    <w:rsid w:val="008D6120"/>
    <w:rsid w:val="008D6974"/>
    <w:rsid w:val="008D6AB0"/>
    <w:rsid w:val="008D6F40"/>
    <w:rsid w:val="008D7187"/>
    <w:rsid w:val="008D7450"/>
    <w:rsid w:val="008D7D18"/>
    <w:rsid w:val="008D7D30"/>
    <w:rsid w:val="008D7F0E"/>
    <w:rsid w:val="008E04FD"/>
    <w:rsid w:val="008E15A5"/>
    <w:rsid w:val="008E17B9"/>
    <w:rsid w:val="008E2928"/>
    <w:rsid w:val="008E2B19"/>
    <w:rsid w:val="008E2D76"/>
    <w:rsid w:val="008E3AE3"/>
    <w:rsid w:val="008E3D0C"/>
    <w:rsid w:val="008E4F7F"/>
    <w:rsid w:val="008E559E"/>
    <w:rsid w:val="008E5D49"/>
    <w:rsid w:val="008E63F1"/>
    <w:rsid w:val="008E66E2"/>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94"/>
    <w:rsid w:val="008F4C2A"/>
    <w:rsid w:val="008F4D72"/>
    <w:rsid w:val="008F5081"/>
    <w:rsid w:val="008F5292"/>
    <w:rsid w:val="008F52CB"/>
    <w:rsid w:val="008F5FC8"/>
    <w:rsid w:val="008F6363"/>
    <w:rsid w:val="008F67C9"/>
    <w:rsid w:val="008F68A5"/>
    <w:rsid w:val="008F6EE8"/>
    <w:rsid w:val="008F6F9E"/>
    <w:rsid w:val="008F782A"/>
    <w:rsid w:val="008F78B7"/>
    <w:rsid w:val="00900A97"/>
    <w:rsid w:val="00901466"/>
    <w:rsid w:val="0090300C"/>
    <w:rsid w:val="00903222"/>
    <w:rsid w:val="0090337F"/>
    <w:rsid w:val="00903DFA"/>
    <w:rsid w:val="009049F0"/>
    <w:rsid w:val="00904C76"/>
    <w:rsid w:val="009053E8"/>
    <w:rsid w:val="00905874"/>
    <w:rsid w:val="00906586"/>
    <w:rsid w:val="0090682F"/>
    <w:rsid w:val="00907283"/>
    <w:rsid w:val="00907C4D"/>
    <w:rsid w:val="00910A8E"/>
    <w:rsid w:val="00910E34"/>
    <w:rsid w:val="00911261"/>
    <w:rsid w:val="00911AB3"/>
    <w:rsid w:val="00911B2D"/>
    <w:rsid w:val="00911C89"/>
    <w:rsid w:val="00911E89"/>
    <w:rsid w:val="0091252D"/>
    <w:rsid w:val="00913F9B"/>
    <w:rsid w:val="0091421F"/>
    <w:rsid w:val="00914555"/>
    <w:rsid w:val="0091473B"/>
    <w:rsid w:val="00914CE1"/>
    <w:rsid w:val="00914F94"/>
    <w:rsid w:val="009154A4"/>
    <w:rsid w:val="00915EF2"/>
    <w:rsid w:val="0091602D"/>
    <w:rsid w:val="00916465"/>
    <w:rsid w:val="009167CD"/>
    <w:rsid w:val="0091770A"/>
    <w:rsid w:val="00917A23"/>
    <w:rsid w:val="00917C35"/>
    <w:rsid w:val="00920CE4"/>
    <w:rsid w:val="009211B7"/>
    <w:rsid w:val="0092231B"/>
    <w:rsid w:val="00922324"/>
    <w:rsid w:val="00924CC7"/>
    <w:rsid w:val="009251AD"/>
    <w:rsid w:val="00925F40"/>
    <w:rsid w:val="00926C3C"/>
    <w:rsid w:val="00926D46"/>
    <w:rsid w:val="00927421"/>
    <w:rsid w:val="00930696"/>
    <w:rsid w:val="009306F3"/>
    <w:rsid w:val="0093086E"/>
    <w:rsid w:val="00930B9B"/>
    <w:rsid w:val="00931253"/>
    <w:rsid w:val="0093177C"/>
    <w:rsid w:val="00931F33"/>
    <w:rsid w:val="0093243F"/>
    <w:rsid w:val="00932CE8"/>
    <w:rsid w:val="009331E8"/>
    <w:rsid w:val="00933474"/>
    <w:rsid w:val="00933A94"/>
    <w:rsid w:val="0093403A"/>
    <w:rsid w:val="00934EF9"/>
    <w:rsid w:val="009357F4"/>
    <w:rsid w:val="00935C78"/>
    <w:rsid w:val="00935E9B"/>
    <w:rsid w:val="009363AB"/>
    <w:rsid w:val="009369D1"/>
    <w:rsid w:val="00936DB9"/>
    <w:rsid w:val="00937195"/>
    <w:rsid w:val="00937D2C"/>
    <w:rsid w:val="00942062"/>
    <w:rsid w:val="00942BEB"/>
    <w:rsid w:val="00942F73"/>
    <w:rsid w:val="00943315"/>
    <w:rsid w:val="00943FFE"/>
    <w:rsid w:val="0094421A"/>
    <w:rsid w:val="00945BAA"/>
    <w:rsid w:val="009461EE"/>
    <w:rsid w:val="00946BC5"/>
    <w:rsid w:val="00947A5D"/>
    <w:rsid w:val="00947F22"/>
    <w:rsid w:val="009503D5"/>
    <w:rsid w:val="00950656"/>
    <w:rsid w:val="00951437"/>
    <w:rsid w:val="00951B7C"/>
    <w:rsid w:val="0095265D"/>
    <w:rsid w:val="009528F9"/>
    <w:rsid w:val="009537D6"/>
    <w:rsid w:val="00953C71"/>
    <w:rsid w:val="00954119"/>
    <w:rsid w:val="00954629"/>
    <w:rsid w:val="00955473"/>
    <w:rsid w:val="00955501"/>
    <w:rsid w:val="009555DE"/>
    <w:rsid w:val="00955E92"/>
    <w:rsid w:val="00956A09"/>
    <w:rsid w:val="00961579"/>
    <w:rsid w:val="00961679"/>
    <w:rsid w:val="00961BBC"/>
    <w:rsid w:val="009623C2"/>
    <w:rsid w:val="00963FEA"/>
    <w:rsid w:val="00964917"/>
    <w:rsid w:val="00965185"/>
    <w:rsid w:val="00966951"/>
    <w:rsid w:val="00966D08"/>
    <w:rsid w:val="00966E3F"/>
    <w:rsid w:val="0096753B"/>
    <w:rsid w:val="009677D2"/>
    <w:rsid w:val="00967E49"/>
    <w:rsid w:val="009701B3"/>
    <w:rsid w:val="0097020A"/>
    <w:rsid w:val="009715AD"/>
    <w:rsid w:val="009728C2"/>
    <w:rsid w:val="00973387"/>
    <w:rsid w:val="009738A9"/>
    <w:rsid w:val="009744D2"/>
    <w:rsid w:val="00974D12"/>
    <w:rsid w:val="00976783"/>
    <w:rsid w:val="00976852"/>
    <w:rsid w:val="00976E7E"/>
    <w:rsid w:val="00976EA0"/>
    <w:rsid w:val="00977015"/>
    <w:rsid w:val="009770D0"/>
    <w:rsid w:val="0097765D"/>
    <w:rsid w:val="00977D60"/>
    <w:rsid w:val="00977EB8"/>
    <w:rsid w:val="00977EDD"/>
    <w:rsid w:val="009832AB"/>
    <w:rsid w:val="009833C0"/>
    <w:rsid w:val="009836DF"/>
    <w:rsid w:val="00983B75"/>
    <w:rsid w:val="00984996"/>
    <w:rsid w:val="0098584E"/>
    <w:rsid w:val="0098685F"/>
    <w:rsid w:val="00986C67"/>
    <w:rsid w:val="00987A54"/>
    <w:rsid w:val="00987A67"/>
    <w:rsid w:val="009905F7"/>
    <w:rsid w:val="00990DCF"/>
    <w:rsid w:val="0099221B"/>
    <w:rsid w:val="00993023"/>
    <w:rsid w:val="00993701"/>
    <w:rsid w:val="00993DFB"/>
    <w:rsid w:val="00994133"/>
    <w:rsid w:val="0099557F"/>
    <w:rsid w:val="00996DCD"/>
    <w:rsid w:val="00997885"/>
    <w:rsid w:val="0099797D"/>
    <w:rsid w:val="009979F6"/>
    <w:rsid w:val="00997AEF"/>
    <w:rsid w:val="00997BF1"/>
    <w:rsid w:val="009A0350"/>
    <w:rsid w:val="009A2959"/>
    <w:rsid w:val="009A2B41"/>
    <w:rsid w:val="009A2D47"/>
    <w:rsid w:val="009A3EF6"/>
    <w:rsid w:val="009A49EC"/>
    <w:rsid w:val="009A4DEF"/>
    <w:rsid w:val="009A68E8"/>
    <w:rsid w:val="009A698D"/>
    <w:rsid w:val="009A6DC9"/>
    <w:rsid w:val="009A78CD"/>
    <w:rsid w:val="009B0486"/>
    <w:rsid w:val="009B1A43"/>
    <w:rsid w:val="009B1C5C"/>
    <w:rsid w:val="009B20D5"/>
    <w:rsid w:val="009B21F1"/>
    <w:rsid w:val="009B2D60"/>
    <w:rsid w:val="009B3358"/>
    <w:rsid w:val="009B37E3"/>
    <w:rsid w:val="009B4957"/>
    <w:rsid w:val="009B4A6C"/>
    <w:rsid w:val="009B5110"/>
    <w:rsid w:val="009B5B6B"/>
    <w:rsid w:val="009B5C4B"/>
    <w:rsid w:val="009B636C"/>
    <w:rsid w:val="009C02F3"/>
    <w:rsid w:val="009C0ACA"/>
    <w:rsid w:val="009C0B6F"/>
    <w:rsid w:val="009C13A0"/>
    <w:rsid w:val="009C160A"/>
    <w:rsid w:val="009C3A84"/>
    <w:rsid w:val="009C3D05"/>
    <w:rsid w:val="009C42C8"/>
    <w:rsid w:val="009C4685"/>
    <w:rsid w:val="009C4869"/>
    <w:rsid w:val="009C4B18"/>
    <w:rsid w:val="009C4E8E"/>
    <w:rsid w:val="009C54B0"/>
    <w:rsid w:val="009C54BF"/>
    <w:rsid w:val="009C5777"/>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782"/>
    <w:rsid w:val="009D481E"/>
    <w:rsid w:val="009D4EC1"/>
    <w:rsid w:val="009D5CBC"/>
    <w:rsid w:val="009D5CC5"/>
    <w:rsid w:val="009D655B"/>
    <w:rsid w:val="009D7933"/>
    <w:rsid w:val="009D79EB"/>
    <w:rsid w:val="009E00E4"/>
    <w:rsid w:val="009E0FF8"/>
    <w:rsid w:val="009E1264"/>
    <w:rsid w:val="009E1465"/>
    <w:rsid w:val="009E20BA"/>
    <w:rsid w:val="009E20E5"/>
    <w:rsid w:val="009E23F3"/>
    <w:rsid w:val="009E28EF"/>
    <w:rsid w:val="009E2A5C"/>
    <w:rsid w:val="009E373D"/>
    <w:rsid w:val="009E4A64"/>
    <w:rsid w:val="009E4D7F"/>
    <w:rsid w:val="009E5211"/>
    <w:rsid w:val="009E5387"/>
    <w:rsid w:val="009E56A6"/>
    <w:rsid w:val="009E5985"/>
    <w:rsid w:val="009E6D60"/>
    <w:rsid w:val="009E6EBE"/>
    <w:rsid w:val="009E6F85"/>
    <w:rsid w:val="009E7021"/>
    <w:rsid w:val="009F03E4"/>
    <w:rsid w:val="009F0817"/>
    <w:rsid w:val="009F09B9"/>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6674"/>
    <w:rsid w:val="009F7297"/>
    <w:rsid w:val="009F74D7"/>
    <w:rsid w:val="009F7DAF"/>
    <w:rsid w:val="009F7FBC"/>
    <w:rsid w:val="00A00111"/>
    <w:rsid w:val="00A00C94"/>
    <w:rsid w:val="00A011A0"/>
    <w:rsid w:val="00A01949"/>
    <w:rsid w:val="00A028B4"/>
    <w:rsid w:val="00A02A9F"/>
    <w:rsid w:val="00A0314F"/>
    <w:rsid w:val="00A03987"/>
    <w:rsid w:val="00A03BA0"/>
    <w:rsid w:val="00A03FBA"/>
    <w:rsid w:val="00A043FC"/>
    <w:rsid w:val="00A0451C"/>
    <w:rsid w:val="00A04880"/>
    <w:rsid w:val="00A059D6"/>
    <w:rsid w:val="00A05D30"/>
    <w:rsid w:val="00A05E51"/>
    <w:rsid w:val="00A06F4C"/>
    <w:rsid w:val="00A06F61"/>
    <w:rsid w:val="00A073BA"/>
    <w:rsid w:val="00A075BF"/>
    <w:rsid w:val="00A1158A"/>
    <w:rsid w:val="00A1263E"/>
    <w:rsid w:val="00A12C0C"/>
    <w:rsid w:val="00A12D53"/>
    <w:rsid w:val="00A12F1D"/>
    <w:rsid w:val="00A12F87"/>
    <w:rsid w:val="00A132ED"/>
    <w:rsid w:val="00A13473"/>
    <w:rsid w:val="00A134E8"/>
    <w:rsid w:val="00A1352F"/>
    <w:rsid w:val="00A13AB2"/>
    <w:rsid w:val="00A13B1A"/>
    <w:rsid w:val="00A1453E"/>
    <w:rsid w:val="00A15AE5"/>
    <w:rsid w:val="00A173D3"/>
    <w:rsid w:val="00A17DA7"/>
    <w:rsid w:val="00A200FD"/>
    <w:rsid w:val="00A20E6D"/>
    <w:rsid w:val="00A22502"/>
    <w:rsid w:val="00A2350A"/>
    <w:rsid w:val="00A235D1"/>
    <w:rsid w:val="00A2381C"/>
    <w:rsid w:val="00A239E9"/>
    <w:rsid w:val="00A2598C"/>
    <w:rsid w:val="00A25D2D"/>
    <w:rsid w:val="00A25E10"/>
    <w:rsid w:val="00A26EB3"/>
    <w:rsid w:val="00A27335"/>
    <w:rsid w:val="00A30468"/>
    <w:rsid w:val="00A3102C"/>
    <w:rsid w:val="00A3131F"/>
    <w:rsid w:val="00A31777"/>
    <w:rsid w:val="00A31784"/>
    <w:rsid w:val="00A31CE0"/>
    <w:rsid w:val="00A33566"/>
    <w:rsid w:val="00A33F3A"/>
    <w:rsid w:val="00A3422B"/>
    <w:rsid w:val="00A349E2"/>
    <w:rsid w:val="00A34BCD"/>
    <w:rsid w:val="00A35962"/>
    <w:rsid w:val="00A35EED"/>
    <w:rsid w:val="00A36DCF"/>
    <w:rsid w:val="00A37F1E"/>
    <w:rsid w:val="00A40132"/>
    <w:rsid w:val="00A40872"/>
    <w:rsid w:val="00A409E3"/>
    <w:rsid w:val="00A4148B"/>
    <w:rsid w:val="00A417F0"/>
    <w:rsid w:val="00A42315"/>
    <w:rsid w:val="00A42D77"/>
    <w:rsid w:val="00A42E36"/>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1A36"/>
    <w:rsid w:val="00A61B3A"/>
    <w:rsid w:val="00A61B3F"/>
    <w:rsid w:val="00A62134"/>
    <w:rsid w:val="00A6239B"/>
    <w:rsid w:val="00A623EF"/>
    <w:rsid w:val="00A62FE7"/>
    <w:rsid w:val="00A633F3"/>
    <w:rsid w:val="00A63506"/>
    <w:rsid w:val="00A638FA"/>
    <w:rsid w:val="00A63A84"/>
    <w:rsid w:val="00A63B45"/>
    <w:rsid w:val="00A64314"/>
    <w:rsid w:val="00A64835"/>
    <w:rsid w:val="00A64BB4"/>
    <w:rsid w:val="00A6590F"/>
    <w:rsid w:val="00A66A39"/>
    <w:rsid w:val="00A6733F"/>
    <w:rsid w:val="00A67711"/>
    <w:rsid w:val="00A70C48"/>
    <w:rsid w:val="00A70CDE"/>
    <w:rsid w:val="00A70D40"/>
    <w:rsid w:val="00A70EB9"/>
    <w:rsid w:val="00A721AD"/>
    <w:rsid w:val="00A721EF"/>
    <w:rsid w:val="00A72B53"/>
    <w:rsid w:val="00A73282"/>
    <w:rsid w:val="00A73A76"/>
    <w:rsid w:val="00A73EE2"/>
    <w:rsid w:val="00A740F0"/>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D"/>
    <w:rsid w:val="00A856D3"/>
    <w:rsid w:val="00A85AE1"/>
    <w:rsid w:val="00A85C2F"/>
    <w:rsid w:val="00A86376"/>
    <w:rsid w:val="00A86E95"/>
    <w:rsid w:val="00A87CA6"/>
    <w:rsid w:val="00A901C7"/>
    <w:rsid w:val="00A9029B"/>
    <w:rsid w:val="00A90301"/>
    <w:rsid w:val="00A9031A"/>
    <w:rsid w:val="00A90669"/>
    <w:rsid w:val="00A906E4"/>
    <w:rsid w:val="00A9080A"/>
    <w:rsid w:val="00A914BB"/>
    <w:rsid w:val="00A918CA"/>
    <w:rsid w:val="00A9209A"/>
    <w:rsid w:val="00A925A5"/>
    <w:rsid w:val="00A92886"/>
    <w:rsid w:val="00A928D0"/>
    <w:rsid w:val="00A93545"/>
    <w:rsid w:val="00A93E92"/>
    <w:rsid w:val="00A9419E"/>
    <w:rsid w:val="00A94D9F"/>
    <w:rsid w:val="00A951DD"/>
    <w:rsid w:val="00A95A72"/>
    <w:rsid w:val="00A965BB"/>
    <w:rsid w:val="00A97FDD"/>
    <w:rsid w:val="00AA0321"/>
    <w:rsid w:val="00AA14F5"/>
    <w:rsid w:val="00AA1642"/>
    <w:rsid w:val="00AA2127"/>
    <w:rsid w:val="00AA3405"/>
    <w:rsid w:val="00AA3BF4"/>
    <w:rsid w:val="00AA4825"/>
    <w:rsid w:val="00AA4E02"/>
    <w:rsid w:val="00AA545B"/>
    <w:rsid w:val="00AA5495"/>
    <w:rsid w:val="00AA5972"/>
    <w:rsid w:val="00AA5A18"/>
    <w:rsid w:val="00AA6A62"/>
    <w:rsid w:val="00AA6E44"/>
    <w:rsid w:val="00AA71F8"/>
    <w:rsid w:val="00AA7790"/>
    <w:rsid w:val="00AA79D4"/>
    <w:rsid w:val="00AB0B8F"/>
    <w:rsid w:val="00AB1715"/>
    <w:rsid w:val="00AB2C6D"/>
    <w:rsid w:val="00AB2FE2"/>
    <w:rsid w:val="00AB3866"/>
    <w:rsid w:val="00AB3EAE"/>
    <w:rsid w:val="00AB4070"/>
    <w:rsid w:val="00AB4373"/>
    <w:rsid w:val="00AB45DB"/>
    <w:rsid w:val="00AB4A7D"/>
    <w:rsid w:val="00AB5049"/>
    <w:rsid w:val="00AB56C9"/>
    <w:rsid w:val="00AC0EE2"/>
    <w:rsid w:val="00AC1439"/>
    <w:rsid w:val="00AC1955"/>
    <w:rsid w:val="00AC2028"/>
    <w:rsid w:val="00AC215E"/>
    <w:rsid w:val="00AC2E49"/>
    <w:rsid w:val="00AC34BF"/>
    <w:rsid w:val="00AC3C87"/>
    <w:rsid w:val="00AC3D35"/>
    <w:rsid w:val="00AC3E47"/>
    <w:rsid w:val="00AC4C36"/>
    <w:rsid w:val="00AC53B0"/>
    <w:rsid w:val="00AC5A2F"/>
    <w:rsid w:val="00AC6401"/>
    <w:rsid w:val="00AC67F0"/>
    <w:rsid w:val="00AC6D24"/>
    <w:rsid w:val="00AC726F"/>
    <w:rsid w:val="00AC7B22"/>
    <w:rsid w:val="00AC7FEA"/>
    <w:rsid w:val="00AD0A49"/>
    <w:rsid w:val="00AD1E1E"/>
    <w:rsid w:val="00AD2347"/>
    <w:rsid w:val="00AD4FDE"/>
    <w:rsid w:val="00AD51C5"/>
    <w:rsid w:val="00AD6678"/>
    <w:rsid w:val="00AD6972"/>
    <w:rsid w:val="00AD7000"/>
    <w:rsid w:val="00AE01D5"/>
    <w:rsid w:val="00AE0863"/>
    <w:rsid w:val="00AE17AD"/>
    <w:rsid w:val="00AE1CD9"/>
    <w:rsid w:val="00AE28CF"/>
    <w:rsid w:val="00AE323B"/>
    <w:rsid w:val="00AE74D3"/>
    <w:rsid w:val="00AE75A1"/>
    <w:rsid w:val="00AF00DB"/>
    <w:rsid w:val="00AF0495"/>
    <w:rsid w:val="00AF0B56"/>
    <w:rsid w:val="00AF0C56"/>
    <w:rsid w:val="00AF1E52"/>
    <w:rsid w:val="00AF441B"/>
    <w:rsid w:val="00AF49E8"/>
    <w:rsid w:val="00AF4DE2"/>
    <w:rsid w:val="00AF5FB2"/>
    <w:rsid w:val="00AF5FDD"/>
    <w:rsid w:val="00AF6E5F"/>
    <w:rsid w:val="00AF6EBE"/>
    <w:rsid w:val="00AF7055"/>
    <w:rsid w:val="00AF76F8"/>
    <w:rsid w:val="00B008E9"/>
    <w:rsid w:val="00B00E78"/>
    <w:rsid w:val="00B01F4B"/>
    <w:rsid w:val="00B02A56"/>
    <w:rsid w:val="00B02DDA"/>
    <w:rsid w:val="00B0447F"/>
    <w:rsid w:val="00B044E8"/>
    <w:rsid w:val="00B0489D"/>
    <w:rsid w:val="00B04C5A"/>
    <w:rsid w:val="00B06793"/>
    <w:rsid w:val="00B10545"/>
    <w:rsid w:val="00B11EC6"/>
    <w:rsid w:val="00B12161"/>
    <w:rsid w:val="00B122DC"/>
    <w:rsid w:val="00B1269E"/>
    <w:rsid w:val="00B12AC7"/>
    <w:rsid w:val="00B13063"/>
    <w:rsid w:val="00B1366F"/>
    <w:rsid w:val="00B145B7"/>
    <w:rsid w:val="00B14B2D"/>
    <w:rsid w:val="00B15E22"/>
    <w:rsid w:val="00B16229"/>
    <w:rsid w:val="00B16358"/>
    <w:rsid w:val="00B166AB"/>
    <w:rsid w:val="00B16B46"/>
    <w:rsid w:val="00B1705F"/>
    <w:rsid w:val="00B17181"/>
    <w:rsid w:val="00B1725B"/>
    <w:rsid w:val="00B1770F"/>
    <w:rsid w:val="00B17F8B"/>
    <w:rsid w:val="00B200BD"/>
    <w:rsid w:val="00B20178"/>
    <w:rsid w:val="00B213A5"/>
    <w:rsid w:val="00B214D0"/>
    <w:rsid w:val="00B22151"/>
    <w:rsid w:val="00B22885"/>
    <w:rsid w:val="00B23C93"/>
    <w:rsid w:val="00B24462"/>
    <w:rsid w:val="00B24B3F"/>
    <w:rsid w:val="00B2505D"/>
    <w:rsid w:val="00B254F6"/>
    <w:rsid w:val="00B26191"/>
    <w:rsid w:val="00B26833"/>
    <w:rsid w:val="00B27CA2"/>
    <w:rsid w:val="00B27D8B"/>
    <w:rsid w:val="00B303CD"/>
    <w:rsid w:val="00B3048A"/>
    <w:rsid w:val="00B30880"/>
    <w:rsid w:val="00B30BE9"/>
    <w:rsid w:val="00B30C99"/>
    <w:rsid w:val="00B320D2"/>
    <w:rsid w:val="00B32A83"/>
    <w:rsid w:val="00B32FCF"/>
    <w:rsid w:val="00B33192"/>
    <w:rsid w:val="00B33586"/>
    <w:rsid w:val="00B338E9"/>
    <w:rsid w:val="00B33D47"/>
    <w:rsid w:val="00B33F3A"/>
    <w:rsid w:val="00B361E7"/>
    <w:rsid w:val="00B365A1"/>
    <w:rsid w:val="00B365D2"/>
    <w:rsid w:val="00B36D01"/>
    <w:rsid w:val="00B36EB2"/>
    <w:rsid w:val="00B370E0"/>
    <w:rsid w:val="00B40447"/>
    <w:rsid w:val="00B40976"/>
    <w:rsid w:val="00B43286"/>
    <w:rsid w:val="00B43ED8"/>
    <w:rsid w:val="00B4743F"/>
    <w:rsid w:val="00B476BC"/>
    <w:rsid w:val="00B50514"/>
    <w:rsid w:val="00B50A39"/>
    <w:rsid w:val="00B5111D"/>
    <w:rsid w:val="00B51AE7"/>
    <w:rsid w:val="00B51E73"/>
    <w:rsid w:val="00B5262D"/>
    <w:rsid w:val="00B527AF"/>
    <w:rsid w:val="00B52FCD"/>
    <w:rsid w:val="00B5334A"/>
    <w:rsid w:val="00B533CA"/>
    <w:rsid w:val="00B53CE2"/>
    <w:rsid w:val="00B5445C"/>
    <w:rsid w:val="00B544DA"/>
    <w:rsid w:val="00B54955"/>
    <w:rsid w:val="00B550EB"/>
    <w:rsid w:val="00B553D2"/>
    <w:rsid w:val="00B55809"/>
    <w:rsid w:val="00B5599E"/>
    <w:rsid w:val="00B55FFC"/>
    <w:rsid w:val="00B56AFA"/>
    <w:rsid w:val="00B56E8E"/>
    <w:rsid w:val="00B57E14"/>
    <w:rsid w:val="00B60822"/>
    <w:rsid w:val="00B608D5"/>
    <w:rsid w:val="00B617C9"/>
    <w:rsid w:val="00B632FE"/>
    <w:rsid w:val="00B638E1"/>
    <w:rsid w:val="00B63E6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3A6C"/>
    <w:rsid w:val="00B7444C"/>
    <w:rsid w:val="00B744D1"/>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9AA"/>
    <w:rsid w:val="00B9136B"/>
    <w:rsid w:val="00B916FD"/>
    <w:rsid w:val="00B91D7D"/>
    <w:rsid w:val="00B922DD"/>
    <w:rsid w:val="00B924BE"/>
    <w:rsid w:val="00B9320E"/>
    <w:rsid w:val="00B93417"/>
    <w:rsid w:val="00B94290"/>
    <w:rsid w:val="00B94695"/>
    <w:rsid w:val="00B94993"/>
    <w:rsid w:val="00B94B6E"/>
    <w:rsid w:val="00B95418"/>
    <w:rsid w:val="00B95B9E"/>
    <w:rsid w:val="00B95E2E"/>
    <w:rsid w:val="00B9732B"/>
    <w:rsid w:val="00B976DA"/>
    <w:rsid w:val="00BA0151"/>
    <w:rsid w:val="00BA1436"/>
    <w:rsid w:val="00BA2670"/>
    <w:rsid w:val="00BA2CCA"/>
    <w:rsid w:val="00BA2E82"/>
    <w:rsid w:val="00BA2F68"/>
    <w:rsid w:val="00BA3318"/>
    <w:rsid w:val="00BA3995"/>
    <w:rsid w:val="00BA39D9"/>
    <w:rsid w:val="00BA40E1"/>
    <w:rsid w:val="00BA49E9"/>
    <w:rsid w:val="00BA500F"/>
    <w:rsid w:val="00BA515A"/>
    <w:rsid w:val="00BA6036"/>
    <w:rsid w:val="00BA653F"/>
    <w:rsid w:val="00BA7013"/>
    <w:rsid w:val="00BA726F"/>
    <w:rsid w:val="00BA78C0"/>
    <w:rsid w:val="00BA7B75"/>
    <w:rsid w:val="00BB04D9"/>
    <w:rsid w:val="00BB0A69"/>
    <w:rsid w:val="00BB10A0"/>
    <w:rsid w:val="00BB1B02"/>
    <w:rsid w:val="00BB1C58"/>
    <w:rsid w:val="00BB1E5A"/>
    <w:rsid w:val="00BB27F9"/>
    <w:rsid w:val="00BB2CA0"/>
    <w:rsid w:val="00BB3C5B"/>
    <w:rsid w:val="00BB3CBE"/>
    <w:rsid w:val="00BB3E71"/>
    <w:rsid w:val="00BB3F40"/>
    <w:rsid w:val="00BB4C63"/>
    <w:rsid w:val="00BB4D20"/>
    <w:rsid w:val="00BB4E70"/>
    <w:rsid w:val="00BB4EBC"/>
    <w:rsid w:val="00BB51CB"/>
    <w:rsid w:val="00BB5A31"/>
    <w:rsid w:val="00BB7009"/>
    <w:rsid w:val="00BB7D77"/>
    <w:rsid w:val="00BC11A0"/>
    <w:rsid w:val="00BC11E1"/>
    <w:rsid w:val="00BC2322"/>
    <w:rsid w:val="00BC2547"/>
    <w:rsid w:val="00BC2E91"/>
    <w:rsid w:val="00BC3FD7"/>
    <w:rsid w:val="00BC4228"/>
    <w:rsid w:val="00BC43F6"/>
    <w:rsid w:val="00BC4A61"/>
    <w:rsid w:val="00BC53DA"/>
    <w:rsid w:val="00BC54FB"/>
    <w:rsid w:val="00BC5561"/>
    <w:rsid w:val="00BC5593"/>
    <w:rsid w:val="00BC5755"/>
    <w:rsid w:val="00BC6D0C"/>
    <w:rsid w:val="00BC7576"/>
    <w:rsid w:val="00BC7AAE"/>
    <w:rsid w:val="00BD1175"/>
    <w:rsid w:val="00BD17CE"/>
    <w:rsid w:val="00BD26E2"/>
    <w:rsid w:val="00BD2AB3"/>
    <w:rsid w:val="00BD2DAD"/>
    <w:rsid w:val="00BD3760"/>
    <w:rsid w:val="00BD3A3B"/>
    <w:rsid w:val="00BD4310"/>
    <w:rsid w:val="00BD47BE"/>
    <w:rsid w:val="00BD483E"/>
    <w:rsid w:val="00BD4AD7"/>
    <w:rsid w:val="00BD4CCD"/>
    <w:rsid w:val="00BD5003"/>
    <w:rsid w:val="00BD5989"/>
    <w:rsid w:val="00BD5E3F"/>
    <w:rsid w:val="00BD6BE9"/>
    <w:rsid w:val="00BD7735"/>
    <w:rsid w:val="00BD79E8"/>
    <w:rsid w:val="00BE078F"/>
    <w:rsid w:val="00BE094B"/>
    <w:rsid w:val="00BE0EF4"/>
    <w:rsid w:val="00BE1AC0"/>
    <w:rsid w:val="00BE20B4"/>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09B"/>
    <w:rsid w:val="00BF679C"/>
    <w:rsid w:val="00BF700E"/>
    <w:rsid w:val="00BF70F9"/>
    <w:rsid w:val="00BF7106"/>
    <w:rsid w:val="00BF7CBA"/>
    <w:rsid w:val="00C003E4"/>
    <w:rsid w:val="00C006D4"/>
    <w:rsid w:val="00C008D4"/>
    <w:rsid w:val="00C00E6C"/>
    <w:rsid w:val="00C01A12"/>
    <w:rsid w:val="00C028A1"/>
    <w:rsid w:val="00C03C2B"/>
    <w:rsid w:val="00C042AE"/>
    <w:rsid w:val="00C0526B"/>
    <w:rsid w:val="00C061E5"/>
    <w:rsid w:val="00C071EC"/>
    <w:rsid w:val="00C075C9"/>
    <w:rsid w:val="00C076A0"/>
    <w:rsid w:val="00C07D61"/>
    <w:rsid w:val="00C10A6C"/>
    <w:rsid w:val="00C1246E"/>
    <w:rsid w:val="00C137C9"/>
    <w:rsid w:val="00C138A7"/>
    <w:rsid w:val="00C141E7"/>
    <w:rsid w:val="00C14C3D"/>
    <w:rsid w:val="00C15D72"/>
    <w:rsid w:val="00C1619F"/>
    <w:rsid w:val="00C17118"/>
    <w:rsid w:val="00C17790"/>
    <w:rsid w:val="00C218E3"/>
    <w:rsid w:val="00C21F68"/>
    <w:rsid w:val="00C25526"/>
    <w:rsid w:val="00C255D2"/>
    <w:rsid w:val="00C256D8"/>
    <w:rsid w:val="00C257D5"/>
    <w:rsid w:val="00C257F2"/>
    <w:rsid w:val="00C26446"/>
    <w:rsid w:val="00C266BD"/>
    <w:rsid w:val="00C27B33"/>
    <w:rsid w:val="00C27D60"/>
    <w:rsid w:val="00C27F56"/>
    <w:rsid w:val="00C27F85"/>
    <w:rsid w:val="00C3038E"/>
    <w:rsid w:val="00C30659"/>
    <w:rsid w:val="00C30880"/>
    <w:rsid w:val="00C3169C"/>
    <w:rsid w:val="00C3186A"/>
    <w:rsid w:val="00C31DBD"/>
    <w:rsid w:val="00C32AE0"/>
    <w:rsid w:val="00C32F49"/>
    <w:rsid w:val="00C33443"/>
    <w:rsid w:val="00C33A92"/>
    <w:rsid w:val="00C34981"/>
    <w:rsid w:val="00C35653"/>
    <w:rsid w:val="00C35897"/>
    <w:rsid w:val="00C3589F"/>
    <w:rsid w:val="00C367B1"/>
    <w:rsid w:val="00C36E7C"/>
    <w:rsid w:val="00C37214"/>
    <w:rsid w:val="00C37875"/>
    <w:rsid w:val="00C40175"/>
    <w:rsid w:val="00C40472"/>
    <w:rsid w:val="00C407CB"/>
    <w:rsid w:val="00C4091E"/>
    <w:rsid w:val="00C40C69"/>
    <w:rsid w:val="00C415E2"/>
    <w:rsid w:val="00C4266E"/>
    <w:rsid w:val="00C4295F"/>
    <w:rsid w:val="00C42C62"/>
    <w:rsid w:val="00C42F80"/>
    <w:rsid w:val="00C42FE8"/>
    <w:rsid w:val="00C433E8"/>
    <w:rsid w:val="00C441F0"/>
    <w:rsid w:val="00C44598"/>
    <w:rsid w:val="00C44AD2"/>
    <w:rsid w:val="00C44CD3"/>
    <w:rsid w:val="00C45759"/>
    <w:rsid w:val="00C4592E"/>
    <w:rsid w:val="00C46EB9"/>
    <w:rsid w:val="00C4704F"/>
    <w:rsid w:val="00C474BF"/>
    <w:rsid w:val="00C47B80"/>
    <w:rsid w:val="00C47DF0"/>
    <w:rsid w:val="00C509A0"/>
    <w:rsid w:val="00C50D54"/>
    <w:rsid w:val="00C52601"/>
    <w:rsid w:val="00C52904"/>
    <w:rsid w:val="00C53B6F"/>
    <w:rsid w:val="00C55004"/>
    <w:rsid w:val="00C55041"/>
    <w:rsid w:val="00C554CB"/>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657"/>
    <w:rsid w:val="00C6311E"/>
    <w:rsid w:val="00C63A5D"/>
    <w:rsid w:val="00C648DA"/>
    <w:rsid w:val="00C64E52"/>
    <w:rsid w:val="00C6587D"/>
    <w:rsid w:val="00C658D9"/>
    <w:rsid w:val="00C6597D"/>
    <w:rsid w:val="00C65F59"/>
    <w:rsid w:val="00C66A0A"/>
    <w:rsid w:val="00C7011B"/>
    <w:rsid w:val="00C70280"/>
    <w:rsid w:val="00C705FF"/>
    <w:rsid w:val="00C71B58"/>
    <w:rsid w:val="00C72EDD"/>
    <w:rsid w:val="00C73802"/>
    <w:rsid w:val="00C7383A"/>
    <w:rsid w:val="00C73CE1"/>
    <w:rsid w:val="00C73E7F"/>
    <w:rsid w:val="00C744B0"/>
    <w:rsid w:val="00C7477C"/>
    <w:rsid w:val="00C7478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406"/>
    <w:rsid w:val="00C845A8"/>
    <w:rsid w:val="00C84D30"/>
    <w:rsid w:val="00C84E79"/>
    <w:rsid w:val="00C86733"/>
    <w:rsid w:val="00C87CD1"/>
    <w:rsid w:val="00C905E5"/>
    <w:rsid w:val="00C92016"/>
    <w:rsid w:val="00C9219C"/>
    <w:rsid w:val="00C92E2D"/>
    <w:rsid w:val="00C93B42"/>
    <w:rsid w:val="00C9581A"/>
    <w:rsid w:val="00C96550"/>
    <w:rsid w:val="00C97B41"/>
    <w:rsid w:val="00CA0C5E"/>
    <w:rsid w:val="00CA0D4D"/>
    <w:rsid w:val="00CA123E"/>
    <w:rsid w:val="00CA1D85"/>
    <w:rsid w:val="00CA243E"/>
    <w:rsid w:val="00CA29BE"/>
    <w:rsid w:val="00CA2A0E"/>
    <w:rsid w:val="00CA2C4B"/>
    <w:rsid w:val="00CA2F74"/>
    <w:rsid w:val="00CA4889"/>
    <w:rsid w:val="00CA509E"/>
    <w:rsid w:val="00CA52DF"/>
    <w:rsid w:val="00CA55F2"/>
    <w:rsid w:val="00CA6571"/>
    <w:rsid w:val="00CA65CC"/>
    <w:rsid w:val="00CA7613"/>
    <w:rsid w:val="00CA7AFD"/>
    <w:rsid w:val="00CB02D3"/>
    <w:rsid w:val="00CB2D9F"/>
    <w:rsid w:val="00CB339F"/>
    <w:rsid w:val="00CB416E"/>
    <w:rsid w:val="00CB4DCA"/>
    <w:rsid w:val="00CB578A"/>
    <w:rsid w:val="00CB6807"/>
    <w:rsid w:val="00CC02F3"/>
    <w:rsid w:val="00CC0BC7"/>
    <w:rsid w:val="00CC181F"/>
    <w:rsid w:val="00CC1B75"/>
    <w:rsid w:val="00CC1DE9"/>
    <w:rsid w:val="00CC1F01"/>
    <w:rsid w:val="00CC286F"/>
    <w:rsid w:val="00CC2CF9"/>
    <w:rsid w:val="00CC45A7"/>
    <w:rsid w:val="00CC4EBB"/>
    <w:rsid w:val="00CC541E"/>
    <w:rsid w:val="00CC554E"/>
    <w:rsid w:val="00CC5EF8"/>
    <w:rsid w:val="00CC5F36"/>
    <w:rsid w:val="00CC68BB"/>
    <w:rsid w:val="00CC7B5C"/>
    <w:rsid w:val="00CD0333"/>
    <w:rsid w:val="00CD12B3"/>
    <w:rsid w:val="00CD13F9"/>
    <w:rsid w:val="00CD16AB"/>
    <w:rsid w:val="00CD18BF"/>
    <w:rsid w:val="00CD1C15"/>
    <w:rsid w:val="00CD1DEA"/>
    <w:rsid w:val="00CD2405"/>
    <w:rsid w:val="00CD276E"/>
    <w:rsid w:val="00CD2AFE"/>
    <w:rsid w:val="00CD2E87"/>
    <w:rsid w:val="00CD4456"/>
    <w:rsid w:val="00CD44C0"/>
    <w:rsid w:val="00CD49EC"/>
    <w:rsid w:val="00CD4BA6"/>
    <w:rsid w:val="00CD5129"/>
    <w:rsid w:val="00CD593E"/>
    <w:rsid w:val="00CD5EFC"/>
    <w:rsid w:val="00CD60BD"/>
    <w:rsid w:val="00CD642B"/>
    <w:rsid w:val="00CD6A63"/>
    <w:rsid w:val="00CD7054"/>
    <w:rsid w:val="00CE0AA8"/>
    <w:rsid w:val="00CE1C38"/>
    <w:rsid w:val="00CE26D5"/>
    <w:rsid w:val="00CE3056"/>
    <w:rsid w:val="00CE30FB"/>
    <w:rsid w:val="00CE42AC"/>
    <w:rsid w:val="00CE45F5"/>
    <w:rsid w:val="00CE5875"/>
    <w:rsid w:val="00CE6A3B"/>
    <w:rsid w:val="00CE75F5"/>
    <w:rsid w:val="00CE7B86"/>
    <w:rsid w:val="00CE7C0C"/>
    <w:rsid w:val="00CF0557"/>
    <w:rsid w:val="00CF0F32"/>
    <w:rsid w:val="00CF0F73"/>
    <w:rsid w:val="00CF17E8"/>
    <w:rsid w:val="00CF1A63"/>
    <w:rsid w:val="00CF3126"/>
    <w:rsid w:val="00CF3887"/>
    <w:rsid w:val="00CF47A6"/>
    <w:rsid w:val="00CF4E7C"/>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6CD3"/>
    <w:rsid w:val="00D172D7"/>
    <w:rsid w:val="00D17B6D"/>
    <w:rsid w:val="00D17CF0"/>
    <w:rsid w:val="00D17FD9"/>
    <w:rsid w:val="00D200A6"/>
    <w:rsid w:val="00D20209"/>
    <w:rsid w:val="00D20AAC"/>
    <w:rsid w:val="00D211C4"/>
    <w:rsid w:val="00D2163F"/>
    <w:rsid w:val="00D2230D"/>
    <w:rsid w:val="00D22C12"/>
    <w:rsid w:val="00D2324F"/>
    <w:rsid w:val="00D232F2"/>
    <w:rsid w:val="00D2390E"/>
    <w:rsid w:val="00D23978"/>
    <w:rsid w:val="00D2456D"/>
    <w:rsid w:val="00D24B65"/>
    <w:rsid w:val="00D253DA"/>
    <w:rsid w:val="00D2551F"/>
    <w:rsid w:val="00D2629D"/>
    <w:rsid w:val="00D263E8"/>
    <w:rsid w:val="00D2653A"/>
    <w:rsid w:val="00D26C27"/>
    <w:rsid w:val="00D26F41"/>
    <w:rsid w:val="00D30277"/>
    <w:rsid w:val="00D3094A"/>
    <w:rsid w:val="00D31B09"/>
    <w:rsid w:val="00D339EF"/>
    <w:rsid w:val="00D340CB"/>
    <w:rsid w:val="00D346CE"/>
    <w:rsid w:val="00D34D97"/>
    <w:rsid w:val="00D36040"/>
    <w:rsid w:val="00D37FF5"/>
    <w:rsid w:val="00D40064"/>
    <w:rsid w:val="00D40A7A"/>
    <w:rsid w:val="00D40BAD"/>
    <w:rsid w:val="00D41AEF"/>
    <w:rsid w:val="00D4227F"/>
    <w:rsid w:val="00D4228F"/>
    <w:rsid w:val="00D42B04"/>
    <w:rsid w:val="00D42CB7"/>
    <w:rsid w:val="00D430C9"/>
    <w:rsid w:val="00D434B0"/>
    <w:rsid w:val="00D44101"/>
    <w:rsid w:val="00D4460A"/>
    <w:rsid w:val="00D44F8E"/>
    <w:rsid w:val="00D46792"/>
    <w:rsid w:val="00D46A59"/>
    <w:rsid w:val="00D46B9F"/>
    <w:rsid w:val="00D47C05"/>
    <w:rsid w:val="00D503B9"/>
    <w:rsid w:val="00D50A36"/>
    <w:rsid w:val="00D50AF4"/>
    <w:rsid w:val="00D51E14"/>
    <w:rsid w:val="00D535AB"/>
    <w:rsid w:val="00D538FC"/>
    <w:rsid w:val="00D54592"/>
    <w:rsid w:val="00D552D0"/>
    <w:rsid w:val="00D5590C"/>
    <w:rsid w:val="00D55B8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1436"/>
    <w:rsid w:val="00D61DE5"/>
    <w:rsid w:val="00D622E6"/>
    <w:rsid w:val="00D624A0"/>
    <w:rsid w:val="00D624C7"/>
    <w:rsid w:val="00D62B56"/>
    <w:rsid w:val="00D632C8"/>
    <w:rsid w:val="00D63517"/>
    <w:rsid w:val="00D6419C"/>
    <w:rsid w:val="00D643D7"/>
    <w:rsid w:val="00D647E3"/>
    <w:rsid w:val="00D65E4C"/>
    <w:rsid w:val="00D65FDC"/>
    <w:rsid w:val="00D665E3"/>
    <w:rsid w:val="00D6696A"/>
    <w:rsid w:val="00D676E7"/>
    <w:rsid w:val="00D67CDB"/>
    <w:rsid w:val="00D70F92"/>
    <w:rsid w:val="00D71337"/>
    <w:rsid w:val="00D718D7"/>
    <w:rsid w:val="00D71CA9"/>
    <w:rsid w:val="00D71CC7"/>
    <w:rsid w:val="00D73E14"/>
    <w:rsid w:val="00D745C4"/>
    <w:rsid w:val="00D753E3"/>
    <w:rsid w:val="00D75612"/>
    <w:rsid w:val="00D76271"/>
    <w:rsid w:val="00D76D16"/>
    <w:rsid w:val="00D7721E"/>
    <w:rsid w:val="00D7768C"/>
    <w:rsid w:val="00D77864"/>
    <w:rsid w:val="00D77937"/>
    <w:rsid w:val="00D80272"/>
    <w:rsid w:val="00D8069B"/>
    <w:rsid w:val="00D81111"/>
    <w:rsid w:val="00D82677"/>
    <w:rsid w:val="00D82F54"/>
    <w:rsid w:val="00D845EC"/>
    <w:rsid w:val="00D84CAD"/>
    <w:rsid w:val="00D854E8"/>
    <w:rsid w:val="00D85785"/>
    <w:rsid w:val="00D8588E"/>
    <w:rsid w:val="00D86ECB"/>
    <w:rsid w:val="00D87630"/>
    <w:rsid w:val="00D87731"/>
    <w:rsid w:val="00D8797C"/>
    <w:rsid w:val="00D87D8C"/>
    <w:rsid w:val="00D907DA"/>
    <w:rsid w:val="00D90F13"/>
    <w:rsid w:val="00D91BC7"/>
    <w:rsid w:val="00D92393"/>
    <w:rsid w:val="00D925F3"/>
    <w:rsid w:val="00D93BAE"/>
    <w:rsid w:val="00D944EB"/>
    <w:rsid w:val="00D9467F"/>
    <w:rsid w:val="00D94C2C"/>
    <w:rsid w:val="00D951EB"/>
    <w:rsid w:val="00D9552A"/>
    <w:rsid w:val="00D95938"/>
    <w:rsid w:val="00D963A6"/>
    <w:rsid w:val="00D96D8C"/>
    <w:rsid w:val="00D96F15"/>
    <w:rsid w:val="00D97795"/>
    <w:rsid w:val="00D97A29"/>
    <w:rsid w:val="00DA0801"/>
    <w:rsid w:val="00DA15C8"/>
    <w:rsid w:val="00DA1D85"/>
    <w:rsid w:val="00DA2518"/>
    <w:rsid w:val="00DA284C"/>
    <w:rsid w:val="00DA2969"/>
    <w:rsid w:val="00DA29D3"/>
    <w:rsid w:val="00DA2D7E"/>
    <w:rsid w:val="00DA3C02"/>
    <w:rsid w:val="00DA3EB3"/>
    <w:rsid w:val="00DA45EC"/>
    <w:rsid w:val="00DA5D17"/>
    <w:rsid w:val="00DA69B3"/>
    <w:rsid w:val="00DA7026"/>
    <w:rsid w:val="00DA7A59"/>
    <w:rsid w:val="00DA7B5C"/>
    <w:rsid w:val="00DA7CDE"/>
    <w:rsid w:val="00DB0764"/>
    <w:rsid w:val="00DB0B41"/>
    <w:rsid w:val="00DB1302"/>
    <w:rsid w:val="00DB20A5"/>
    <w:rsid w:val="00DB271B"/>
    <w:rsid w:val="00DB2787"/>
    <w:rsid w:val="00DB3639"/>
    <w:rsid w:val="00DB36B0"/>
    <w:rsid w:val="00DB40F9"/>
    <w:rsid w:val="00DB530A"/>
    <w:rsid w:val="00DB62E6"/>
    <w:rsid w:val="00DB7630"/>
    <w:rsid w:val="00DB7A37"/>
    <w:rsid w:val="00DB7BF7"/>
    <w:rsid w:val="00DC1092"/>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104B"/>
    <w:rsid w:val="00DD19FA"/>
    <w:rsid w:val="00DD1F41"/>
    <w:rsid w:val="00DD20EB"/>
    <w:rsid w:val="00DD34D9"/>
    <w:rsid w:val="00DD3731"/>
    <w:rsid w:val="00DD3D65"/>
    <w:rsid w:val="00DD4309"/>
    <w:rsid w:val="00DD56B0"/>
    <w:rsid w:val="00DD575D"/>
    <w:rsid w:val="00DD5DEE"/>
    <w:rsid w:val="00DD5F6E"/>
    <w:rsid w:val="00DD62FD"/>
    <w:rsid w:val="00DD6BB9"/>
    <w:rsid w:val="00DD76FC"/>
    <w:rsid w:val="00DE0483"/>
    <w:rsid w:val="00DE0AC1"/>
    <w:rsid w:val="00DE13B9"/>
    <w:rsid w:val="00DE303D"/>
    <w:rsid w:val="00DE31FA"/>
    <w:rsid w:val="00DE357E"/>
    <w:rsid w:val="00DE3AD5"/>
    <w:rsid w:val="00DE4225"/>
    <w:rsid w:val="00DE44DF"/>
    <w:rsid w:val="00DE4C34"/>
    <w:rsid w:val="00DE4D93"/>
    <w:rsid w:val="00DE6179"/>
    <w:rsid w:val="00DE6320"/>
    <w:rsid w:val="00DF00B8"/>
    <w:rsid w:val="00DF06C2"/>
    <w:rsid w:val="00DF0AA0"/>
    <w:rsid w:val="00DF0AEB"/>
    <w:rsid w:val="00DF2CDD"/>
    <w:rsid w:val="00DF3355"/>
    <w:rsid w:val="00DF395C"/>
    <w:rsid w:val="00DF440F"/>
    <w:rsid w:val="00DF4DBB"/>
    <w:rsid w:val="00DF5498"/>
    <w:rsid w:val="00DF56C9"/>
    <w:rsid w:val="00DF5715"/>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5C86"/>
    <w:rsid w:val="00E15F8E"/>
    <w:rsid w:val="00E16130"/>
    <w:rsid w:val="00E20758"/>
    <w:rsid w:val="00E2077D"/>
    <w:rsid w:val="00E207D1"/>
    <w:rsid w:val="00E2082E"/>
    <w:rsid w:val="00E21109"/>
    <w:rsid w:val="00E21A1B"/>
    <w:rsid w:val="00E23325"/>
    <w:rsid w:val="00E23516"/>
    <w:rsid w:val="00E23739"/>
    <w:rsid w:val="00E2460C"/>
    <w:rsid w:val="00E246EF"/>
    <w:rsid w:val="00E24DFE"/>
    <w:rsid w:val="00E254D3"/>
    <w:rsid w:val="00E258D2"/>
    <w:rsid w:val="00E2613D"/>
    <w:rsid w:val="00E26607"/>
    <w:rsid w:val="00E26BBA"/>
    <w:rsid w:val="00E2744A"/>
    <w:rsid w:val="00E27453"/>
    <w:rsid w:val="00E279B4"/>
    <w:rsid w:val="00E27F7B"/>
    <w:rsid w:val="00E30140"/>
    <w:rsid w:val="00E30C1D"/>
    <w:rsid w:val="00E3115A"/>
    <w:rsid w:val="00E31584"/>
    <w:rsid w:val="00E31DAD"/>
    <w:rsid w:val="00E32A8E"/>
    <w:rsid w:val="00E32F74"/>
    <w:rsid w:val="00E33383"/>
    <w:rsid w:val="00E35054"/>
    <w:rsid w:val="00E35389"/>
    <w:rsid w:val="00E35682"/>
    <w:rsid w:val="00E35CA5"/>
    <w:rsid w:val="00E36265"/>
    <w:rsid w:val="00E36286"/>
    <w:rsid w:val="00E3730B"/>
    <w:rsid w:val="00E40024"/>
    <w:rsid w:val="00E40E79"/>
    <w:rsid w:val="00E41CF3"/>
    <w:rsid w:val="00E42927"/>
    <w:rsid w:val="00E433FA"/>
    <w:rsid w:val="00E4345C"/>
    <w:rsid w:val="00E441E1"/>
    <w:rsid w:val="00E4429A"/>
    <w:rsid w:val="00E44551"/>
    <w:rsid w:val="00E458AB"/>
    <w:rsid w:val="00E45DB9"/>
    <w:rsid w:val="00E45E48"/>
    <w:rsid w:val="00E4611B"/>
    <w:rsid w:val="00E467A5"/>
    <w:rsid w:val="00E47D30"/>
    <w:rsid w:val="00E506C0"/>
    <w:rsid w:val="00E507CA"/>
    <w:rsid w:val="00E509C2"/>
    <w:rsid w:val="00E51596"/>
    <w:rsid w:val="00E51EF3"/>
    <w:rsid w:val="00E52ADC"/>
    <w:rsid w:val="00E52B89"/>
    <w:rsid w:val="00E52BCA"/>
    <w:rsid w:val="00E52C4A"/>
    <w:rsid w:val="00E52EFC"/>
    <w:rsid w:val="00E53571"/>
    <w:rsid w:val="00E55233"/>
    <w:rsid w:val="00E55E0E"/>
    <w:rsid w:val="00E55E51"/>
    <w:rsid w:val="00E56530"/>
    <w:rsid w:val="00E56755"/>
    <w:rsid w:val="00E56B7E"/>
    <w:rsid w:val="00E60181"/>
    <w:rsid w:val="00E61034"/>
    <w:rsid w:val="00E61315"/>
    <w:rsid w:val="00E61840"/>
    <w:rsid w:val="00E62755"/>
    <w:rsid w:val="00E62E29"/>
    <w:rsid w:val="00E6388C"/>
    <w:rsid w:val="00E63891"/>
    <w:rsid w:val="00E65009"/>
    <w:rsid w:val="00E65203"/>
    <w:rsid w:val="00E65B83"/>
    <w:rsid w:val="00E65FDD"/>
    <w:rsid w:val="00E6678A"/>
    <w:rsid w:val="00E66DA1"/>
    <w:rsid w:val="00E6758E"/>
    <w:rsid w:val="00E676FB"/>
    <w:rsid w:val="00E677A3"/>
    <w:rsid w:val="00E67CBA"/>
    <w:rsid w:val="00E67E84"/>
    <w:rsid w:val="00E70CFA"/>
    <w:rsid w:val="00E70D56"/>
    <w:rsid w:val="00E71DC1"/>
    <w:rsid w:val="00E7229B"/>
    <w:rsid w:val="00E72321"/>
    <w:rsid w:val="00E7266A"/>
    <w:rsid w:val="00E726F1"/>
    <w:rsid w:val="00E72C12"/>
    <w:rsid w:val="00E7317F"/>
    <w:rsid w:val="00E73241"/>
    <w:rsid w:val="00E73523"/>
    <w:rsid w:val="00E73BA3"/>
    <w:rsid w:val="00E73F82"/>
    <w:rsid w:val="00E73FBE"/>
    <w:rsid w:val="00E74C06"/>
    <w:rsid w:val="00E74CB9"/>
    <w:rsid w:val="00E74EC7"/>
    <w:rsid w:val="00E75A2D"/>
    <w:rsid w:val="00E75E68"/>
    <w:rsid w:val="00E764E0"/>
    <w:rsid w:val="00E76CAC"/>
    <w:rsid w:val="00E77010"/>
    <w:rsid w:val="00E77364"/>
    <w:rsid w:val="00E77F11"/>
    <w:rsid w:val="00E801BE"/>
    <w:rsid w:val="00E809D5"/>
    <w:rsid w:val="00E80BEB"/>
    <w:rsid w:val="00E80E9A"/>
    <w:rsid w:val="00E815A8"/>
    <w:rsid w:val="00E82407"/>
    <w:rsid w:val="00E82561"/>
    <w:rsid w:val="00E82949"/>
    <w:rsid w:val="00E82D32"/>
    <w:rsid w:val="00E82DC4"/>
    <w:rsid w:val="00E8301E"/>
    <w:rsid w:val="00E83471"/>
    <w:rsid w:val="00E8358E"/>
    <w:rsid w:val="00E839B7"/>
    <w:rsid w:val="00E839D3"/>
    <w:rsid w:val="00E849D2"/>
    <w:rsid w:val="00E84AEB"/>
    <w:rsid w:val="00E85216"/>
    <w:rsid w:val="00E85A85"/>
    <w:rsid w:val="00E866BC"/>
    <w:rsid w:val="00E86B34"/>
    <w:rsid w:val="00E90764"/>
    <w:rsid w:val="00E90EB8"/>
    <w:rsid w:val="00E90F26"/>
    <w:rsid w:val="00E91693"/>
    <w:rsid w:val="00E927A5"/>
    <w:rsid w:val="00E92A34"/>
    <w:rsid w:val="00E92F68"/>
    <w:rsid w:val="00E9316D"/>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B03F7"/>
    <w:rsid w:val="00EB0605"/>
    <w:rsid w:val="00EB0CDB"/>
    <w:rsid w:val="00EB2523"/>
    <w:rsid w:val="00EB25C8"/>
    <w:rsid w:val="00EB2F48"/>
    <w:rsid w:val="00EB3237"/>
    <w:rsid w:val="00EB39FD"/>
    <w:rsid w:val="00EB403D"/>
    <w:rsid w:val="00EB406B"/>
    <w:rsid w:val="00EB4D19"/>
    <w:rsid w:val="00EB4E5F"/>
    <w:rsid w:val="00EB4FA8"/>
    <w:rsid w:val="00EB5128"/>
    <w:rsid w:val="00EB526E"/>
    <w:rsid w:val="00EB55D1"/>
    <w:rsid w:val="00EB583B"/>
    <w:rsid w:val="00EB60FA"/>
    <w:rsid w:val="00EB624F"/>
    <w:rsid w:val="00EB6933"/>
    <w:rsid w:val="00EB74E7"/>
    <w:rsid w:val="00EC0483"/>
    <w:rsid w:val="00EC06F0"/>
    <w:rsid w:val="00EC2AE2"/>
    <w:rsid w:val="00EC39C9"/>
    <w:rsid w:val="00EC3E19"/>
    <w:rsid w:val="00EC4DF3"/>
    <w:rsid w:val="00EC6321"/>
    <w:rsid w:val="00EC6AA6"/>
    <w:rsid w:val="00EC6C8A"/>
    <w:rsid w:val="00EC76CE"/>
    <w:rsid w:val="00EC7B57"/>
    <w:rsid w:val="00EC7EB3"/>
    <w:rsid w:val="00ED00AA"/>
    <w:rsid w:val="00ED086C"/>
    <w:rsid w:val="00ED2250"/>
    <w:rsid w:val="00ED2797"/>
    <w:rsid w:val="00ED2834"/>
    <w:rsid w:val="00ED2995"/>
    <w:rsid w:val="00ED3895"/>
    <w:rsid w:val="00ED3C5A"/>
    <w:rsid w:val="00ED45B1"/>
    <w:rsid w:val="00ED4D0D"/>
    <w:rsid w:val="00ED5CD0"/>
    <w:rsid w:val="00ED5F59"/>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50C7"/>
    <w:rsid w:val="00EE52F8"/>
    <w:rsid w:val="00EE5EE4"/>
    <w:rsid w:val="00EE7EBD"/>
    <w:rsid w:val="00EF016A"/>
    <w:rsid w:val="00EF089E"/>
    <w:rsid w:val="00EF097B"/>
    <w:rsid w:val="00EF15B4"/>
    <w:rsid w:val="00EF1DAA"/>
    <w:rsid w:val="00EF3328"/>
    <w:rsid w:val="00EF395A"/>
    <w:rsid w:val="00EF39A5"/>
    <w:rsid w:val="00EF3BA7"/>
    <w:rsid w:val="00EF4347"/>
    <w:rsid w:val="00EF5D5D"/>
    <w:rsid w:val="00EF6017"/>
    <w:rsid w:val="00EF60BD"/>
    <w:rsid w:val="00EF63E9"/>
    <w:rsid w:val="00EF6AB1"/>
    <w:rsid w:val="00EF72DE"/>
    <w:rsid w:val="00EF7771"/>
    <w:rsid w:val="00F0024D"/>
    <w:rsid w:val="00F00A11"/>
    <w:rsid w:val="00F0228B"/>
    <w:rsid w:val="00F026DA"/>
    <w:rsid w:val="00F02A35"/>
    <w:rsid w:val="00F03D5B"/>
    <w:rsid w:val="00F04182"/>
    <w:rsid w:val="00F041EC"/>
    <w:rsid w:val="00F04364"/>
    <w:rsid w:val="00F0471C"/>
    <w:rsid w:val="00F04A8C"/>
    <w:rsid w:val="00F0523F"/>
    <w:rsid w:val="00F05425"/>
    <w:rsid w:val="00F05B12"/>
    <w:rsid w:val="00F05C4D"/>
    <w:rsid w:val="00F0616F"/>
    <w:rsid w:val="00F07092"/>
    <w:rsid w:val="00F076B0"/>
    <w:rsid w:val="00F07FC7"/>
    <w:rsid w:val="00F104C6"/>
    <w:rsid w:val="00F106C2"/>
    <w:rsid w:val="00F10741"/>
    <w:rsid w:val="00F10C0F"/>
    <w:rsid w:val="00F10C72"/>
    <w:rsid w:val="00F1106B"/>
    <w:rsid w:val="00F11991"/>
    <w:rsid w:val="00F11DA6"/>
    <w:rsid w:val="00F137A8"/>
    <w:rsid w:val="00F13A53"/>
    <w:rsid w:val="00F147C3"/>
    <w:rsid w:val="00F14870"/>
    <w:rsid w:val="00F14D40"/>
    <w:rsid w:val="00F14F6E"/>
    <w:rsid w:val="00F156AA"/>
    <w:rsid w:val="00F157CB"/>
    <w:rsid w:val="00F17858"/>
    <w:rsid w:val="00F17C88"/>
    <w:rsid w:val="00F21455"/>
    <w:rsid w:val="00F22E16"/>
    <w:rsid w:val="00F233B9"/>
    <w:rsid w:val="00F23F55"/>
    <w:rsid w:val="00F24080"/>
    <w:rsid w:val="00F242B4"/>
    <w:rsid w:val="00F25659"/>
    <w:rsid w:val="00F25CAA"/>
    <w:rsid w:val="00F25CD2"/>
    <w:rsid w:val="00F303ED"/>
    <w:rsid w:val="00F31873"/>
    <w:rsid w:val="00F31EE9"/>
    <w:rsid w:val="00F33AF3"/>
    <w:rsid w:val="00F33AFC"/>
    <w:rsid w:val="00F33F36"/>
    <w:rsid w:val="00F340D6"/>
    <w:rsid w:val="00F346A6"/>
    <w:rsid w:val="00F354B6"/>
    <w:rsid w:val="00F36025"/>
    <w:rsid w:val="00F37430"/>
    <w:rsid w:val="00F375BA"/>
    <w:rsid w:val="00F37617"/>
    <w:rsid w:val="00F37F31"/>
    <w:rsid w:val="00F40645"/>
    <w:rsid w:val="00F40AB6"/>
    <w:rsid w:val="00F4135C"/>
    <w:rsid w:val="00F4155E"/>
    <w:rsid w:val="00F41CC4"/>
    <w:rsid w:val="00F42168"/>
    <w:rsid w:val="00F4229B"/>
    <w:rsid w:val="00F422C2"/>
    <w:rsid w:val="00F43336"/>
    <w:rsid w:val="00F436B7"/>
    <w:rsid w:val="00F43FE3"/>
    <w:rsid w:val="00F446E2"/>
    <w:rsid w:val="00F45EB2"/>
    <w:rsid w:val="00F47544"/>
    <w:rsid w:val="00F4797E"/>
    <w:rsid w:val="00F47FB2"/>
    <w:rsid w:val="00F50172"/>
    <w:rsid w:val="00F50375"/>
    <w:rsid w:val="00F5082E"/>
    <w:rsid w:val="00F50C4A"/>
    <w:rsid w:val="00F50DD0"/>
    <w:rsid w:val="00F50FAD"/>
    <w:rsid w:val="00F51346"/>
    <w:rsid w:val="00F5285D"/>
    <w:rsid w:val="00F5342D"/>
    <w:rsid w:val="00F559DB"/>
    <w:rsid w:val="00F55DFB"/>
    <w:rsid w:val="00F56185"/>
    <w:rsid w:val="00F56FD6"/>
    <w:rsid w:val="00F5777B"/>
    <w:rsid w:val="00F57F63"/>
    <w:rsid w:val="00F60511"/>
    <w:rsid w:val="00F60FBB"/>
    <w:rsid w:val="00F61329"/>
    <w:rsid w:val="00F6152D"/>
    <w:rsid w:val="00F61566"/>
    <w:rsid w:val="00F631BC"/>
    <w:rsid w:val="00F63D9A"/>
    <w:rsid w:val="00F6405F"/>
    <w:rsid w:val="00F64077"/>
    <w:rsid w:val="00F64079"/>
    <w:rsid w:val="00F6454A"/>
    <w:rsid w:val="00F64551"/>
    <w:rsid w:val="00F64F75"/>
    <w:rsid w:val="00F65221"/>
    <w:rsid w:val="00F70024"/>
    <w:rsid w:val="00F70BBC"/>
    <w:rsid w:val="00F717A7"/>
    <w:rsid w:val="00F719AC"/>
    <w:rsid w:val="00F71C23"/>
    <w:rsid w:val="00F727B6"/>
    <w:rsid w:val="00F729ED"/>
    <w:rsid w:val="00F74160"/>
    <w:rsid w:val="00F74975"/>
    <w:rsid w:val="00F74B21"/>
    <w:rsid w:val="00F75506"/>
    <w:rsid w:val="00F7570E"/>
    <w:rsid w:val="00F75CD0"/>
    <w:rsid w:val="00F764C1"/>
    <w:rsid w:val="00F7664F"/>
    <w:rsid w:val="00F7698C"/>
    <w:rsid w:val="00F76BF7"/>
    <w:rsid w:val="00F77454"/>
    <w:rsid w:val="00F80031"/>
    <w:rsid w:val="00F80460"/>
    <w:rsid w:val="00F80823"/>
    <w:rsid w:val="00F80DDF"/>
    <w:rsid w:val="00F8188A"/>
    <w:rsid w:val="00F82090"/>
    <w:rsid w:val="00F821C8"/>
    <w:rsid w:val="00F833F1"/>
    <w:rsid w:val="00F836AD"/>
    <w:rsid w:val="00F84622"/>
    <w:rsid w:val="00F84A5F"/>
    <w:rsid w:val="00F85C30"/>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3E5"/>
    <w:rsid w:val="00F939D5"/>
    <w:rsid w:val="00F93FFC"/>
    <w:rsid w:val="00F942F1"/>
    <w:rsid w:val="00F94347"/>
    <w:rsid w:val="00F947BF"/>
    <w:rsid w:val="00F94E8E"/>
    <w:rsid w:val="00F956C5"/>
    <w:rsid w:val="00F95804"/>
    <w:rsid w:val="00F96A85"/>
    <w:rsid w:val="00FA0476"/>
    <w:rsid w:val="00FA0E57"/>
    <w:rsid w:val="00FA0FE9"/>
    <w:rsid w:val="00FA1193"/>
    <w:rsid w:val="00FA1D4A"/>
    <w:rsid w:val="00FA1D5B"/>
    <w:rsid w:val="00FA2990"/>
    <w:rsid w:val="00FA2D9F"/>
    <w:rsid w:val="00FA38C1"/>
    <w:rsid w:val="00FA3CA6"/>
    <w:rsid w:val="00FA3F68"/>
    <w:rsid w:val="00FA4050"/>
    <w:rsid w:val="00FA465A"/>
    <w:rsid w:val="00FA484B"/>
    <w:rsid w:val="00FA495E"/>
    <w:rsid w:val="00FA4CB5"/>
    <w:rsid w:val="00FA572A"/>
    <w:rsid w:val="00FA5CF7"/>
    <w:rsid w:val="00FA622C"/>
    <w:rsid w:val="00FA63FE"/>
    <w:rsid w:val="00FA6621"/>
    <w:rsid w:val="00FA68DB"/>
    <w:rsid w:val="00FA75CD"/>
    <w:rsid w:val="00FA7CAE"/>
    <w:rsid w:val="00FA7FAC"/>
    <w:rsid w:val="00FB0C91"/>
    <w:rsid w:val="00FB0E78"/>
    <w:rsid w:val="00FB124F"/>
    <w:rsid w:val="00FB15E3"/>
    <w:rsid w:val="00FB1950"/>
    <w:rsid w:val="00FB2977"/>
    <w:rsid w:val="00FB2AF6"/>
    <w:rsid w:val="00FB43A2"/>
    <w:rsid w:val="00FB4650"/>
    <w:rsid w:val="00FB4ADD"/>
    <w:rsid w:val="00FB4BE5"/>
    <w:rsid w:val="00FB4C69"/>
    <w:rsid w:val="00FB4D2B"/>
    <w:rsid w:val="00FB5CB4"/>
    <w:rsid w:val="00FB5EE1"/>
    <w:rsid w:val="00FB627F"/>
    <w:rsid w:val="00FC0879"/>
    <w:rsid w:val="00FC1116"/>
    <w:rsid w:val="00FC1B28"/>
    <w:rsid w:val="00FC2596"/>
    <w:rsid w:val="00FC2630"/>
    <w:rsid w:val="00FC263F"/>
    <w:rsid w:val="00FC2F9B"/>
    <w:rsid w:val="00FC373D"/>
    <w:rsid w:val="00FC3773"/>
    <w:rsid w:val="00FC3AC0"/>
    <w:rsid w:val="00FC40B7"/>
    <w:rsid w:val="00FC414D"/>
    <w:rsid w:val="00FC42D4"/>
    <w:rsid w:val="00FC4437"/>
    <w:rsid w:val="00FC4520"/>
    <w:rsid w:val="00FC45F1"/>
    <w:rsid w:val="00FC4BEB"/>
    <w:rsid w:val="00FC4E7B"/>
    <w:rsid w:val="00FC795E"/>
    <w:rsid w:val="00FC7E87"/>
    <w:rsid w:val="00FD0534"/>
    <w:rsid w:val="00FD0646"/>
    <w:rsid w:val="00FD0A14"/>
    <w:rsid w:val="00FD128C"/>
    <w:rsid w:val="00FD1446"/>
    <w:rsid w:val="00FD155C"/>
    <w:rsid w:val="00FD1C0E"/>
    <w:rsid w:val="00FD2A49"/>
    <w:rsid w:val="00FD304A"/>
    <w:rsid w:val="00FD3B98"/>
    <w:rsid w:val="00FD4FC1"/>
    <w:rsid w:val="00FD52D8"/>
    <w:rsid w:val="00FD5434"/>
    <w:rsid w:val="00FD5F12"/>
    <w:rsid w:val="00FD66C8"/>
    <w:rsid w:val="00FD6B3A"/>
    <w:rsid w:val="00FD727C"/>
    <w:rsid w:val="00FD7304"/>
    <w:rsid w:val="00FE00E2"/>
    <w:rsid w:val="00FE294D"/>
    <w:rsid w:val="00FE43C4"/>
    <w:rsid w:val="00FE5A52"/>
    <w:rsid w:val="00FE68F6"/>
    <w:rsid w:val="00FE747B"/>
    <w:rsid w:val="00FE7592"/>
    <w:rsid w:val="00FE7699"/>
    <w:rsid w:val="00FE79B1"/>
    <w:rsid w:val="00FE7CEF"/>
    <w:rsid w:val="00FF1CC9"/>
    <w:rsid w:val="00FF2E00"/>
    <w:rsid w:val="00FF3382"/>
    <w:rsid w:val="00FF4821"/>
    <w:rsid w:val="00FF49B4"/>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34603"/>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0"/>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7C7346"/>
    <w:pPr>
      <w:numPr>
        <w:ilvl w:val="1"/>
        <w:numId w:val="30"/>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CA6571"/>
    <w:pPr>
      <w:numPr>
        <w:ilvl w:val="2"/>
        <w:numId w:val="30"/>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0"/>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0"/>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0"/>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FA2990"/>
    <w:pPr>
      <w:pBdr>
        <w:top w:val="nil"/>
        <w:left w:val="nil"/>
        <w:bottom w:val="nil"/>
        <w:right w:val="nil"/>
        <w:between w:val="nil"/>
        <w:bar w:val="nil"/>
      </w:pBdr>
      <w:spacing w:after="120" w:line="276" w:lineRule="auto"/>
      <w:ind w:left="567" w:right="567"/>
    </w:pPr>
    <w:rPr>
      <w:rFonts w:eastAsia="Arial Unicode MS" w:cstheme="minorHAnsi"/>
      <w:bCs/>
      <w:i/>
      <w:iCs/>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7C7346"/>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CA657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G"/><Relationship Id="rId42" Type="http://schemas.openxmlformats.org/officeDocument/2006/relationships/image" Target="media/image24.jpeg"/><Relationship Id="rId47" Type="http://schemas.openxmlformats.org/officeDocument/2006/relationships/image" Target="media/image29.pn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png"/><Relationship Id="rId89" Type="http://schemas.microsoft.com/office/2007/relationships/hdphoto" Target="media/hdphoto1.wdp"/><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png"/><Relationship Id="rId53" Type="http://schemas.openxmlformats.org/officeDocument/2006/relationships/image" Target="media/image35.jpg"/><Relationship Id="rId58" Type="http://schemas.openxmlformats.org/officeDocument/2006/relationships/image" Target="media/image40.jpg"/><Relationship Id="rId74" Type="http://schemas.openxmlformats.org/officeDocument/2006/relationships/image" Target="media/image56.JP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1.jpg"/><Relationship Id="rId95" Type="http://schemas.openxmlformats.org/officeDocument/2006/relationships/image" Target="media/image76.jpeg"/><Relationship Id="rId22" Type="http://schemas.openxmlformats.org/officeDocument/2006/relationships/image" Target="media/image6.JPG"/><Relationship Id="rId27" Type="http://schemas.openxmlformats.org/officeDocument/2006/relationships/image" Target="media/image12.png"/><Relationship Id="rId43" Type="http://schemas.openxmlformats.org/officeDocument/2006/relationships/image" Target="media/image25.jpeg"/><Relationship Id="rId48" Type="http://schemas.openxmlformats.org/officeDocument/2006/relationships/image" Target="media/image30.jpeg"/><Relationship Id="rId64" Type="http://schemas.openxmlformats.org/officeDocument/2006/relationships/image" Target="media/image46.jpg"/><Relationship Id="rId69" Type="http://schemas.openxmlformats.org/officeDocument/2006/relationships/image" Target="media/image51.jp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4.JPG"/><Relationship Id="rId41" Type="http://schemas.openxmlformats.org/officeDocument/2006/relationships/image" Target="media/image23.jpeg"/><Relationship Id="rId54" Type="http://schemas.openxmlformats.org/officeDocument/2006/relationships/image" Target="media/image36.JPG"/><Relationship Id="rId62" Type="http://schemas.openxmlformats.org/officeDocument/2006/relationships/image" Target="media/image44.jpg"/><Relationship Id="rId70" Type="http://schemas.openxmlformats.org/officeDocument/2006/relationships/image" Target="media/image52.jpg"/><Relationship Id="rId75" Type="http://schemas.openxmlformats.org/officeDocument/2006/relationships/image" Target="media/image57.jpe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5.jpe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JP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png"/><Relationship Id="rId10" Type="http://schemas.openxmlformats.org/officeDocument/2006/relationships/header" Target="header2.xml"/><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JPG"/><Relationship Id="rId78" Type="http://schemas.openxmlformats.org/officeDocument/2006/relationships/image" Target="media/image60.JP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4.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JPG"/><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2.jpeg"/><Relationship Id="rId55" Type="http://schemas.openxmlformats.org/officeDocument/2006/relationships/image" Target="media/image37.jpg"/><Relationship Id="rId76" Type="http://schemas.openxmlformats.org/officeDocument/2006/relationships/image" Target="media/image58.JPG"/><Relationship Id="rId97" Type="http://schemas.openxmlformats.org/officeDocument/2006/relationships/image" Target="media/image78.jpeg"/><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2.jpe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8.jpg"/><Relationship Id="rId87" Type="http://schemas.openxmlformats.org/officeDocument/2006/relationships/image" Target="media/image69.png"/><Relationship Id="rId61" Type="http://schemas.openxmlformats.org/officeDocument/2006/relationships/image" Target="media/image43.jpg"/><Relationship Id="rId82" Type="http://schemas.openxmlformats.org/officeDocument/2006/relationships/image" Target="media/image64.png"/><Relationship Id="rId19" Type="http://schemas.openxmlformats.org/officeDocument/2006/relationships/image" Target="media/image3.jpeg"/><Relationship Id="rId14" Type="http://schemas.openxmlformats.org/officeDocument/2006/relationships/footer" Target="footer3.xml"/><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8.jpg"/><Relationship Id="rId77" Type="http://schemas.openxmlformats.org/officeDocument/2006/relationships/image" Target="media/image59.JP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jpg"/><Relationship Id="rId93" Type="http://schemas.openxmlformats.org/officeDocument/2006/relationships/image" Target="media/image7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A203B-1CE6-4F15-A038-F65C7BE8B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4</TotalTime>
  <Pages>87</Pages>
  <Words>15489</Words>
  <Characters>88290</Characters>
  <Application>Microsoft Office Word</Application>
  <DocSecurity>0</DocSecurity>
  <Lines>735</Lines>
  <Paragraphs>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811</cp:revision>
  <dcterms:created xsi:type="dcterms:W3CDTF">2018-07-16T09:38:00Z</dcterms:created>
  <dcterms:modified xsi:type="dcterms:W3CDTF">2018-08-27T17:32:00Z</dcterms:modified>
</cp:coreProperties>
</file>